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D289BD" w14:textId="6A823252" w:rsidR="000F4DA7" w:rsidRPr="00F37B44" w:rsidRDefault="00A9702E" w:rsidP="00316942">
      <w:pPr>
        <w:pStyle w:val="Paragraphedeliste"/>
        <w:numPr>
          <w:ilvl w:val="0"/>
          <w:numId w:val="1"/>
        </w:numPr>
        <w:rPr>
          <w:b/>
          <w:sz w:val="28"/>
          <w:szCs w:val="28"/>
        </w:rPr>
      </w:pPr>
      <w:r w:rsidRPr="00F37B44">
        <w:rPr>
          <w:b/>
          <w:sz w:val="28"/>
          <w:szCs w:val="28"/>
        </w:rPr>
        <w:t>Non-opposition du patient</w:t>
      </w:r>
    </w:p>
    <w:p w14:paraId="095380F1" w14:textId="4DAEB7EB" w:rsidR="00A9702E" w:rsidRPr="00F37B44" w:rsidRDefault="000F4DA7" w:rsidP="00A9702E">
      <w:pPr>
        <w:pStyle w:val="Paragraphedeliste"/>
        <w:rPr>
          <w:b/>
          <w:sz w:val="24"/>
          <w:szCs w:val="24"/>
        </w:rPr>
      </w:pPr>
      <w:r w:rsidRPr="00F37B44">
        <w:rPr>
          <w:b/>
          <w:sz w:val="24"/>
          <w:szCs w:val="24"/>
        </w:rPr>
        <w:t>Rappel du cadre législatif</w:t>
      </w:r>
    </w:p>
    <w:p w14:paraId="3B983A8C" w14:textId="77777777" w:rsidR="000F4DA7" w:rsidRPr="00F37B44" w:rsidRDefault="000F4DA7" w:rsidP="000F4DA7">
      <w:pPr>
        <w:widowControl w:val="0"/>
        <w:autoSpaceDE w:val="0"/>
        <w:autoSpaceDN w:val="0"/>
        <w:adjustRightInd w:val="0"/>
        <w:spacing w:after="0"/>
        <w:jc w:val="both"/>
        <w:rPr>
          <w:rFonts w:cs="Times New Roman"/>
          <w:color w:val="26282A"/>
          <w:sz w:val="24"/>
          <w:szCs w:val="24"/>
        </w:rPr>
      </w:pPr>
      <w:r w:rsidRPr="00F37B44">
        <w:rPr>
          <w:rFonts w:cs="Times New Roman"/>
          <w:color w:val="26282A"/>
          <w:sz w:val="24"/>
          <w:szCs w:val="24"/>
        </w:rPr>
        <w:t xml:space="preserve">Les recherches portant sur des données rétrospectives sont exclues du cadre de la loi n° 2012-300 du 5 mars 2012 relative aux recherches impliquant la personne humaine (dite loi Jardé), car elles ne portent pas sur des personnes mais sur des données. Par conséquent, l’avis d'un comité d'éthique n'est pas nécessaire pour les études descriptives rétrospectives en France, à condition que </w:t>
      </w:r>
      <w:r w:rsidRPr="00F37B44">
        <w:rPr>
          <w:rFonts w:cs="Times New Roman"/>
          <w:i/>
          <w:color w:val="26282A"/>
          <w:sz w:val="24"/>
          <w:szCs w:val="24"/>
        </w:rPr>
        <w:t>"les patients soient informés de l'utilisation de leurs données pour des projets de recherche sur leur(s) maladie(s) et qu'ils ne s'y opposent pas".</w:t>
      </w:r>
    </w:p>
    <w:p w14:paraId="333B4714" w14:textId="77777777" w:rsidR="00A9702E" w:rsidRPr="00F37B44" w:rsidRDefault="00A9702E" w:rsidP="00A9702E">
      <w:pPr>
        <w:pStyle w:val="Paragraphedeliste"/>
        <w:rPr>
          <w:b/>
          <w:sz w:val="28"/>
          <w:szCs w:val="28"/>
        </w:rPr>
      </w:pPr>
    </w:p>
    <w:p w14:paraId="5A0AECC4" w14:textId="314DF586" w:rsidR="000F4DA7" w:rsidRPr="00F37B44" w:rsidRDefault="000F4DA7" w:rsidP="00A9702E">
      <w:pPr>
        <w:pStyle w:val="Paragraphedeliste"/>
        <w:rPr>
          <w:b/>
          <w:sz w:val="24"/>
          <w:szCs w:val="24"/>
        </w:rPr>
      </w:pPr>
      <w:r w:rsidRPr="00F37B44">
        <w:rPr>
          <w:b/>
          <w:sz w:val="24"/>
          <w:szCs w:val="24"/>
        </w:rPr>
        <w:t>Confirmation de la non-opposition du patient</w:t>
      </w:r>
    </w:p>
    <w:p w14:paraId="178A5790" w14:textId="77777777" w:rsidR="000F4DA7" w:rsidRPr="00F37B44" w:rsidRDefault="000F4DA7" w:rsidP="00A9702E">
      <w:pPr>
        <w:pStyle w:val="Paragraphedeliste"/>
        <w:rPr>
          <w:sz w:val="24"/>
          <w:szCs w:val="24"/>
        </w:rPr>
      </w:pPr>
    </w:p>
    <w:p w14:paraId="16D0D0BA" w14:textId="473FEF63" w:rsidR="000F4DA7" w:rsidRPr="00F37B44" w:rsidRDefault="000F4DA7" w:rsidP="00BE0988">
      <w:pPr>
        <w:pStyle w:val="Paragraphedeliste"/>
        <w:spacing w:line="360" w:lineRule="auto"/>
        <w:jc w:val="both"/>
        <w:rPr>
          <w:sz w:val="24"/>
          <w:szCs w:val="24"/>
        </w:rPr>
      </w:pPr>
      <w:r w:rsidRPr="00F37B44">
        <w:rPr>
          <w:sz w:val="24"/>
          <w:szCs w:val="24"/>
        </w:rPr>
        <w:t xml:space="preserve">Je soussigné(-e) Pr/Dr </w:t>
      </w:r>
      <w:r w:rsidRPr="00F37B44">
        <w:rPr>
          <w:i/>
          <w:sz w:val="24"/>
          <w:szCs w:val="24"/>
        </w:rPr>
        <w:t>(NOM, Prénom)</w:t>
      </w:r>
      <w:r w:rsidRPr="00F37B44">
        <w:rPr>
          <w:sz w:val="24"/>
          <w:szCs w:val="24"/>
        </w:rPr>
        <w:t xml:space="preserve"> ………………………..………………</w:t>
      </w:r>
      <w:r w:rsidR="00316942" w:rsidRPr="00F37B44">
        <w:rPr>
          <w:sz w:val="24"/>
          <w:szCs w:val="24"/>
        </w:rPr>
        <w:t>………………………………………………………………………..</w:t>
      </w:r>
      <w:r w:rsidRPr="00F37B44">
        <w:rPr>
          <w:sz w:val="24"/>
          <w:szCs w:val="24"/>
        </w:rPr>
        <w:t xml:space="preserve">, médecin dans le service </w:t>
      </w:r>
      <w:r w:rsidR="00BE0988" w:rsidRPr="00F37B44">
        <w:rPr>
          <w:sz w:val="24"/>
          <w:szCs w:val="24"/>
        </w:rPr>
        <w:t xml:space="preserve">de </w:t>
      </w:r>
      <w:r w:rsidRPr="00F37B44">
        <w:rPr>
          <w:i/>
          <w:sz w:val="24"/>
          <w:szCs w:val="24"/>
        </w:rPr>
        <w:t>(Nom du Service)</w:t>
      </w:r>
      <w:r w:rsidRPr="00F37B44">
        <w:rPr>
          <w:sz w:val="24"/>
          <w:szCs w:val="24"/>
        </w:rPr>
        <w:t>…………………………………………</w:t>
      </w:r>
      <w:r w:rsidR="00316942" w:rsidRPr="00F37B44">
        <w:rPr>
          <w:sz w:val="24"/>
          <w:szCs w:val="24"/>
        </w:rPr>
        <w:t>…………………………………………………………………</w:t>
      </w:r>
      <w:r w:rsidR="00BE0988" w:rsidRPr="00F37B44">
        <w:rPr>
          <w:sz w:val="24"/>
          <w:szCs w:val="24"/>
        </w:rPr>
        <w:t>...........</w:t>
      </w:r>
      <w:r w:rsidRPr="00F37B44">
        <w:rPr>
          <w:sz w:val="24"/>
          <w:szCs w:val="24"/>
        </w:rPr>
        <w:t xml:space="preserve">de l’hôpital </w:t>
      </w:r>
      <w:r w:rsidRPr="00F37B44">
        <w:rPr>
          <w:i/>
          <w:sz w:val="24"/>
          <w:szCs w:val="24"/>
        </w:rPr>
        <w:t>(Nom de l’hôpital ; Ville</w:t>
      </w:r>
      <w:r w:rsidR="00316942" w:rsidRPr="00F37B44">
        <w:rPr>
          <w:i/>
          <w:sz w:val="24"/>
          <w:szCs w:val="24"/>
        </w:rPr>
        <w:t>)</w:t>
      </w:r>
      <w:r w:rsidRPr="00F37B44">
        <w:rPr>
          <w:sz w:val="24"/>
          <w:szCs w:val="24"/>
        </w:rPr>
        <w:t>………………………………………………………………………………</w:t>
      </w:r>
      <w:r w:rsidR="00316942" w:rsidRPr="00F37B44">
        <w:rPr>
          <w:sz w:val="24"/>
          <w:szCs w:val="24"/>
        </w:rPr>
        <w:t>………………………………….</w:t>
      </w:r>
      <w:r w:rsidRPr="00F37B44">
        <w:rPr>
          <w:sz w:val="24"/>
          <w:szCs w:val="24"/>
        </w:rPr>
        <w:t xml:space="preserve">certifie avoir informé le patient </w:t>
      </w:r>
      <w:r w:rsidR="00BE0988" w:rsidRPr="00F37B44">
        <w:rPr>
          <w:i/>
          <w:sz w:val="24"/>
          <w:szCs w:val="24"/>
        </w:rPr>
        <w:t>(Deux premières lettres du NOM ;</w:t>
      </w:r>
      <w:r w:rsidRPr="00F37B44">
        <w:rPr>
          <w:i/>
          <w:sz w:val="24"/>
          <w:szCs w:val="24"/>
        </w:rPr>
        <w:t xml:space="preserve"> Deux premières lettres du Prénom)</w:t>
      </w:r>
      <w:r w:rsidRPr="00F37B44">
        <w:rPr>
          <w:sz w:val="24"/>
          <w:szCs w:val="24"/>
        </w:rPr>
        <w:t>……………………………………………</w:t>
      </w:r>
      <w:r w:rsidR="00316942" w:rsidRPr="00F37B44">
        <w:rPr>
          <w:sz w:val="24"/>
          <w:szCs w:val="24"/>
        </w:rPr>
        <w:t>…</w:t>
      </w:r>
      <w:r w:rsidRPr="00F37B44">
        <w:rPr>
          <w:sz w:val="24"/>
          <w:szCs w:val="24"/>
        </w:rPr>
        <w:t xml:space="preserve">né(-e) le </w:t>
      </w:r>
      <w:r w:rsidRPr="00F37B44">
        <w:rPr>
          <w:i/>
          <w:sz w:val="24"/>
          <w:szCs w:val="24"/>
        </w:rPr>
        <w:t>(Date de naissance)</w:t>
      </w:r>
      <w:r w:rsidRPr="00F37B44">
        <w:rPr>
          <w:sz w:val="24"/>
          <w:szCs w:val="24"/>
        </w:rPr>
        <w:t>………………………</w:t>
      </w:r>
      <w:r w:rsidR="00316942" w:rsidRPr="00F37B44">
        <w:rPr>
          <w:sz w:val="24"/>
          <w:szCs w:val="24"/>
        </w:rPr>
        <w:t>……………………..</w:t>
      </w:r>
      <w:r w:rsidRPr="00F37B44">
        <w:rPr>
          <w:sz w:val="24"/>
          <w:szCs w:val="24"/>
        </w:rPr>
        <w:t>de l’utilisation possible de ses données anonymisée</w:t>
      </w:r>
      <w:r w:rsidR="00316942" w:rsidRPr="00F37B44">
        <w:rPr>
          <w:sz w:val="24"/>
          <w:szCs w:val="24"/>
        </w:rPr>
        <w:t>s</w:t>
      </w:r>
      <w:r w:rsidRPr="00F37B44">
        <w:rPr>
          <w:sz w:val="24"/>
          <w:szCs w:val="24"/>
        </w:rPr>
        <w:t xml:space="preserve"> à des fins de recherche et que celui-ci/celle-ci </w:t>
      </w:r>
      <w:r w:rsidRPr="00F37B44">
        <w:rPr>
          <w:i/>
          <w:sz w:val="24"/>
          <w:szCs w:val="24"/>
        </w:rPr>
        <w:t>(rayer la mention inutil</w:t>
      </w:r>
      <w:r w:rsidRPr="00F37B44">
        <w:rPr>
          <w:sz w:val="24"/>
          <w:szCs w:val="24"/>
        </w:rPr>
        <w:t xml:space="preserve">e) ne s’y est pas opposé(-e). </w:t>
      </w:r>
    </w:p>
    <w:p w14:paraId="26E99601" w14:textId="77777777" w:rsidR="000F4DA7" w:rsidRPr="00F37B44" w:rsidRDefault="000F4DA7" w:rsidP="00A9702E">
      <w:pPr>
        <w:pStyle w:val="Paragraphedeliste"/>
        <w:rPr>
          <w:sz w:val="24"/>
          <w:szCs w:val="24"/>
        </w:rPr>
      </w:pPr>
    </w:p>
    <w:p w14:paraId="6A2C5FEE" w14:textId="3129BF82" w:rsidR="000F4DA7" w:rsidRPr="00F37B44" w:rsidRDefault="000F4DA7" w:rsidP="00A9702E">
      <w:pPr>
        <w:pStyle w:val="Paragraphedeliste"/>
        <w:rPr>
          <w:sz w:val="24"/>
          <w:szCs w:val="24"/>
        </w:rPr>
      </w:pPr>
      <w:r w:rsidRPr="00F37B44">
        <w:rPr>
          <w:sz w:val="24"/>
          <w:szCs w:val="24"/>
        </w:rPr>
        <w:t>Fait à ……………………………, le……………………………………</w:t>
      </w:r>
    </w:p>
    <w:p w14:paraId="12E12499" w14:textId="77777777" w:rsidR="000F4DA7" w:rsidRPr="00F37B44" w:rsidRDefault="000F4DA7" w:rsidP="00A9702E">
      <w:pPr>
        <w:pStyle w:val="Paragraphedeliste"/>
        <w:rPr>
          <w:sz w:val="24"/>
          <w:szCs w:val="24"/>
        </w:rPr>
      </w:pPr>
    </w:p>
    <w:p w14:paraId="6245B2CF" w14:textId="6F30D69B" w:rsidR="000F4DA7" w:rsidRPr="00F37B44" w:rsidRDefault="000F4DA7" w:rsidP="000F4DA7">
      <w:pPr>
        <w:pStyle w:val="Paragraphedeliste"/>
        <w:ind w:left="9216"/>
        <w:rPr>
          <w:sz w:val="24"/>
          <w:szCs w:val="24"/>
        </w:rPr>
      </w:pPr>
      <w:r w:rsidRPr="00F37B44">
        <w:rPr>
          <w:sz w:val="24"/>
          <w:szCs w:val="24"/>
        </w:rPr>
        <w:t>Signature du praticien</w:t>
      </w:r>
    </w:p>
    <w:p w14:paraId="042292E0" w14:textId="77777777" w:rsidR="00A9702E" w:rsidRPr="00F37B44" w:rsidRDefault="00A9702E" w:rsidP="00A9702E">
      <w:pPr>
        <w:pStyle w:val="Paragraphedeliste"/>
        <w:rPr>
          <w:b/>
          <w:sz w:val="28"/>
          <w:szCs w:val="28"/>
        </w:rPr>
      </w:pPr>
    </w:p>
    <w:p w14:paraId="3D694F3A" w14:textId="77777777" w:rsidR="00A9702E" w:rsidRPr="00F37B44" w:rsidRDefault="00A9702E" w:rsidP="00A9702E">
      <w:pPr>
        <w:pStyle w:val="Paragraphedeliste"/>
        <w:rPr>
          <w:b/>
          <w:sz w:val="28"/>
          <w:szCs w:val="28"/>
        </w:rPr>
      </w:pPr>
    </w:p>
    <w:p w14:paraId="0C113239" w14:textId="77777777" w:rsidR="00A9702E" w:rsidRPr="00F37B44" w:rsidRDefault="00A9702E" w:rsidP="00A9702E">
      <w:pPr>
        <w:pStyle w:val="Paragraphedeliste"/>
        <w:rPr>
          <w:b/>
          <w:sz w:val="28"/>
          <w:szCs w:val="28"/>
        </w:rPr>
      </w:pPr>
    </w:p>
    <w:p w14:paraId="0AC0797F" w14:textId="77777777" w:rsidR="00A9702E" w:rsidRPr="00F37B44" w:rsidRDefault="00A9702E" w:rsidP="00A9702E">
      <w:pPr>
        <w:pStyle w:val="Paragraphedeliste"/>
        <w:rPr>
          <w:b/>
          <w:sz w:val="28"/>
          <w:szCs w:val="28"/>
        </w:rPr>
      </w:pPr>
    </w:p>
    <w:p w14:paraId="1CA12CA9" w14:textId="77777777" w:rsidR="00A9702E" w:rsidRPr="00F37B44" w:rsidRDefault="00A9702E" w:rsidP="000F4DA7">
      <w:pPr>
        <w:rPr>
          <w:b/>
          <w:sz w:val="28"/>
          <w:szCs w:val="28"/>
        </w:rPr>
      </w:pPr>
    </w:p>
    <w:p w14:paraId="22393B3E" w14:textId="77777777" w:rsidR="005278C7" w:rsidRPr="00F37B44" w:rsidRDefault="005278C7" w:rsidP="005278C7">
      <w:pPr>
        <w:pStyle w:val="Paragraphedeliste"/>
        <w:numPr>
          <w:ilvl w:val="0"/>
          <w:numId w:val="1"/>
        </w:numPr>
        <w:rPr>
          <w:b/>
          <w:sz w:val="28"/>
          <w:szCs w:val="28"/>
        </w:rPr>
      </w:pPr>
      <w:r w:rsidRPr="00F37B44">
        <w:rPr>
          <w:b/>
          <w:sz w:val="28"/>
          <w:szCs w:val="28"/>
        </w:rPr>
        <w:lastRenderedPageBreak/>
        <w:t>Données générales </w:t>
      </w:r>
    </w:p>
    <w:tbl>
      <w:tblPr>
        <w:tblStyle w:val="Grilledutableau"/>
        <w:tblW w:w="0" w:type="auto"/>
        <w:tblLook w:val="04A0" w:firstRow="1" w:lastRow="0" w:firstColumn="1" w:lastColumn="0" w:noHBand="0" w:noVBand="1"/>
      </w:tblPr>
      <w:tblGrid>
        <w:gridCol w:w="3340"/>
        <w:gridCol w:w="5132"/>
        <w:gridCol w:w="5520"/>
      </w:tblGrid>
      <w:tr w:rsidR="0002075B" w:rsidRPr="00F37B44" w14:paraId="4B279CA8" w14:textId="77777777" w:rsidTr="006860EA">
        <w:tc>
          <w:tcPr>
            <w:tcW w:w="3340" w:type="dxa"/>
            <w:vMerge w:val="restart"/>
            <w:noWrap/>
            <w:hideMark/>
          </w:tcPr>
          <w:p w14:paraId="08A27EC3" w14:textId="77777777" w:rsidR="0002075B" w:rsidRPr="00F37B44" w:rsidRDefault="0002075B" w:rsidP="00C71A55">
            <w:pPr>
              <w:rPr>
                <w:b/>
                <w:bCs/>
              </w:rPr>
            </w:pPr>
            <w:r w:rsidRPr="00F37B44">
              <w:rPr>
                <w:b/>
                <w:bCs/>
              </w:rPr>
              <w:t>Etat civil</w:t>
            </w:r>
          </w:p>
        </w:tc>
        <w:tc>
          <w:tcPr>
            <w:tcW w:w="5132" w:type="dxa"/>
            <w:noWrap/>
            <w:hideMark/>
          </w:tcPr>
          <w:p w14:paraId="5CE5AC05" w14:textId="23EF37A3" w:rsidR="0002075B" w:rsidRPr="00F37B44" w:rsidRDefault="0002075B" w:rsidP="000F4DA7">
            <w:pPr>
              <w:rPr>
                <w:b/>
                <w:bCs/>
              </w:rPr>
            </w:pPr>
            <w:r w:rsidRPr="00F37B44">
              <w:rPr>
                <w:b/>
                <w:bCs/>
              </w:rPr>
              <w:t>Nom (</w:t>
            </w:r>
            <w:r w:rsidR="000F4DA7" w:rsidRPr="00F37B44">
              <w:rPr>
                <w:b/>
                <w:bCs/>
              </w:rPr>
              <w:t>deux premières</w:t>
            </w:r>
            <w:r w:rsidRPr="00F37B44">
              <w:rPr>
                <w:b/>
                <w:bCs/>
              </w:rPr>
              <w:t xml:space="preserve"> lettre)</w:t>
            </w:r>
          </w:p>
        </w:tc>
        <w:tc>
          <w:tcPr>
            <w:tcW w:w="5520" w:type="dxa"/>
          </w:tcPr>
          <w:p w14:paraId="720529F5" w14:textId="77777777" w:rsidR="0002075B" w:rsidRPr="00F37B44" w:rsidRDefault="0002075B" w:rsidP="00C71A55">
            <w:pPr>
              <w:rPr>
                <w:bCs/>
              </w:rPr>
            </w:pPr>
          </w:p>
        </w:tc>
      </w:tr>
      <w:tr w:rsidR="0002075B" w:rsidRPr="00F37B44" w14:paraId="2FB58563" w14:textId="77777777" w:rsidTr="006860EA">
        <w:tc>
          <w:tcPr>
            <w:tcW w:w="3340" w:type="dxa"/>
            <w:vMerge/>
            <w:hideMark/>
          </w:tcPr>
          <w:p w14:paraId="49B1AE39" w14:textId="77777777" w:rsidR="0002075B" w:rsidRPr="00F37B44" w:rsidRDefault="0002075B" w:rsidP="00C71A55">
            <w:pPr>
              <w:rPr>
                <w:b/>
                <w:bCs/>
              </w:rPr>
            </w:pPr>
          </w:p>
        </w:tc>
        <w:tc>
          <w:tcPr>
            <w:tcW w:w="5132" w:type="dxa"/>
            <w:noWrap/>
            <w:hideMark/>
          </w:tcPr>
          <w:p w14:paraId="4075AEB4" w14:textId="5DB92033" w:rsidR="0002075B" w:rsidRPr="00F37B44" w:rsidRDefault="0002075B" w:rsidP="000F4DA7">
            <w:pPr>
              <w:rPr>
                <w:b/>
                <w:bCs/>
              </w:rPr>
            </w:pPr>
            <w:r w:rsidRPr="00F37B44">
              <w:rPr>
                <w:b/>
                <w:bCs/>
              </w:rPr>
              <w:t>Prénom (</w:t>
            </w:r>
            <w:r w:rsidR="000F4DA7" w:rsidRPr="00F37B44">
              <w:rPr>
                <w:b/>
                <w:bCs/>
              </w:rPr>
              <w:t>deux premières</w:t>
            </w:r>
            <w:r w:rsidRPr="00F37B44">
              <w:rPr>
                <w:b/>
                <w:bCs/>
              </w:rPr>
              <w:t xml:space="preserve"> lettre</w:t>
            </w:r>
            <w:r w:rsidR="000F4DA7" w:rsidRPr="00F37B44">
              <w:rPr>
                <w:b/>
                <w:bCs/>
              </w:rPr>
              <w:t>s</w:t>
            </w:r>
            <w:r w:rsidRPr="00F37B44">
              <w:rPr>
                <w:b/>
                <w:bCs/>
              </w:rPr>
              <w:t xml:space="preserve">) </w:t>
            </w:r>
          </w:p>
        </w:tc>
        <w:tc>
          <w:tcPr>
            <w:tcW w:w="5520" w:type="dxa"/>
          </w:tcPr>
          <w:p w14:paraId="7DBBFBBD" w14:textId="77777777" w:rsidR="0002075B" w:rsidRPr="00F37B44" w:rsidRDefault="0002075B" w:rsidP="00C71A55">
            <w:pPr>
              <w:rPr>
                <w:bCs/>
              </w:rPr>
            </w:pPr>
          </w:p>
        </w:tc>
      </w:tr>
      <w:tr w:rsidR="0002075B" w:rsidRPr="00F37B44" w14:paraId="3B0369DF" w14:textId="77777777" w:rsidTr="006860EA">
        <w:tc>
          <w:tcPr>
            <w:tcW w:w="3340" w:type="dxa"/>
            <w:vMerge/>
            <w:hideMark/>
          </w:tcPr>
          <w:p w14:paraId="61CAE707" w14:textId="77777777" w:rsidR="0002075B" w:rsidRPr="00F37B44" w:rsidRDefault="0002075B" w:rsidP="00C71A55">
            <w:pPr>
              <w:rPr>
                <w:b/>
                <w:bCs/>
              </w:rPr>
            </w:pPr>
          </w:p>
        </w:tc>
        <w:tc>
          <w:tcPr>
            <w:tcW w:w="5132" w:type="dxa"/>
            <w:noWrap/>
            <w:hideMark/>
          </w:tcPr>
          <w:p w14:paraId="400DDCFF" w14:textId="637E2B8E" w:rsidR="0002075B" w:rsidRPr="00F37B44" w:rsidRDefault="0002075B" w:rsidP="00C71A55">
            <w:pPr>
              <w:rPr>
                <w:b/>
                <w:bCs/>
              </w:rPr>
            </w:pPr>
            <w:r w:rsidRPr="00F37B44">
              <w:rPr>
                <w:b/>
                <w:bCs/>
              </w:rPr>
              <w:t xml:space="preserve">Date de naissance </w:t>
            </w:r>
            <w:r w:rsidR="006B0458" w:rsidRPr="00F37B44">
              <w:rPr>
                <w:b/>
                <w:bCs/>
              </w:rPr>
              <w:t>(MM/AAAA)</w:t>
            </w:r>
          </w:p>
        </w:tc>
        <w:tc>
          <w:tcPr>
            <w:tcW w:w="5520" w:type="dxa"/>
          </w:tcPr>
          <w:p w14:paraId="6EE3FA3A" w14:textId="77777777" w:rsidR="0002075B" w:rsidRPr="00F37B44" w:rsidRDefault="0002075B" w:rsidP="00C71A55">
            <w:pPr>
              <w:rPr>
                <w:bCs/>
              </w:rPr>
            </w:pPr>
          </w:p>
        </w:tc>
      </w:tr>
      <w:tr w:rsidR="0002075B" w:rsidRPr="00F37B44" w14:paraId="0CC672C3" w14:textId="77777777" w:rsidTr="006860EA">
        <w:tc>
          <w:tcPr>
            <w:tcW w:w="3340" w:type="dxa"/>
            <w:vMerge/>
            <w:hideMark/>
          </w:tcPr>
          <w:p w14:paraId="0D0171F2" w14:textId="77777777" w:rsidR="0002075B" w:rsidRPr="00F37B44" w:rsidRDefault="0002075B" w:rsidP="00C71A55">
            <w:pPr>
              <w:rPr>
                <w:b/>
                <w:bCs/>
              </w:rPr>
            </w:pPr>
          </w:p>
        </w:tc>
        <w:tc>
          <w:tcPr>
            <w:tcW w:w="5132" w:type="dxa"/>
            <w:noWrap/>
            <w:hideMark/>
          </w:tcPr>
          <w:p w14:paraId="0B7D13E7" w14:textId="77777777" w:rsidR="0002075B" w:rsidRPr="00F37B44" w:rsidRDefault="0002075B" w:rsidP="00C71A55">
            <w:pPr>
              <w:rPr>
                <w:b/>
                <w:bCs/>
              </w:rPr>
            </w:pPr>
            <w:r w:rsidRPr="00F37B44">
              <w:rPr>
                <w:b/>
                <w:bCs/>
              </w:rPr>
              <w:t>Sexe</w:t>
            </w:r>
          </w:p>
        </w:tc>
        <w:tc>
          <w:tcPr>
            <w:tcW w:w="5520" w:type="dxa"/>
          </w:tcPr>
          <w:p w14:paraId="5871473A" w14:textId="77777777" w:rsidR="0002075B" w:rsidRPr="00F37B44" w:rsidRDefault="0002075B" w:rsidP="00C71A55">
            <w:pPr>
              <w:rPr>
                <w:bCs/>
              </w:rPr>
            </w:pPr>
          </w:p>
        </w:tc>
      </w:tr>
      <w:tr w:rsidR="0002075B" w:rsidRPr="00F37B44" w14:paraId="5C5515FB" w14:textId="77777777" w:rsidTr="006860EA">
        <w:trPr>
          <w:trHeight w:val="135"/>
        </w:trPr>
        <w:tc>
          <w:tcPr>
            <w:tcW w:w="3340" w:type="dxa"/>
            <w:vMerge/>
            <w:hideMark/>
          </w:tcPr>
          <w:p w14:paraId="342D4B87" w14:textId="77777777" w:rsidR="0002075B" w:rsidRPr="00F37B44" w:rsidRDefault="0002075B" w:rsidP="00C71A55">
            <w:pPr>
              <w:rPr>
                <w:b/>
                <w:bCs/>
              </w:rPr>
            </w:pPr>
          </w:p>
        </w:tc>
        <w:tc>
          <w:tcPr>
            <w:tcW w:w="5132" w:type="dxa"/>
            <w:noWrap/>
            <w:hideMark/>
          </w:tcPr>
          <w:p w14:paraId="48B745B8" w14:textId="77777777" w:rsidR="0002075B" w:rsidRPr="00F37B44" w:rsidRDefault="0002075B" w:rsidP="00C71A55">
            <w:pPr>
              <w:rPr>
                <w:b/>
                <w:bCs/>
              </w:rPr>
            </w:pPr>
            <w:r w:rsidRPr="00F37B44">
              <w:rPr>
                <w:b/>
                <w:bCs/>
              </w:rPr>
              <w:t>Centre de prise en charge</w:t>
            </w:r>
          </w:p>
        </w:tc>
        <w:tc>
          <w:tcPr>
            <w:tcW w:w="5520" w:type="dxa"/>
          </w:tcPr>
          <w:p w14:paraId="39FA8F37" w14:textId="77777777" w:rsidR="0002075B" w:rsidRPr="00F37B44" w:rsidRDefault="0002075B" w:rsidP="00C71A55">
            <w:pPr>
              <w:rPr>
                <w:bCs/>
              </w:rPr>
            </w:pPr>
          </w:p>
        </w:tc>
      </w:tr>
      <w:tr w:rsidR="00E3683D" w:rsidRPr="00F37B44" w14:paraId="3925ED16" w14:textId="77777777" w:rsidTr="006860EA">
        <w:trPr>
          <w:trHeight w:val="135"/>
        </w:trPr>
        <w:tc>
          <w:tcPr>
            <w:tcW w:w="3340" w:type="dxa"/>
            <w:vMerge/>
          </w:tcPr>
          <w:p w14:paraId="19032C0B" w14:textId="77777777" w:rsidR="00E3683D" w:rsidRPr="00F37B44" w:rsidRDefault="00E3683D" w:rsidP="00C71A55">
            <w:pPr>
              <w:rPr>
                <w:b/>
                <w:bCs/>
              </w:rPr>
            </w:pPr>
          </w:p>
        </w:tc>
        <w:tc>
          <w:tcPr>
            <w:tcW w:w="5132" w:type="dxa"/>
            <w:noWrap/>
          </w:tcPr>
          <w:p w14:paraId="29BD5999" w14:textId="7E762A6E" w:rsidR="00E3683D" w:rsidRPr="00F37B44" w:rsidRDefault="00E3683D" w:rsidP="00C71A55">
            <w:pPr>
              <w:rPr>
                <w:b/>
                <w:bCs/>
              </w:rPr>
            </w:pPr>
            <w:r w:rsidRPr="00F37B44">
              <w:rPr>
                <w:b/>
                <w:bCs/>
              </w:rPr>
              <w:t>Médecin référent (</w:t>
            </w:r>
            <w:r w:rsidR="006B0458" w:rsidRPr="00F37B44">
              <w:rPr>
                <w:b/>
                <w:bCs/>
              </w:rPr>
              <w:t xml:space="preserve">adresse </w:t>
            </w:r>
            <w:r w:rsidRPr="00F37B44">
              <w:rPr>
                <w:b/>
                <w:bCs/>
              </w:rPr>
              <w:t>mail)</w:t>
            </w:r>
          </w:p>
        </w:tc>
        <w:tc>
          <w:tcPr>
            <w:tcW w:w="5520" w:type="dxa"/>
          </w:tcPr>
          <w:p w14:paraId="6022FBE2" w14:textId="77777777" w:rsidR="00E3683D" w:rsidRPr="00F37B44" w:rsidRDefault="00E3683D" w:rsidP="00C71A55">
            <w:pPr>
              <w:rPr>
                <w:bCs/>
              </w:rPr>
            </w:pPr>
          </w:p>
        </w:tc>
      </w:tr>
      <w:tr w:rsidR="0002075B" w:rsidRPr="00F37B44" w14:paraId="07F9FC34" w14:textId="77777777" w:rsidTr="006860EA">
        <w:trPr>
          <w:trHeight w:val="135"/>
        </w:trPr>
        <w:tc>
          <w:tcPr>
            <w:tcW w:w="3340" w:type="dxa"/>
            <w:vMerge/>
          </w:tcPr>
          <w:p w14:paraId="473938B1" w14:textId="77777777" w:rsidR="0002075B" w:rsidRPr="00F37B44" w:rsidRDefault="0002075B" w:rsidP="00C71A55">
            <w:pPr>
              <w:rPr>
                <w:b/>
                <w:bCs/>
              </w:rPr>
            </w:pPr>
          </w:p>
        </w:tc>
        <w:tc>
          <w:tcPr>
            <w:tcW w:w="5132" w:type="dxa"/>
            <w:noWrap/>
          </w:tcPr>
          <w:p w14:paraId="7940B776" w14:textId="77777777" w:rsidR="0002075B" w:rsidRPr="00F37B44" w:rsidRDefault="0002075B" w:rsidP="00C71A55">
            <w:pPr>
              <w:rPr>
                <w:b/>
                <w:bCs/>
              </w:rPr>
            </w:pPr>
            <w:r w:rsidRPr="00F37B44">
              <w:rPr>
                <w:b/>
                <w:bCs/>
              </w:rPr>
              <w:t>Numéro IPP (local)</w:t>
            </w:r>
          </w:p>
        </w:tc>
        <w:tc>
          <w:tcPr>
            <w:tcW w:w="5520" w:type="dxa"/>
          </w:tcPr>
          <w:p w14:paraId="42CB2FEA" w14:textId="77777777" w:rsidR="0002075B" w:rsidRPr="00F37B44" w:rsidRDefault="0002075B" w:rsidP="00C71A55">
            <w:pPr>
              <w:rPr>
                <w:bCs/>
              </w:rPr>
            </w:pPr>
          </w:p>
        </w:tc>
      </w:tr>
      <w:tr w:rsidR="00B12281" w:rsidRPr="00F37B44" w14:paraId="265C59BE" w14:textId="77777777" w:rsidTr="008834B9">
        <w:trPr>
          <w:trHeight w:val="90"/>
        </w:trPr>
        <w:tc>
          <w:tcPr>
            <w:tcW w:w="3340" w:type="dxa"/>
            <w:vMerge w:val="restart"/>
          </w:tcPr>
          <w:p w14:paraId="1C4D025A" w14:textId="77777777" w:rsidR="00B12281" w:rsidRPr="00F37B44" w:rsidRDefault="00B12281" w:rsidP="00C71A55">
            <w:pPr>
              <w:rPr>
                <w:b/>
                <w:bCs/>
              </w:rPr>
            </w:pPr>
            <w:r w:rsidRPr="00F37B44">
              <w:rPr>
                <w:b/>
                <w:bCs/>
              </w:rPr>
              <w:t>Statut du patient</w:t>
            </w:r>
          </w:p>
        </w:tc>
        <w:tc>
          <w:tcPr>
            <w:tcW w:w="5132" w:type="dxa"/>
            <w:tcBorders>
              <w:bottom w:val="single" w:sz="4" w:space="0" w:color="auto"/>
            </w:tcBorders>
            <w:noWrap/>
          </w:tcPr>
          <w:p w14:paraId="515FF7A8" w14:textId="72890487" w:rsidR="00B12281" w:rsidRPr="00F37B44" w:rsidRDefault="00B12281" w:rsidP="00C71A55">
            <w:pPr>
              <w:rPr>
                <w:b/>
                <w:bCs/>
              </w:rPr>
            </w:pPr>
            <w:r w:rsidRPr="00F37B44">
              <w:rPr>
                <w:b/>
                <w:bCs/>
              </w:rPr>
              <w:t>Date des dernières nouvelles ou dernière consultation</w:t>
            </w:r>
          </w:p>
        </w:tc>
        <w:tc>
          <w:tcPr>
            <w:tcW w:w="5520" w:type="dxa"/>
            <w:tcBorders>
              <w:bottom w:val="single" w:sz="4" w:space="0" w:color="auto"/>
            </w:tcBorders>
          </w:tcPr>
          <w:p w14:paraId="69ACD460" w14:textId="77777777" w:rsidR="00B12281" w:rsidRPr="00F37B44" w:rsidRDefault="00B12281" w:rsidP="00C71A55">
            <w:pPr>
              <w:rPr>
                <w:b/>
                <w:bCs/>
              </w:rPr>
            </w:pPr>
          </w:p>
        </w:tc>
      </w:tr>
      <w:tr w:rsidR="00B12281" w:rsidRPr="00F37B44" w14:paraId="4FE7C258" w14:textId="77777777" w:rsidTr="008834B9">
        <w:trPr>
          <w:trHeight w:val="204"/>
        </w:trPr>
        <w:tc>
          <w:tcPr>
            <w:tcW w:w="3340" w:type="dxa"/>
            <w:vMerge/>
          </w:tcPr>
          <w:p w14:paraId="3FEB92F5" w14:textId="77777777" w:rsidR="00B12281" w:rsidRPr="00F37B44" w:rsidRDefault="00B12281" w:rsidP="00C71A55">
            <w:pPr>
              <w:rPr>
                <w:b/>
                <w:bCs/>
              </w:rPr>
            </w:pPr>
          </w:p>
        </w:tc>
        <w:tc>
          <w:tcPr>
            <w:tcW w:w="5132" w:type="dxa"/>
            <w:tcBorders>
              <w:bottom w:val="single" w:sz="4" w:space="0" w:color="auto"/>
            </w:tcBorders>
            <w:noWrap/>
          </w:tcPr>
          <w:p w14:paraId="4B719F0A" w14:textId="750BCA33" w:rsidR="00B12281" w:rsidRPr="00F37B44" w:rsidRDefault="00B12281" w:rsidP="00C71A55">
            <w:pPr>
              <w:rPr>
                <w:b/>
                <w:bCs/>
              </w:rPr>
            </w:pPr>
            <w:r w:rsidRPr="00F37B44">
              <w:rPr>
                <w:b/>
                <w:bCs/>
              </w:rPr>
              <w:t>Statut du patient aux dernières nouvelles (vivant/décédé/transplanté)</w:t>
            </w:r>
          </w:p>
        </w:tc>
        <w:tc>
          <w:tcPr>
            <w:tcW w:w="5520" w:type="dxa"/>
            <w:tcBorders>
              <w:bottom w:val="single" w:sz="4" w:space="0" w:color="auto"/>
            </w:tcBorders>
          </w:tcPr>
          <w:p w14:paraId="60EF1AE6" w14:textId="77777777" w:rsidR="00B12281" w:rsidRPr="00F37B44" w:rsidRDefault="00B12281" w:rsidP="00C71A55">
            <w:pPr>
              <w:rPr>
                <w:b/>
                <w:bCs/>
              </w:rPr>
            </w:pPr>
          </w:p>
        </w:tc>
      </w:tr>
      <w:tr w:rsidR="00B12281" w:rsidRPr="00F37B44" w14:paraId="40FDAAB6" w14:textId="77777777" w:rsidTr="008834B9">
        <w:trPr>
          <w:trHeight w:val="202"/>
        </w:trPr>
        <w:tc>
          <w:tcPr>
            <w:tcW w:w="3340" w:type="dxa"/>
            <w:vMerge/>
          </w:tcPr>
          <w:p w14:paraId="55994F9C" w14:textId="77777777" w:rsidR="00B12281" w:rsidRPr="00F37B44" w:rsidRDefault="00B12281" w:rsidP="00C71A55">
            <w:pPr>
              <w:rPr>
                <w:b/>
                <w:bCs/>
              </w:rPr>
            </w:pPr>
          </w:p>
        </w:tc>
        <w:tc>
          <w:tcPr>
            <w:tcW w:w="5132" w:type="dxa"/>
            <w:tcBorders>
              <w:top w:val="single" w:sz="4" w:space="0" w:color="auto"/>
              <w:bottom w:val="single" w:sz="4" w:space="0" w:color="auto"/>
            </w:tcBorders>
            <w:noWrap/>
          </w:tcPr>
          <w:p w14:paraId="75900423" w14:textId="37167ED0" w:rsidR="00B12281" w:rsidRPr="00F37B44" w:rsidRDefault="00B12281" w:rsidP="00B12281">
            <w:pPr>
              <w:rPr>
                <w:b/>
                <w:bCs/>
              </w:rPr>
            </w:pPr>
            <w:r w:rsidRPr="00F37B44">
              <w:rPr>
                <w:b/>
                <w:bCs/>
              </w:rPr>
              <w:t>Si décès, date du décès (MM/AAAA)</w:t>
            </w:r>
          </w:p>
        </w:tc>
        <w:tc>
          <w:tcPr>
            <w:tcW w:w="5520" w:type="dxa"/>
            <w:tcBorders>
              <w:top w:val="single" w:sz="4" w:space="0" w:color="auto"/>
              <w:bottom w:val="single" w:sz="4" w:space="0" w:color="auto"/>
            </w:tcBorders>
          </w:tcPr>
          <w:p w14:paraId="30FBA535" w14:textId="77777777" w:rsidR="00B12281" w:rsidRPr="00F37B44" w:rsidRDefault="00B12281" w:rsidP="00C71A55">
            <w:pPr>
              <w:rPr>
                <w:b/>
                <w:bCs/>
              </w:rPr>
            </w:pPr>
          </w:p>
        </w:tc>
      </w:tr>
      <w:tr w:rsidR="00B12281" w:rsidRPr="00F37B44" w14:paraId="136558B0" w14:textId="77777777" w:rsidTr="008834B9">
        <w:trPr>
          <w:trHeight w:val="202"/>
        </w:trPr>
        <w:tc>
          <w:tcPr>
            <w:tcW w:w="3340" w:type="dxa"/>
            <w:vMerge/>
          </w:tcPr>
          <w:p w14:paraId="5E8AD465" w14:textId="77777777" w:rsidR="00B12281" w:rsidRPr="00F37B44" w:rsidRDefault="00B12281" w:rsidP="00C71A55">
            <w:pPr>
              <w:rPr>
                <w:b/>
                <w:bCs/>
              </w:rPr>
            </w:pPr>
          </w:p>
        </w:tc>
        <w:tc>
          <w:tcPr>
            <w:tcW w:w="5132" w:type="dxa"/>
            <w:tcBorders>
              <w:top w:val="single" w:sz="4" w:space="0" w:color="auto"/>
              <w:bottom w:val="single" w:sz="4" w:space="0" w:color="auto"/>
            </w:tcBorders>
            <w:noWrap/>
          </w:tcPr>
          <w:p w14:paraId="0F02FD16" w14:textId="23A269A3" w:rsidR="00B12281" w:rsidRPr="00F37B44" w:rsidRDefault="00B12281" w:rsidP="00B12281">
            <w:pPr>
              <w:rPr>
                <w:b/>
                <w:bCs/>
              </w:rPr>
            </w:pPr>
            <w:r w:rsidRPr="00F37B44">
              <w:rPr>
                <w:b/>
                <w:bCs/>
              </w:rPr>
              <w:t>Si greffe, date de greffe (MM/AAAA)</w:t>
            </w:r>
          </w:p>
        </w:tc>
        <w:tc>
          <w:tcPr>
            <w:tcW w:w="5520" w:type="dxa"/>
            <w:tcBorders>
              <w:top w:val="single" w:sz="4" w:space="0" w:color="auto"/>
              <w:bottom w:val="single" w:sz="4" w:space="0" w:color="auto"/>
            </w:tcBorders>
          </w:tcPr>
          <w:p w14:paraId="00B3F908" w14:textId="77777777" w:rsidR="00B12281" w:rsidRPr="00F37B44" w:rsidRDefault="00B12281" w:rsidP="00C71A55">
            <w:pPr>
              <w:rPr>
                <w:b/>
                <w:bCs/>
              </w:rPr>
            </w:pPr>
          </w:p>
        </w:tc>
      </w:tr>
      <w:tr w:rsidR="00B12281" w:rsidRPr="00F37B44" w14:paraId="3BB28CAD" w14:textId="77777777" w:rsidTr="008834B9">
        <w:trPr>
          <w:trHeight w:val="202"/>
        </w:trPr>
        <w:tc>
          <w:tcPr>
            <w:tcW w:w="3340" w:type="dxa"/>
            <w:vMerge/>
          </w:tcPr>
          <w:p w14:paraId="320814EE" w14:textId="77777777" w:rsidR="00B12281" w:rsidRPr="00F37B44" w:rsidRDefault="00B12281" w:rsidP="00C71A55">
            <w:pPr>
              <w:rPr>
                <w:b/>
                <w:bCs/>
              </w:rPr>
            </w:pPr>
          </w:p>
        </w:tc>
        <w:tc>
          <w:tcPr>
            <w:tcW w:w="5132" w:type="dxa"/>
            <w:tcBorders>
              <w:top w:val="single" w:sz="4" w:space="0" w:color="auto"/>
              <w:bottom w:val="single" w:sz="4" w:space="0" w:color="auto"/>
            </w:tcBorders>
            <w:noWrap/>
          </w:tcPr>
          <w:p w14:paraId="7B17CE41" w14:textId="1A90FADA" w:rsidR="00B12281" w:rsidRPr="00F37B44" w:rsidRDefault="00B12281" w:rsidP="00C71A55">
            <w:pPr>
              <w:rPr>
                <w:b/>
                <w:bCs/>
              </w:rPr>
            </w:pPr>
            <w:r w:rsidRPr="00F37B44">
              <w:rPr>
                <w:b/>
                <w:bCs/>
              </w:rPr>
              <w:t>Si greffe, préciser organe greffé</w:t>
            </w:r>
          </w:p>
        </w:tc>
        <w:tc>
          <w:tcPr>
            <w:tcW w:w="5520" w:type="dxa"/>
            <w:tcBorders>
              <w:top w:val="single" w:sz="4" w:space="0" w:color="auto"/>
              <w:bottom w:val="single" w:sz="4" w:space="0" w:color="auto"/>
            </w:tcBorders>
          </w:tcPr>
          <w:p w14:paraId="5B50895D" w14:textId="77777777" w:rsidR="00B12281" w:rsidRPr="00F37B44" w:rsidRDefault="00B12281" w:rsidP="00C71A55">
            <w:pPr>
              <w:rPr>
                <w:b/>
                <w:bCs/>
              </w:rPr>
            </w:pPr>
          </w:p>
        </w:tc>
      </w:tr>
      <w:tr w:rsidR="005278C7" w:rsidRPr="00F37B44" w14:paraId="0FB24DC7" w14:textId="77777777" w:rsidTr="00B12281">
        <w:tc>
          <w:tcPr>
            <w:tcW w:w="3340" w:type="dxa"/>
            <w:vMerge w:val="restart"/>
            <w:noWrap/>
            <w:hideMark/>
          </w:tcPr>
          <w:p w14:paraId="08785CD2" w14:textId="77777777" w:rsidR="005278C7" w:rsidRPr="00F37B44" w:rsidRDefault="005278C7" w:rsidP="00C71A55">
            <w:pPr>
              <w:rPr>
                <w:b/>
                <w:bCs/>
              </w:rPr>
            </w:pPr>
            <w:r w:rsidRPr="00F37B44">
              <w:rPr>
                <w:b/>
                <w:bCs/>
              </w:rPr>
              <w:t>Démographie</w:t>
            </w:r>
          </w:p>
        </w:tc>
        <w:tc>
          <w:tcPr>
            <w:tcW w:w="5132" w:type="dxa"/>
            <w:tcBorders>
              <w:top w:val="single" w:sz="4" w:space="0" w:color="auto"/>
            </w:tcBorders>
            <w:noWrap/>
            <w:hideMark/>
          </w:tcPr>
          <w:p w14:paraId="0C8DAAF3" w14:textId="77777777" w:rsidR="005278C7" w:rsidRPr="00F37B44" w:rsidRDefault="005278C7" w:rsidP="00C71A55">
            <w:pPr>
              <w:rPr>
                <w:b/>
                <w:bCs/>
              </w:rPr>
            </w:pPr>
            <w:r w:rsidRPr="00F37B44">
              <w:rPr>
                <w:b/>
                <w:bCs/>
              </w:rPr>
              <w:t>Pays d'origine du père</w:t>
            </w:r>
          </w:p>
        </w:tc>
        <w:tc>
          <w:tcPr>
            <w:tcW w:w="5520" w:type="dxa"/>
            <w:tcBorders>
              <w:top w:val="single" w:sz="4" w:space="0" w:color="auto"/>
            </w:tcBorders>
          </w:tcPr>
          <w:p w14:paraId="31E3EAC5" w14:textId="77777777" w:rsidR="005278C7" w:rsidRPr="00F37B44" w:rsidRDefault="005278C7" w:rsidP="00C71A55">
            <w:pPr>
              <w:rPr>
                <w:bCs/>
              </w:rPr>
            </w:pPr>
          </w:p>
        </w:tc>
      </w:tr>
      <w:tr w:rsidR="005278C7" w:rsidRPr="00F37B44" w14:paraId="0E8A41EE" w14:textId="77777777" w:rsidTr="006860EA">
        <w:tc>
          <w:tcPr>
            <w:tcW w:w="3340" w:type="dxa"/>
            <w:vMerge/>
            <w:hideMark/>
          </w:tcPr>
          <w:p w14:paraId="465E8656" w14:textId="77777777" w:rsidR="005278C7" w:rsidRPr="00F37B44" w:rsidRDefault="005278C7" w:rsidP="00C71A55">
            <w:pPr>
              <w:rPr>
                <w:b/>
                <w:bCs/>
              </w:rPr>
            </w:pPr>
          </w:p>
        </w:tc>
        <w:tc>
          <w:tcPr>
            <w:tcW w:w="5132" w:type="dxa"/>
            <w:noWrap/>
            <w:hideMark/>
          </w:tcPr>
          <w:p w14:paraId="3354702D" w14:textId="7C14B42D" w:rsidR="005278C7" w:rsidRPr="00F37B44" w:rsidRDefault="005278C7" w:rsidP="00C71A55">
            <w:pPr>
              <w:rPr>
                <w:b/>
                <w:bCs/>
              </w:rPr>
            </w:pPr>
            <w:r w:rsidRPr="00F37B44">
              <w:rPr>
                <w:b/>
                <w:bCs/>
              </w:rPr>
              <w:t xml:space="preserve">Pays </w:t>
            </w:r>
            <w:r w:rsidR="00A879AB" w:rsidRPr="00F37B44">
              <w:rPr>
                <w:b/>
                <w:bCs/>
              </w:rPr>
              <w:t xml:space="preserve">d’origine </w:t>
            </w:r>
            <w:r w:rsidRPr="00F37B44">
              <w:rPr>
                <w:b/>
                <w:bCs/>
              </w:rPr>
              <w:t>de la mère</w:t>
            </w:r>
          </w:p>
        </w:tc>
        <w:tc>
          <w:tcPr>
            <w:tcW w:w="5520" w:type="dxa"/>
          </w:tcPr>
          <w:p w14:paraId="49604D82" w14:textId="77777777" w:rsidR="005278C7" w:rsidRPr="00F37B44" w:rsidRDefault="005278C7" w:rsidP="00C71A55">
            <w:pPr>
              <w:rPr>
                <w:bCs/>
              </w:rPr>
            </w:pPr>
          </w:p>
        </w:tc>
      </w:tr>
      <w:tr w:rsidR="005278C7" w:rsidRPr="00F37B44" w14:paraId="557E97CC" w14:textId="77777777" w:rsidTr="006860EA">
        <w:tc>
          <w:tcPr>
            <w:tcW w:w="3340" w:type="dxa"/>
            <w:vMerge/>
            <w:hideMark/>
          </w:tcPr>
          <w:p w14:paraId="691008CC" w14:textId="77777777" w:rsidR="005278C7" w:rsidRPr="00F37B44" w:rsidRDefault="005278C7" w:rsidP="00C71A55">
            <w:pPr>
              <w:rPr>
                <w:b/>
                <w:bCs/>
              </w:rPr>
            </w:pPr>
          </w:p>
        </w:tc>
        <w:tc>
          <w:tcPr>
            <w:tcW w:w="5132" w:type="dxa"/>
            <w:noWrap/>
            <w:hideMark/>
          </w:tcPr>
          <w:p w14:paraId="272E62F0" w14:textId="08ED4B16" w:rsidR="005278C7" w:rsidRPr="00F37B44" w:rsidRDefault="005278C7" w:rsidP="00C71A55">
            <w:pPr>
              <w:rPr>
                <w:b/>
                <w:bCs/>
              </w:rPr>
            </w:pPr>
            <w:r w:rsidRPr="00F37B44">
              <w:rPr>
                <w:b/>
                <w:bCs/>
              </w:rPr>
              <w:t>Consanguinité</w:t>
            </w:r>
            <w:r w:rsidR="00EA5D1F" w:rsidRPr="00F37B44">
              <w:rPr>
                <w:b/>
                <w:bCs/>
              </w:rPr>
              <w:t>*</w:t>
            </w:r>
            <w:r w:rsidRPr="00F37B44">
              <w:rPr>
                <w:b/>
                <w:bCs/>
              </w:rPr>
              <w:t xml:space="preserve"> (oui/non/</w:t>
            </w:r>
            <w:r w:rsidR="00A879AB" w:rsidRPr="00F37B44">
              <w:rPr>
                <w:b/>
                <w:bCs/>
              </w:rPr>
              <w:t>ne sait pas</w:t>
            </w:r>
            <w:r w:rsidRPr="00F37B44">
              <w:rPr>
                <w:b/>
                <w:bCs/>
              </w:rPr>
              <w:t>)</w:t>
            </w:r>
          </w:p>
        </w:tc>
        <w:tc>
          <w:tcPr>
            <w:tcW w:w="5520" w:type="dxa"/>
          </w:tcPr>
          <w:p w14:paraId="39964916" w14:textId="77777777" w:rsidR="005278C7" w:rsidRPr="00F37B44" w:rsidRDefault="005278C7" w:rsidP="00C71A55">
            <w:pPr>
              <w:rPr>
                <w:bCs/>
              </w:rPr>
            </w:pPr>
          </w:p>
        </w:tc>
      </w:tr>
      <w:tr w:rsidR="004933C1" w:rsidRPr="00F37B44" w14:paraId="64B7CF0B" w14:textId="77777777" w:rsidTr="006860EA">
        <w:tc>
          <w:tcPr>
            <w:tcW w:w="3340" w:type="dxa"/>
            <w:vMerge w:val="restart"/>
            <w:hideMark/>
          </w:tcPr>
          <w:p w14:paraId="53AA9000" w14:textId="77777777" w:rsidR="004933C1" w:rsidRPr="00F37B44" w:rsidRDefault="004933C1" w:rsidP="00C71A55">
            <w:pPr>
              <w:rPr>
                <w:b/>
                <w:bCs/>
              </w:rPr>
            </w:pPr>
            <w:r w:rsidRPr="00F37B44">
              <w:rPr>
                <w:b/>
                <w:bCs/>
              </w:rPr>
              <w:t>Antécédents personnels</w:t>
            </w:r>
          </w:p>
        </w:tc>
        <w:tc>
          <w:tcPr>
            <w:tcW w:w="5132" w:type="dxa"/>
            <w:noWrap/>
            <w:hideMark/>
          </w:tcPr>
          <w:p w14:paraId="51632FC2" w14:textId="77777777" w:rsidR="004933C1" w:rsidRPr="00F37B44" w:rsidRDefault="004933C1" w:rsidP="00C71A55">
            <w:pPr>
              <w:rPr>
                <w:b/>
                <w:bCs/>
              </w:rPr>
            </w:pPr>
            <w:r w:rsidRPr="00F37B44">
              <w:rPr>
                <w:b/>
                <w:bCs/>
              </w:rPr>
              <w:t>Tabac (PA)</w:t>
            </w:r>
          </w:p>
        </w:tc>
        <w:tc>
          <w:tcPr>
            <w:tcW w:w="5520" w:type="dxa"/>
          </w:tcPr>
          <w:p w14:paraId="652C048F" w14:textId="77777777" w:rsidR="004933C1" w:rsidRPr="00F37B44" w:rsidRDefault="004933C1" w:rsidP="00C71A55">
            <w:pPr>
              <w:rPr>
                <w:bCs/>
              </w:rPr>
            </w:pPr>
          </w:p>
        </w:tc>
      </w:tr>
      <w:tr w:rsidR="004933C1" w:rsidRPr="00F37B44" w14:paraId="55246D34" w14:textId="77777777" w:rsidTr="006860EA">
        <w:tc>
          <w:tcPr>
            <w:tcW w:w="3340" w:type="dxa"/>
            <w:vMerge/>
            <w:hideMark/>
          </w:tcPr>
          <w:p w14:paraId="4FC7352B" w14:textId="77777777" w:rsidR="004933C1" w:rsidRPr="00F37B44" w:rsidRDefault="004933C1" w:rsidP="00C71A55">
            <w:pPr>
              <w:rPr>
                <w:b/>
                <w:bCs/>
              </w:rPr>
            </w:pPr>
          </w:p>
        </w:tc>
        <w:tc>
          <w:tcPr>
            <w:tcW w:w="5132" w:type="dxa"/>
            <w:noWrap/>
            <w:hideMark/>
          </w:tcPr>
          <w:p w14:paraId="284F9F6B" w14:textId="45DC1F53" w:rsidR="004933C1" w:rsidRPr="00F37B44" w:rsidRDefault="004933C1" w:rsidP="00C71A55">
            <w:pPr>
              <w:rPr>
                <w:b/>
                <w:bCs/>
              </w:rPr>
            </w:pPr>
            <w:r w:rsidRPr="00F37B44">
              <w:rPr>
                <w:b/>
                <w:bCs/>
              </w:rPr>
              <w:t xml:space="preserve">Autre rhumatisme ou connectivite : PR, Lupus, </w:t>
            </w:r>
            <w:proofErr w:type="spellStart"/>
            <w:r w:rsidRPr="00F37B44">
              <w:rPr>
                <w:b/>
                <w:bCs/>
              </w:rPr>
              <w:t>Gougerot</w:t>
            </w:r>
            <w:proofErr w:type="spellEnd"/>
            <w:r w:rsidRPr="00F37B44">
              <w:rPr>
                <w:b/>
                <w:bCs/>
              </w:rPr>
              <w:t xml:space="preserve">, </w:t>
            </w:r>
            <w:r w:rsidR="00470D58" w:rsidRPr="00F37B44">
              <w:rPr>
                <w:b/>
                <w:bCs/>
                <w:color w:val="000000" w:themeColor="text1"/>
              </w:rPr>
              <w:t>sarcoïdose</w:t>
            </w:r>
            <w:r w:rsidR="00470D58" w:rsidRPr="00F37B44">
              <w:rPr>
                <w:b/>
                <w:bCs/>
              </w:rPr>
              <w:t xml:space="preserve"> </w:t>
            </w:r>
            <w:r w:rsidRPr="00F37B44">
              <w:rPr>
                <w:b/>
                <w:bCs/>
              </w:rPr>
              <w:t>etc…</w:t>
            </w:r>
          </w:p>
          <w:p w14:paraId="11A39BD3" w14:textId="77777777" w:rsidR="004933C1" w:rsidRPr="00F37B44" w:rsidRDefault="004933C1" w:rsidP="00C71A55">
            <w:pPr>
              <w:rPr>
                <w:b/>
                <w:bCs/>
              </w:rPr>
            </w:pPr>
          </w:p>
        </w:tc>
        <w:tc>
          <w:tcPr>
            <w:tcW w:w="5520" w:type="dxa"/>
          </w:tcPr>
          <w:p w14:paraId="4C9D99DC" w14:textId="77777777" w:rsidR="004933C1" w:rsidRPr="00F37B44" w:rsidRDefault="004933C1" w:rsidP="00C71A55">
            <w:pPr>
              <w:rPr>
                <w:bCs/>
              </w:rPr>
            </w:pPr>
          </w:p>
        </w:tc>
      </w:tr>
      <w:tr w:rsidR="004933C1" w:rsidRPr="00F37B44" w14:paraId="07B12F61" w14:textId="77777777" w:rsidTr="006860EA">
        <w:tc>
          <w:tcPr>
            <w:tcW w:w="3340" w:type="dxa"/>
            <w:vMerge/>
            <w:hideMark/>
          </w:tcPr>
          <w:p w14:paraId="717E4D63" w14:textId="77777777" w:rsidR="004933C1" w:rsidRPr="00F37B44" w:rsidRDefault="004933C1" w:rsidP="00C71A55">
            <w:pPr>
              <w:rPr>
                <w:b/>
                <w:bCs/>
              </w:rPr>
            </w:pPr>
          </w:p>
        </w:tc>
        <w:tc>
          <w:tcPr>
            <w:tcW w:w="5132" w:type="dxa"/>
            <w:noWrap/>
            <w:hideMark/>
          </w:tcPr>
          <w:p w14:paraId="156BC594" w14:textId="77777777" w:rsidR="004933C1" w:rsidRPr="00F37B44" w:rsidRDefault="004933C1" w:rsidP="00C71A55">
            <w:pPr>
              <w:rPr>
                <w:b/>
                <w:bCs/>
              </w:rPr>
            </w:pPr>
            <w:r w:rsidRPr="00F37B44">
              <w:rPr>
                <w:b/>
                <w:bCs/>
              </w:rPr>
              <w:t>Autres antécédents notables (détailler)</w:t>
            </w:r>
          </w:p>
          <w:p w14:paraId="628786EB" w14:textId="77777777" w:rsidR="004933C1" w:rsidRPr="00F37B44" w:rsidRDefault="004933C1" w:rsidP="00C71A55">
            <w:pPr>
              <w:rPr>
                <w:b/>
                <w:bCs/>
              </w:rPr>
            </w:pPr>
          </w:p>
        </w:tc>
        <w:tc>
          <w:tcPr>
            <w:tcW w:w="5520" w:type="dxa"/>
          </w:tcPr>
          <w:p w14:paraId="044FE281" w14:textId="77777777" w:rsidR="004933C1" w:rsidRPr="00F37B44" w:rsidRDefault="004933C1" w:rsidP="00C71A55">
            <w:pPr>
              <w:rPr>
                <w:bCs/>
              </w:rPr>
            </w:pPr>
          </w:p>
        </w:tc>
      </w:tr>
      <w:tr w:rsidR="006860EA" w:rsidRPr="00F37B44" w14:paraId="4C74BB14" w14:textId="77777777" w:rsidTr="006860EA">
        <w:tc>
          <w:tcPr>
            <w:tcW w:w="3340" w:type="dxa"/>
            <w:vMerge w:val="restart"/>
            <w:hideMark/>
          </w:tcPr>
          <w:p w14:paraId="33735EC7" w14:textId="77777777" w:rsidR="006860EA" w:rsidRPr="00F37B44" w:rsidRDefault="006860EA" w:rsidP="00C71A55">
            <w:pPr>
              <w:rPr>
                <w:b/>
                <w:bCs/>
              </w:rPr>
            </w:pPr>
            <w:r w:rsidRPr="00F37B44">
              <w:rPr>
                <w:b/>
                <w:bCs/>
              </w:rPr>
              <w:t>Antécédents familiaux (détailler les membres de la famille potentiellement atteints)</w:t>
            </w:r>
          </w:p>
        </w:tc>
        <w:tc>
          <w:tcPr>
            <w:tcW w:w="5132" w:type="dxa"/>
            <w:noWrap/>
            <w:hideMark/>
          </w:tcPr>
          <w:p w14:paraId="6C07B728" w14:textId="29F1D3AA" w:rsidR="006860EA" w:rsidRPr="00F37B44" w:rsidRDefault="006860EA" w:rsidP="00C71A55">
            <w:pPr>
              <w:rPr>
                <w:b/>
                <w:bCs/>
                <w:strike/>
              </w:rPr>
            </w:pPr>
            <w:r w:rsidRPr="00F37B44">
              <w:rPr>
                <w:b/>
                <w:bCs/>
              </w:rPr>
              <w:t xml:space="preserve">Autre rhumatisme, connectivite ou maladie inflammatoire chronique : PR, Lupus, </w:t>
            </w:r>
            <w:proofErr w:type="spellStart"/>
            <w:r w:rsidRPr="00F37B44">
              <w:rPr>
                <w:b/>
                <w:bCs/>
              </w:rPr>
              <w:t>Gougerot</w:t>
            </w:r>
            <w:proofErr w:type="spellEnd"/>
            <w:r w:rsidRPr="00F37B44">
              <w:rPr>
                <w:b/>
                <w:bCs/>
              </w:rPr>
              <w:t xml:space="preserve">, sarcoïdose, </w:t>
            </w:r>
            <w:proofErr w:type="spellStart"/>
            <w:r w:rsidRPr="00F37B44">
              <w:rPr>
                <w:b/>
                <w:bCs/>
              </w:rPr>
              <w:t>etc</w:t>
            </w:r>
            <w:proofErr w:type="spellEnd"/>
          </w:p>
        </w:tc>
        <w:tc>
          <w:tcPr>
            <w:tcW w:w="5520" w:type="dxa"/>
          </w:tcPr>
          <w:p w14:paraId="7F0A6294" w14:textId="77777777" w:rsidR="006860EA" w:rsidRPr="00F37B44" w:rsidRDefault="006860EA" w:rsidP="00C71A55">
            <w:pPr>
              <w:rPr>
                <w:bCs/>
              </w:rPr>
            </w:pPr>
          </w:p>
        </w:tc>
      </w:tr>
      <w:tr w:rsidR="006860EA" w:rsidRPr="00F37B44" w14:paraId="525BF4E7" w14:textId="77777777" w:rsidTr="006860EA">
        <w:tc>
          <w:tcPr>
            <w:tcW w:w="3340" w:type="dxa"/>
            <w:vMerge/>
            <w:hideMark/>
          </w:tcPr>
          <w:p w14:paraId="3539DD16" w14:textId="77777777" w:rsidR="006860EA" w:rsidRPr="00F37B44" w:rsidRDefault="006860EA" w:rsidP="00C71A55">
            <w:pPr>
              <w:rPr>
                <w:b/>
                <w:bCs/>
              </w:rPr>
            </w:pPr>
          </w:p>
        </w:tc>
        <w:tc>
          <w:tcPr>
            <w:tcW w:w="5132" w:type="dxa"/>
            <w:noWrap/>
            <w:hideMark/>
          </w:tcPr>
          <w:p w14:paraId="0AF6A90E" w14:textId="77777777" w:rsidR="006860EA" w:rsidRPr="00F37B44" w:rsidRDefault="006860EA" w:rsidP="00C71A55">
            <w:pPr>
              <w:rPr>
                <w:b/>
                <w:bCs/>
              </w:rPr>
            </w:pPr>
            <w:r w:rsidRPr="00F37B44">
              <w:rPr>
                <w:b/>
                <w:bCs/>
              </w:rPr>
              <w:t>Autres antécédents notables (détailler)</w:t>
            </w:r>
          </w:p>
          <w:p w14:paraId="33C0281F" w14:textId="77777777" w:rsidR="006860EA" w:rsidRPr="00F37B44" w:rsidRDefault="006860EA" w:rsidP="00C71A55">
            <w:r w:rsidRPr="00F37B44">
              <w:t> </w:t>
            </w:r>
          </w:p>
          <w:p w14:paraId="07E36146" w14:textId="6DD00347" w:rsidR="006860EA" w:rsidRPr="00F37B44" w:rsidRDefault="006860EA" w:rsidP="00C71A55">
            <w:pPr>
              <w:rPr>
                <w:b/>
                <w:bCs/>
              </w:rPr>
            </w:pPr>
            <w:r w:rsidRPr="00F37B44">
              <w:t> </w:t>
            </w:r>
          </w:p>
        </w:tc>
        <w:tc>
          <w:tcPr>
            <w:tcW w:w="5520" w:type="dxa"/>
          </w:tcPr>
          <w:p w14:paraId="39176A76" w14:textId="77777777" w:rsidR="006860EA" w:rsidRPr="00F37B44" w:rsidRDefault="006860EA" w:rsidP="00C71A55">
            <w:pPr>
              <w:rPr>
                <w:bCs/>
              </w:rPr>
            </w:pPr>
          </w:p>
        </w:tc>
      </w:tr>
    </w:tbl>
    <w:p w14:paraId="077958A2" w14:textId="6E3B0185" w:rsidR="00D35C4C" w:rsidRPr="00F37B44" w:rsidRDefault="00EA5D1F">
      <w:pPr>
        <w:rPr>
          <w:sz w:val="24"/>
          <w:szCs w:val="24"/>
        </w:rPr>
      </w:pPr>
      <w:r w:rsidRPr="00F37B44">
        <w:rPr>
          <w:sz w:val="24"/>
          <w:szCs w:val="24"/>
        </w:rPr>
        <w:t>*Pour la consanguinité : remonter à la troisième génération (grands-parents)</w:t>
      </w:r>
    </w:p>
    <w:p w14:paraId="68B63902" w14:textId="77777777" w:rsidR="00A9702E" w:rsidRPr="00F37B44" w:rsidRDefault="00A9702E">
      <w:pPr>
        <w:rPr>
          <w:sz w:val="24"/>
          <w:szCs w:val="24"/>
        </w:rPr>
      </w:pPr>
    </w:p>
    <w:p w14:paraId="554A0116" w14:textId="77777777" w:rsidR="005278C7" w:rsidRPr="00F37B44" w:rsidRDefault="005278C7" w:rsidP="005278C7">
      <w:pPr>
        <w:pStyle w:val="Paragraphedeliste"/>
        <w:numPr>
          <w:ilvl w:val="0"/>
          <w:numId w:val="1"/>
        </w:numPr>
        <w:rPr>
          <w:b/>
          <w:sz w:val="28"/>
          <w:szCs w:val="28"/>
        </w:rPr>
      </w:pPr>
      <w:r w:rsidRPr="00F37B44">
        <w:rPr>
          <w:b/>
          <w:sz w:val="28"/>
          <w:szCs w:val="28"/>
        </w:rPr>
        <w:t xml:space="preserve">Données sur la </w:t>
      </w:r>
      <w:r w:rsidR="00484BEC" w:rsidRPr="00F37B44">
        <w:rPr>
          <w:b/>
          <w:sz w:val="28"/>
          <w:szCs w:val="28"/>
        </w:rPr>
        <w:t xml:space="preserve">maladie de </w:t>
      </w:r>
      <w:proofErr w:type="spellStart"/>
      <w:r w:rsidR="00484BEC" w:rsidRPr="00F37B44">
        <w:rPr>
          <w:b/>
          <w:sz w:val="28"/>
          <w:szCs w:val="28"/>
        </w:rPr>
        <w:t>Still</w:t>
      </w:r>
      <w:proofErr w:type="spellEnd"/>
      <w:r w:rsidR="00484BEC" w:rsidRPr="00F37B44">
        <w:rPr>
          <w:b/>
          <w:sz w:val="28"/>
          <w:szCs w:val="28"/>
        </w:rPr>
        <w:t xml:space="preserve"> de l’adulte (</w:t>
      </w:r>
      <w:r w:rsidRPr="00F37B44">
        <w:rPr>
          <w:b/>
          <w:sz w:val="28"/>
          <w:szCs w:val="28"/>
        </w:rPr>
        <w:t>MSA</w:t>
      </w:r>
      <w:r w:rsidR="00484BEC" w:rsidRPr="00F37B44">
        <w:rPr>
          <w:b/>
          <w:sz w:val="28"/>
          <w:szCs w:val="28"/>
        </w:rPr>
        <w:t>)</w:t>
      </w:r>
    </w:p>
    <w:p w14:paraId="2FA444FC" w14:textId="5A674E3C" w:rsidR="00487EE0" w:rsidRPr="00F37B44" w:rsidRDefault="003E6905" w:rsidP="003E6905">
      <w:pPr>
        <w:pStyle w:val="Paragraphedeliste"/>
        <w:numPr>
          <w:ilvl w:val="1"/>
          <w:numId w:val="1"/>
        </w:numPr>
        <w:rPr>
          <w:b/>
          <w:i/>
          <w:sz w:val="28"/>
          <w:szCs w:val="28"/>
        </w:rPr>
      </w:pPr>
      <w:r w:rsidRPr="00F37B44">
        <w:rPr>
          <w:b/>
          <w:i/>
          <w:sz w:val="28"/>
          <w:szCs w:val="28"/>
        </w:rPr>
        <w:lastRenderedPageBreak/>
        <w:t>Caractéristiques cliniques et paracliniques initiales de la MSA</w:t>
      </w:r>
    </w:p>
    <w:tbl>
      <w:tblPr>
        <w:tblStyle w:val="Grilledutableau"/>
        <w:tblW w:w="0" w:type="auto"/>
        <w:tblLook w:val="04A0" w:firstRow="1" w:lastRow="0" w:firstColumn="1" w:lastColumn="0" w:noHBand="0" w:noVBand="1"/>
      </w:tblPr>
      <w:tblGrid>
        <w:gridCol w:w="3283"/>
        <w:gridCol w:w="5132"/>
        <w:gridCol w:w="5577"/>
      </w:tblGrid>
      <w:tr w:rsidR="00F314EB" w:rsidRPr="00F37B44" w14:paraId="7078ACF7" w14:textId="77777777" w:rsidTr="00674D10">
        <w:trPr>
          <w:trHeight w:val="135"/>
        </w:trPr>
        <w:tc>
          <w:tcPr>
            <w:tcW w:w="3283" w:type="dxa"/>
          </w:tcPr>
          <w:p w14:paraId="131898B7" w14:textId="73168FE7" w:rsidR="00F314EB" w:rsidRPr="00F37B44" w:rsidRDefault="00F314EB" w:rsidP="00C71A55">
            <w:pPr>
              <w:rPr>
                <w:b/>
                <w:bCs/>
              </w:rPr>
            </w:pPr>
            <w:r w:rsidRPr="00F37B44">
              <w:rPr>
                <w:b/>
                <w:bCs/>
              </w:rPr>
              <w:t xml:space="preserve">Date de début </w:t>
            </w:r>
            <w:r w:rsidR="006C32AB" w:rsidRPr="00F37B44">
              <w:rPr>
                <w:b/>
                <w:bCs/>
              </w:rPr>
              <w:t xml:space="preserve">des symptômes </w:t>
            </w:r>
            <w:r w:rsidRPr="00F37B44">
              <w:rPr>
                <w:b/>
                <w:bCs/>
              </w:rPr>
              <w:t>de la MSA</w:t>
            </w:r>
          </w:p>
        </w:tc>
        <w:tc>
          <w:tcPr>
            <w:tcW w:w="5132" w:type="dxa"/>
            <w:noWrap/>
          </w:tcPr>
          <w:p w14:paraId="31A7514A" w14:textId="051F26F5" w:rsidR="00F314EB" w:rsidRPr="00F37B44" w:rsidRDefault="00F314EB" w:rsidP="00C71A55">
            <w:pPr>
              <w:rPr>
                <w:b/>
                <w:bCs/>
              </w:rPr>
            </w:pPr>
            <w:r w:rsidRPr="00F37B44">
              <w:rPr>
                <w:b/>
                <w:bCs/>
              </w:rPr>
              <w:t>Date de début</w:t>
            </w:r>
            <w:r w:rsidR="006C32AB" w:rsidRPr="00F37B44">
              <w:rPr>
                <w:b/>
                <w:bCs/>
              </w:rPr>
              <w:t xml:space="preserve"> des symptômes</w:t>
            </w:r>
            <w:r w:rsidR="00B0649F" w:rsidRPr="00F37B44">
              <w:rPr>
                <w:b/>
                <w:bCs/>
              </w:rPr>
              <w:t xml:space="preserve"> de la MSA</w:t>
            </w:r>
            <w:r w:rsidRPr="00F37B44">
              <w:rPr>
                <w:b/>
                <w:bCs/>
              </w:rPr>
              <w:t xml:space="preserve"> </w:t>
            </w:r>
            <w:r w:rsidR="00B0649F" w:rsidRPr="00F37B44">
              <w:rPr>
                <w:b/>
                <w:bCs/>
              </w:rPr>
              <w:t>(MM/AAAA)</w:t>
            </w:r>
          </w:p>
        </w:tc>
        <w:tc>
          <w:tcPr>
            <w:tcW w:w="5577" w:type="dxa"/>
          </w:tcPr>
          <w:p w14:paraId="7AE64F2F" w14:textId="77777777" w:rsidR="00F314EB" w:rsidRPr="00F37B44" w:rsidRDefault="00F314EB" w:rsidP="00C71A55">
            <w:pPr>
              <w:rPr>
                <w:bCs/>
              </w:rPr>
            </w:pPr>
          </w:p>
        </w:tc>
      </w:tr>
      <w:tr w:rsidR="00B0649F" w:rsidRPr="00F37B44" w14:paraId="52031D38" w14:textId="77777777" w:rsidTr="00674D10">
        <w:trPr>
          <w:trHeight w:val="135"/>
        </w:trPr>
        <w:tc>
          <w:tcPr>
            <w:tcW w:w="3283" w:type="dxa"/>
          </w:tcPr>
          <w:p w14:paraId="0C753B63" w14:textId="215C8BA9" w:rsidR="00B0649F" w:rsidRPr="00F37B44" w:rsidRDefault="00B0649F" w:rsidP="00C71A55">
            <w:pPr>
              <w:rPr>
                <w:b/>
                <w:bCs/>
              </w:rPr>
            </w:pPr>
            <w:r w:rsidRPr="00F37B44">
              <w:rPr>
                <w:b/>
                <w:bCs/>
              </w:rPr>
              <w:t>Date de diagnostic de la MSA</w:t>
            </w:r>
          </w:p>
        </w:tc>
        <w:tc>
          <w:tcPr>
            <w:tcW w:w="5132" w:type="dxa"/>
            <w:tcBorders>
              <w:bottom w:val="single" w:sz="4" w:space="0" w:color="auto"/>
            </w:tcBorders>
            <w:noWrap/>
          </w:tcPr>
          <w:p w14:paraId="0873F6A5" w14:textId="3C84B373" w:rsidR="00B0649F" w:rsidRPr="00F37B44" w:rsidRDefault="00B0649F" w:rsidP="00C71A55">
            <w:pPr>
              <w:rPr>
                <w:b/>
                <w:bCs/>
              </w:rPr>
            </w:pPr>
            <w:r w:rsidRPr="00F37B44">
              <w:rPr>
                <w:b/>
                <w:bCs/>
              </w:rPr>
              <w:t>Date du diagnostic de la MSA (MM/AAAA)</w:t>
            </w:r>
          </w:p>
        </w:tc>
        <w:tc>
          <w:tcPr>
            <w:tcW w:w="5577" w:type="dxa"/>
          </w:tcPr>
          <w:p w14:paraId="63C9DBD3" w14:textId="77777777" w:rsidR="00B0649F" w:rsidRPr="00F37B44" w:rsidRDefault="00B0649F" w:rsidP="00C71A55">
            <w:pPr>
              <w:rPr>
                <w:bCs/>
              </w:rPr>
            </w:pPr>
          </w:p>
        </w:tc>
      </w:tr>
      <w:tr w:rsidR="002D2D55" w:rsidRPr="00F37B44" w14:paraId="3328318D" w14:textId="77777777" w:rsidTr="00674D10">
        <w:trPr>
          <w:trHeight w:val="277"/>
        </w:trPr>
        <w:tc>
          <w:tcPr>
            <w:tcW w:w="3283" w:type="dxa"/>
            <w:vMerge w:val="restart"/>
            <w:tcBorders>
              <w:right w:val="single" w:sz="4" w:space="0" w:color="auto"/>
            </w:tcBorders>
          </w:tcPr>
          <w:p w14:paraId="60907956" w14:textId="373149FE" w:rsidR="002D2D55" w:rsidRPr="00F37B44" w:rsidRDefault="002D2D55" w:rsidP="00F314EB">
            <w:pPr>
              <w:rPr>
                <w:b/>
                <w:bCs/>
              </w:rPr>
            </w:pPr>
            <w:r w:rsidRPr="00F37B44">
              <w:rPr>
                <w:b/>
                <w:bCs/>
              </w:rPr>
              <w:t xml:space="preserve">Le patient répond-il aux différents critères de classification* </w:t>
            </w:r>
          </w:p>
          <w:p w14:paraId="78F06AC3" w14:textId="2DB04F31" w:rsidR="002D2D55" w:rsidRPr="00F37B44" w:rsidRDefault="002D2D55" w:rsidP="00F314EB">
            <w:pPr>
              <w:rPr>
                <w:b/>
                <w:bCs/>
              </w:rPr>
            </w:pPr>
            <w:r w:rsidRPr="00F37B44">
              <w:rPr>
                <w:b/>
                <w:bCs/>
              </w:rPr>
              <w:t>Si oui, préciser lesquels</w:t>
            </w:r>
          </w:p>
          <w:p w14:paraId="218BD0F4" w14:textId="2C53BE4B" w:rsidR="002D2D55" w:rsidRPr="00F37B44" w:rsidRDefault="002D2D55" w:rsidP="00F314EB">
            <w:pPr>
              <w:rPr>
                <w:b/>
                <w:bCs/>
              </w:rPr>
            </w:pPr>
            <w:r w:rsidRPr="00F37B44">
              <w:rPr>
                <w:bCs/>
                <w:i/>
              </w:rPr>
              <w:t xml:space="preserve">*(voir 5. </w:t>
            </w:r>
            <w:proofErr w:type="gramStart"/>
            <w:r w:rsidRPr="00F37B44">
              <w:rPr>
                <w:bCs/>
                <w:i/>
              </w:rPr>
              <w:t>annexe</w:t>
            </w:r>
            <w:proofErr w:type="gramEnd"/>
            <w:r w:rsidRPr="00F37B44">
              <w:rPr>
                <w:bCs/>
                <w:i/>
              </w:rPr>
              <w:t>)</w:t>
            </w:r>
          </w:p>
        </w:tc>
        <w:tc>
          <w:tcPr>
            <w:tcW w:w="5132" w:type="dxa"/>
            <w:tcBorders>
              <w:top w:val="single" w:sz="4" w:space="0" w:color="auto"/>
              <w:left w:val="single" w:sz="4" w:space="0" w:color="auto"/>
              <w:bottom w:val="single" w:sz="4" w:space="0" w:color="auto"/>
              <w:right w:val="single" w:sz="4" w:space="0" w:color="auto"/>
            </w:tcBorders>
            <w:noWrap/>
          </w:tcPr>
          <w:p w14:paraId="0BDBEC06" w14:textId="37A6A198" w:rsidR="002D2D55" w:rsidRPr="00F37B44" w:rsidRDefault="002D2D55" w:rsidP="008050C1">
            <w:pPr>
              <w:rPr>
                <w:b/>
                <w:bCs/>
              </w:rPr>
            </w:pPr>
            <w:r w:rsidRPr="00F37B44">
              <w:rPr>
                <w:b/>
                <w:bCs/>
              </w:rPr>
              <w:t>Critères de Yamaguchi : Oui/Non</w:t>
            </w:r>
          </w:p>
        </w:tc>
        <w:tc>
          <w:tcPr>
            <w:tcW w:w="5577" w:type="dxa"/>
            <w:tcBorders>
              <w:left w:val="single" w:sz="4" w:space="0" w:color="auto"/>
            </w:tcBorders>
          </w:tcPr>
          <w:p w14:paraId="0EFA4B52" w14:textId="77777777" w:rsidR="002D2D55" w:rsidRPr="00F37B44" w:rsidRDefault="002D2D55" w:rsidP="00C71A55">
            <w:pPr>
              <w:rPr>
                <w:bCs/>
              </w:rPr>
            </w:pPr>
          </w:p>
        </w:tc>
      </w:tr>
      <w:tr w:rsidR="002D2D55" w:rsidRPr="00F37B44" w14:paraId="2153AA50" w14:textId="77777777" w:rsidTr="00674D10">
        <w:trPr>
          <w:trHeight w:val="281"/>
        </w:trPr>
        <w:tc>
          <w:tcPr>
            <w:tcW w:w="3283" w:type="dxa"/>
            <w:vMerge/>
            <w:tcBorders>
              <w:right w:val="single" w:sz="4" w:space="0" w:color="auto"/>
            </w:tcBorders>
          </w:tcPr>
          <w:p w14:paraId="3680B185" w14:textId="77777777" w:rsidR="002D2D55" w:rsidRPr="00F37B44" w:rsidRDefault="002D2D55" w:rsidP="00F314EB">
            <w:pPr>
              <w:rPr>
                <w:b/>
                <w:bCs/>
              </w:rPr>
            </w:pPr>
          </w:p>
        </w:tc>
        <w:tc>
          <w:tcPr>
            <w:tcW w:w="5132" w:type="dxa"/>
            <w:tcBorders>
              <w:top w:val="single" w:sz="4" w:space="0" w:color="auto"/>
              <w:left w:val="single" w:sz="4" w:space="0" w:color="auto"/>
              <w:bottom w:val="single" w:sz="4" w:space="0" w:color="auto"/>
              <w:right w:val="single" w:sz="4" w:space="0" w:color="auto"/>
            </w:tcBorders>
            <w:noWrap/>
          </w:tcPr>
          <w:p w14:paraId="022711B6" w14:textId="0DDC79BF" w:rsidR="002D2D55" w:rsidRPr="00F37B44" w:rsidRDefault="002D2D55" w:rsidP="008050C1">
            <w:pPr>
              <w:rPr>
                <w:bCs/>
              </w:rPr>
            </w:pPr>
            <w:r w:rsidRPr="00F37B44">
              <w:rPr>
                <w:bCs/>
              </w:rPr>
              <w:t>1. Fièvre ≥39°C, depuis 1 semaine ou plus (Oui/Non)</w:t>
            </w:r>
          </w:p>
        </w:tc>
        <w:tc>
          <w:tcPr>
            <w:tcW w:w="5577" w:type="dxa"/>
            <w:tcBorders>
              <w:left w:val="single" w:sz="4" w:space="0" w:color="auto"/>
            </w:tcBorders>
          </w:tcPr>
          <w:p w14:paraId="2FDF3727" w14:textId="77777777" w:rsidR="002D2D55" w:rsidRPr="00F37B44" w:rsidRDefault="002D2D55" w:rsidP="00C71A55">
            <w:pPr>
              <w:rPr>
                <w:bCs/>
              </w:rPr>
            </w:pPr>
          </w:p>
        </w:tc>
      </w:tr>
      <w:tr w:rsidR="002D2D55" w:rsidRPr="00F37B44" w14:paraId="5766404C" w14:textId="77777777" w:rsidTr="00674D10">
        <w:trPr>
          <w:trHeight w:val="303"/>
        </w:trPr>
        <w:tc>
          <w:tcPr>
            <w:tcW w:w="3283" w:type="dxa"/>
            <w:vMerge/>
            <w:tcBorders>
              <w:right w:val="single" w:sz="4" w:space="0" w:color="auto"/>
            </w:tcBorders>
          </w:tcPr>
          <w:p w14:paraId="21B9930F" w14:textId="77777777" w:rsidR="002D2D55" w:rsidRPr="00F37B44" w:rsidRDefault="002D2D55" w:rsidP="00F314EB">
            <w:pPr>
              <w:rPr>
                <w:b/>
                <w:bCs/>
              </w:rPr>
            </w:pPr>
          </w:p>
        </w:tc>
        <w:tc>
          <w:tcPr>
            <w:tcW w:w="5132" w:type="dxa"/>
            <w:tcBorders>
              <w:top w:val="single" w:sz="4" w:space="0" w:color="auto"/>
              <w:left w:val="single" w:sz="4" w:space="0" w:color="auto"/>
              <w:bottom w:val="single" w:sz="4" w:space="0" w:color="auto"/>
              <w:right w:val="single" w:sz="4" w:space="0" w:color="auto"/>
            </w:tcBorders>
            <w:noWrap/>
          </w:tcPr>
          <w:p w14:paraId="674B71AD" w14:textId="328E082D" w:rsidR="002D2D55" w:rsidRPr="00F37B44" w:rsidRDefault="002D2D55" w:rsidP="008050C1">
            <w:pPr>
              <w:rPr>
                <w:bCs/>
              </w:rPr>
            </w:pPr>
            <w:r w:rsidRPr="00F37B44">
              <w:rPr>
                <w:bCs/>
              </w:rPr>
              <w:t>2. Arthralgies depuis 2 semaines ou plus (Oui/Non)</w:t>
            </w:r>
          </w:p>
        </w:tc>
        <w:tc>
          <w:tcPr>
            <w:tcW w:w="5577" w:type="dxa"/>
            <w:tcBorders>
              <w:left w:val="single" w:sz="4" w:space="0" w:color="auto"/>
            </w:tcBorders>
          </w:tcPr>
          <w:p w14:paraId="5454E1C6" w14:textId="77777777" w:rsidR="002D2D55" w:rsidRPr="00F37B44" w:rsidRDefault="002D2D55" w:rsidP="00C71A55">
            <w:pPr>
              <w:rPr>
                <w:bCs/>
              </w:rPr>
            </w:pPr>
          </w:p>
        </w:tc>
      </w:tr>
      <w:tr w:rsidR="002D2D55" w:rsidRPr="00F37B44" w14:paraId="7812515A" w14:textId="77777777" w:rsidTr="00674D10">
        <w:trPr>
          <w:trHeight w:val="570"/>
        </w:trPr>
        <w:tc>
          <w:tcPr>
            <w:tcW w:w="3283" w:type="dxa"/>
            <w:vMerge/>
            <w:tcBorders>
              <w:right w:val="single" w:sz="4" w:space="0" w:color="auto"/>
            </w:tcBorders>
          </w:tcPr>
          <w:p w14:paraId="08BD7582" w14:textId="77777777" w:rsidR="002D2D55" w:rsidRPr="00F37B44" w:rsidRDefault="002D2D55" w:rsidP="00F314EB">
            <w:pPr>
              <w:rPr>
                <w:b/>
                <w:bCs/>
              </w:rPr>
            </w:pPr>
          </w:p>
        </w:tc>
        <w:tc>
          <w:tcPr>
            <w:tcW w:w="5132" w:type="dxa"/>
            <w:tcBorders>
              <w:top w:val="single" w:sz="4" w:space="0" w:color="auto"/>
              <w:left w:val="single" w:sz="4" w:space="0" w:color="auto"/>
              <w:bottom w:val="single" w:sz="4" w:space="0" w:color="auto"/>
              <w:right w:val="single" w:sz="4" w:space="0" w:color="auto"/>
            </w:tcBorders>
            <w:noWrap/>
          </w:tcPr>
          <w:p w14:paraId="6751C428" w14:textId="0AC10FF8" w:rsidR="002D2D55" w:rsidRPr="00F37B44" w:rsidRDefault="002D2D55" w:rsidP="008050C1">
            <w:pPr>
              <w:rPr>
                <w:bCs/>
              </w:rPr>
            </w:pPr>
            <w:r w:rsidRPr="00F37B44">
              <w:rPr>
                <w:bCs/>
              </w:rPr>
              <w:t xml:space="preserve">3. Rash cutané typique : </w:t>
            </w:r>
            <w:proofErr w:type="spellStart"/>
            <w:r w:rsidRPr="00F37B44">
              <w:rPr>
                <w:bCs/>
              </w:rPr>
              <w:t>maculo</w:t>
            </w:r>
            <w:proofErr w:type="spellEnd"/>
            <w:r w:rsidRPr="00F37B44">
              <w:rPr>
                <w:bCs/>
              </w:rPr>
              <w:t>-papuleux, non prurigineux, rose saumon, concomitant des pics fébriles (Oui/Non)</w:t>
            </w:r>
          </w:p>
        </w:tc>
        <w:tc>
          <w:tcPr>
            <w:tcW w:w="5577" w:type="dxa"/>
            <w:tcBorders>
              <w:left w:val="single" w:sz="4" w:space="0" w:color="auto"/>
            </w:tcBorders>
          </w:tcPr>
          <w:p w14:paraId="46DF1AC2" w14:textId="77777777" w:rsidR="002D2D55" w:rsidRPr="00F37B44" w:rsidRDefault="002D2D55" w:rsidP="00C71A55">
            <w:pPr>
              <w:rPr>
                <w:bCs/>
              </w:rPr>
            </w:pPr>
          </w:p>
        </w:tc>
      </w:tr>
      <w:tr w:rsidR="002D2D55" w:rsidRPr="00F37B44" w14:paraId="097DA4C1" w14:textId="77777777" w:rsidTr="00674D10">
        <w:trPr>
          <w:trHeight w:val="570"/>
        </w:trPr>
        <w:tc>
          <w:tcPr>
            <w:tcW w:w="3283" w:type="dxa"/>
            <w:vMerge/>
            <w:tcBorders>
              <w:right w:val="single" w:sz="4" w:space="0" w:color="auto"/>
            </w:tcBorders>
          </w:tcPr>
          <w:p w14:paraId="71C7D178" w14:textId="77777777" w:rsidR="002D2D55" w:rsidRPr="00F37B44" w:rsidRDefault="002D2D55" w:rsidP="00F314EB">
            <w:pPr>
              <w:rPr>
                <w:b/>
                <w:bCs/>
              </w:rPr>
            </w:pPr>
          </w:p>
        </w:tc>
        <w:tc>
          <w:tcPr>
            <w:tcW w:w="5132" w:type="dxa"/>
            <w:tcBorders>
              <w:top w:val="single" w:sz="4" w:space="0" w:color="auto"/>
              <w:left w:val="single" w:sz="4" w:space="0" w:color="auto"/>
              <w:bottom w:val="single" w:sz="4" w:space="0" w:color="auto"/>
              <w:right w:val="single" w:sz="4" w:space="0" w:color="auto"/>
            </w:tcBorders>
            <w:noWrap/>
          </w:tcPr>
          <w:p w14:paraId="19BBD877" w14:textId="2B8E4B1A" w:rsidR="002D2D55" w:rsidRPr="00F37B44" w:rsidRDefault="002D2D55" w:rsidP="008050C1">
            <w:pPr>
              <w:rPr>
                <w:bCs/>
              </w:rPr>
            </w:pPr>
            <w:r w:rsidRPr="00F37B44">
              <w:rPr>
                <w:bCs/>
              </w:rPr>
              <w:t>4. Hyperleucocytose ≥10 000/mm3 avec polynucléaires neutrophiles ≥80% (Oui/Non)</w:t>
            </w:r>
          </w:p>
        </w:tc>
        <w:tc>
          <w:tcPr>
            <w:tcW w:w="5577" w:type="dxa"/>
            <w:tcBorders>
              <w:left w:val="single" w:sz="4" w:space="0" w:color="auto"/>
            </w:tcBorders>
          </w:tcPr>
          <w:p w14:paraId="566C080C" w14:textId="77777777" w:rsidR="002D2D55" w:rsidRPr="00F37B44" w:rsidRDefault="002D2D55" w:rsidP="00C71A55">
            <w:pPr>
              <w:rPr>
                <w:bCs/>
              </w:rPr>
            </w:pPr>
          </w:p>
        </w:tc>
      </w:tr>
      <w:tr w:rsidR="002D2D55" w:rsidRPr="00F37B44" w14:paraId="57092567" w14:textId="77777777" w:rsidTr="00674D10">
        <w:trPr>
          <w:trHeight w:val="267"/>
        </w:trPr>
        <w:tc>
          <w:tcPr>
            <w:tcW w:w="3283" w:type="dxa"/>
            <w:vMerge/>
            <w:tcBorders>
              <w:right w:val="single" w:sz="4" w:space="0" w:color="auto"/>
            </w:tcBorders>
          </w:tcPr>
          <w:p w14:paraId="34264546" w14:textId="77777777" w:rsidR="002D2D55" w:rsidRPr="00F37B44" w:rsidRDefault="002D2D55" w:rsidP="00F314EB">
            <w:pPr>
              <w:rPr>
                <w:b/>
                <w:bCs/>
              </w:rPr>
            </w:pPr>
          </w:p>
        </w:tc>
        <w:tc>
          <w:tcPr>
            <w:tcW w:w="5132" w:type="dxa"/>
            <w:tcBorders>
              <w:top w:val="single" w:sz="4" w:space="0" w:color="auto"/>
              <w:left w:val="single" w:sz="4" w:space="0" w:color="auto"/>
              <w:bottom w:val="single" w:sz="4" w:space="0" w:color="auto"/>
              <w:right w:val="single" w:sz="4" w:space="0" w:color="auto"/>
            </w:tcBorders>
            <w:noWrap/>
          </w:tcPr>
          <w:p w14:paraId="3B3C5B02" w14:textId="1EE7677E" w:rsidR="002D2D55" w:rsidRPr="00F37B44" w:rsidRDefault="002D2D55" w:rsidP="008050C1">
            <w:pPr>
              <w:rPr>
                <w:bCs/>
              </w:rPr>
            </w:pPr>
            <w:r w:rsidRPr="00F37B44">
              <w:rPr>
                <w:bCs/>
              </w:rPr>
              <w:t>5. Pharyngite ou mal de gorge (Oui/Non)</w:t>
            </w:r>
          </w:p>
        </w:tc>
        <w:tc>
          <w:tcPr>
            <w:tcW w:w="5577" w:type="dxa"/>
            <w:tcBorders>
              <w:left w:val="single" w:sz="4" w:space="0" w:color="auto"/>
            </w:tcBorders>
          </w:tcPr>
          <w:p w14:paraId="157C27A2" w14:textId="77777777" w:rsidR="002D2D55" w:rsidRPr="00F37B44" w:rsidRDefault="002D2D55" w:rsidP="00C71A55">
            <w:pPr>
              <w:rPr>
                <w:bCs/>
              </w:rPr>
            </w:pPr>
          </w:p>
        </w:tc>
      </w:tr>
      <w:tr w:rsidR="002D2D55" w:rsidRPr="00F37B44" w14:paraId="17F16BA6" w14:textId="77777777" w:rsidTr="00674D10">
        <w:trPr>
          <w:trHeight w:val="271"/>
        </w:trPr>
        <w:tc>
          <w:tcPr>
            <w:tcW w:w="3283" w:type="dxa"/>
            <w:vMerge/>
            <w:tcBorders>
              <w:right w:val="single" w:sz="4" w:space="0" w:color="auto"/>
            </w:tcBorders>
          </w:tcPr>
          <w:p w14:paraId="14ECB910" w14:textId="77777777" w:rsidR="002D2D55" w:rsidRPr="00F37B44" w:rsidRDefault="002D2D55" w:rsidP="00F314EB">
            <w:pPr>
              <w:rPr>
                <w:b/>
                <w:bCs/>
              </w:rPr>
            </w:pPr>
          </w:p>
        </w:tc>
        <w:tc>
          <w:tcPr>
            <w:tcW w:w="5132" w:type="dxa"/>
            <w:tcBorders>
              <w:top w:val="single" w:sz="4" w:space="0" w:color="auto"/>
              <w:left w:val="single" w:sz="4" w:space="0" w:color="auto"/>
              <w:bottom w:val="single" w:sz="4" w:space="0" w:color="auto"/>
              <w:right w:val="single" w:sz="4" w:space="0" w:color="auto"/>
            </w:tcBorders>
            <w:noWrap/>
          </w:tcPr>
          <w:p w14:paraId="588449B7" w14:textId="195169F6" w:rsidR="002D2D55" w:rsidRPr="00F37B44" w:rsidRDefault="002D2D55" w:rsidP="008050C1">
            <w:pPr>
              <w:rPr>
                <w:bCs/>
              </w:rPr>
            </w:pPr>
            <w:r w:rsidRPr="00F37B44">
              <w:rPr>
                <w:bCs/>
              </w:rPr>
              <w:t xml:space="preserve">6. </w:t>
            </w:r>
            <w:proofErr w:type="spellStart"/>
            <w:r w:rsidRPr="00F37B44">
              <w:rPr>
                <w:bCs/>
              </w:rPr>
              <w:t>Lymphadénopathie</w:t>
            </w:r>
            <w:proofErr w:type="spellEnd"/>
            <w:r w:rsidRPr="00F37B44">
              <w:rPr>
                <w:bCs/>
              </w:rPr>
              <w:t xml:space="preserve"> ou splénomégalie (Oui/Non)</w:t>
            </w:r>
          </w:p>
        </w:tc>
        <w:tc>
          <w:tcPr>
            <w:tcW w:w="5577" w:type="dxa"/>
            <w:tcBorders>
              <w:left w:val="single" w:sz="4" w:space="0" w:color="auto"/>
            </w:tcBorders>
          </w:tcPr>
          <w:p w14:paraId="660CE671" w14:textId="77777777" w:rsidR="002D2D55" w:rsidRPr="00F37B44" w:rsidRDefault="002D2D55" w:rsidP="00C71A55">
            <w:pPr>
              <w:rPr>
                <w:bCs/>
              </w:rPr>
            </w:pPr>
          </w:p>
        </w:tc>
      </w:tr>
      <w:tr w:rsidR="002D2D55" w:rsidRPr="00F37B44" w14:paraId="20DB040D" w14:textId="77777777" w:rsidTr="00674D10">
        <w:trPr>
          <w:trHeight w:val="559"/>
        </w:trPr>
        <w:tc>
          <w:tcPr>
            <w:tcW w:w="3283" w:type="dxa"/>
            <w:vMerge/>
            <w:tcBorders>
              <w:right w:val="single" w:sz="4" w:space="0" w:color="auto"/>
            </w:tcBorders>
          </w:tcPr>
          <w:p w14:paraId="23BB76AE" w14:textId="77777777" w:rsidR="002D2D55" w:rsidRPr="00F37B44" w:rsidRDefault="002D2D55" w:rsidP="00F314EB">
            <w:pPr>
              <w:rPr>
                <w:b/>
                <w:bCs/>
              </w:rPr>
            </w:pPr>
          </w:p>
        </w:tc>
        <w:tc>
          <w:tcPr>
            <w:tcW w:w="5132" w:type="dxa"/>
            <w:tcBorders>
              <w:top w:val="single" w:sz="4" w:space="0" w:color="auto"/>
              <w:left w:val="single" w:sz="4" w:space="0" w:color="auto"/>
              <w:bottom w:val="single" w:sz="4" w:space="0" w:color="auto"/>
              <w:right w:val="single" w:sz="4" w:space="0" w:color="auto"/>
            </w:tcBorders>
            <w:noWrap/>
          </w:tcPr>
          <w:p w14:paraId="69C4AD9A" w14:textId="200EB49A" w:rsidR="002D2D55" w:rsidRPr="00F37B44" w:rsidRDefault="002D2D55" w:rsidP="008050C1">
            <w:pPr>
              <w:rPr>
                <w:bCs/>
              </w:rPr>
            </w:pPr>
            <w:r w:rsidRPr="00F37B44">
              <w:rPr>
                <w:bCs/>
              </w:rPr>
              <w:t>7. Perturbation du bilan hépatique (élévation des transaminases) (Oui/Non)</w:t>
            </w:r>
          </w:p>
        </w:tc>
        <w:tc>
          <w:tcPr>
            <w:tcW w:w="5577" w:type="dxa"/>
            <w:tcBorders>
              <w:left w:val="single" w:sz="4" w:space="0" w:color="auto"/>
            </w:tcBorders>
          </w:tcPr>
          <w:p w14:paraId="3944D638" w14:textId="77777777" w:rsidR="002D2D55" w:rsidRPr="00F37B44" w:rsidRDefault="002D2D55" w:rsidP="00C71A55">
            <w:pPr>
              <w:rPr>
                <w:bCs/>
              </w:rPr>
            </w:pPr>
          </w:p>
        </w:tc>
      </w:tr>
      <w:tr w:rsidR="002D2D55" w:rsidRPr="00F37B44" w14:paraId="18261839" w14:textId="77777777" w:rsidTr="00674D10">
        <w:trPr>
          <w:trHeight w:val="270"/>
        </w:trPr>
        <w:tc>
          <w:tcPr>
            <w:tcW w:w="3283" w:type="dxa"/>
            <w:vMerge/>
            <w:tcBorders>
              <w:right w:val="single" w:sz="4" w:space="0" w:color="auto"/>
            </w:tcBorders>
          </w:tcPr>
          <w:p w14:paraId="6EB328F2" w14:textId="77777777" w:rsidR="002D2D55" w:rsidRPr="00F37B44" w:rsidRDefault="002D2D55" w:rsidP="00F314EB">
            <w:pPr>
              <w:rPr>
                <w:b/>
                <w:bCs/>
              </w:rPr>
            </w:pPr>
          </w:p>
        </w:tc>
        <w:tc>
          <w:tcPr>
            <w:tcW w:w="5132" w:type="dxa"/>
            <w:tcBorders>
              <w:top w:val="single" w:sz="4" w:space="0" w:color="auto"/>
              <w:left w:val="single" w:sz="4" w:space="0" w:color="auto"/>
              <w:bottom w:val="single" w:sz="4" w:space="0" w:color="auto"/>
              <w:right w:val="single" w:sz="4" w:space="0" w:color="auto"/>
            </w:tcBorders>
            <w:noWrap/>
          </w:tcPr>
          <w:p w14:paraId="6A36BE8D" w14:textId="67E45C15" w:rsidR="002D2D55" w:rsidRPr="00F37B44" w:rsidRDefault="002D2D55" w:rsidP="008050C1">
            <w:pPr>
              <w:rPr>
                <w:bCs/>
              </w:rPr>
            </w:pPr>
            <w:r w:rsidRPr="00F37B44">
              <w:rPr>
                <w:bCs/>
              </w:rPr>
              <w:t>8. Absence de facteur rhumatoïde ou d’anticorps antinucléaires (Oui/Non)</w:t>
            </w:r>
          </w:p>
        </w:tc>
        <w:tc>
          <w:tcPr>
            <w:tcW w:w="5577" w:type="dxa"/>
            <w:tcBorders>
              <w:left w:val="single" w:sz="4" w:space="0" w:color="auto"/>
            </w:tcBorders>
          </w:tcPr>
          <w:p w14:paraId="513923FA" w14:textId="77777777" w:rsidR="002D2D55" w:rsidRPr="00F37B44" w:rsidRDefault="002D2D55" w:rsidP="00C71A55">
            <w:pPr>
              <w:rPr>
                <w:bCs/>
              </w:rPr>
            </w:pPr>
          </w:p>
        </w:tc>
      </w:tr>
      <w:tr w:rsidR="002D2D55" w:rsidRPr="00F37B44" w14:paraId="7EEF7B37" w14:textId="77777777" w:rsidTr="00674D10">
        <w:trPr>
          <w:trHeight w:val="270"/>
        </w:trPr>
        <w:tc>
          <w:tcPr>
            <w:tcW w:w="3283" w:type="dxa"/>
            <w:vMerge/>
            <w:tcBorders>
              <w:right w:val="single" w:sz="4" w:space="0" w:color="auto"/>
            </w:tcBorders>
          </w:tcPr>
          <w:p w14:paraId="087BF37D" w14:textId="77777777" w:rsidR="002D2D55" w:rsidRPr="00F37B44" w:rsidRDefault="002D2D55" w:rsidP="00F314EB">
            <w:pPr>
              <w:rPr>
                <w:b/>
                <w:bCs/>
              </w:rPr>
            </w:pPr>
          </w:p>
        </w:tc>
        <w:tc>
          <w:tcPr>
            <w:tcW w:w="5132" w:type="dxa"/>
            <w:tcBorders>
              <w:top w:val="single" w:sz="4" w:space="0" w:color="auto"/>
              <w:left w:val="single" w:sz="4" w:space="0" w:color="auto"/>
              <w:bottom w:val="single" w:sz="4" w:space="0" w:color="auto"/>
              <w:right w:val="single" w:sz="4" w:space="0" w:color="auto"/>
            </w:tcBorders>
            <w:noWrap/>
          </w:tcPr>
          <w:p w14:paraId="1638BF68" w14:textId="1DBA070C" w:rsidR="002D2D55" w:rsidRPr="00F37B44" w:rsidRDefault="002D2D55" w:rsidP="008050C1">
            <w:pPr>
              <w:rPr>
                <w:bCs/>
              </w:rPr>
            </w:pPr>
            <w:r w:rsidRPr="00F37B44">
              <w:rPr>
                <w:bCs/>
              </w:rPr>
              <w:t>9. Absence d’infection, notamment sepsis profond ou infection liée à l’EBV (Oui/Non)</w:t>
            </w:r>
          </w:p>
        </w:tc>
        <w:tc>
          <w:tcPr>
            <w:tcW w:w="5577" w:type="dxa"/>
            <w:tcBorders>
              <w:left w:val="single" w:sz="4" w:space="0" w:color="auto"/>
            </w:tcBorders>
          </w:tcPr>
          <w:p w14:paraId="1A13A6B7" w14:textId="77777777" w:rsidR="002D2D55" w:rsidRPr="00F37B44" w:rsidRDefault="002D2D55" w:rsidP="00C71A55">
            <w:pPr>
              <w:rPr>
                <w:bCs/>
              </w:rPr>
            </w:pPr>
          </w:p>
        </w:tc>
      </w:tr>
      <w:tr w:rsidR="002D2D55" w:rsidRPr="00F37B44" w14:paraId="4BA5F8EB" w14:textId="77777777" w:rsidTr="00674D10">
        <w:trPr>
          <w:trHeight w:val="90"/>
        </w:trPr>
        <w:tc>
          <w:tcPr>
            <w:tcW w:w="3283" w:type="dxa"/>
            <w:vMerge/>
            <w:tcBorders>
              <w:right w:val="single" w:sz="4" w:space="0" w:color="auto"/>
            </w:tcBorders>
          </w:tcPr>
          <w:p w14:paraId="4456EAC9" w14:textId="77777777" w:rsidR="002D2D55" w:rsidRPr="00F37B44" w:rsidRDefault="002D2D55" w:rsidP="00F314EB">
            <w:pPr>
              <w:rPr>
                <w:b/>
                <w:bCs/>
              </w:rPr>
            </w:pPr>
          </w:p>
        </w:tc>
        <w:tc>
          <w:tcPr>
            <w:tcW w:w="5132" w:type="dxa"/>
            <w:tcBorders>
              <w:top w:val="single" w:sz="4" w:space="0" w:color="auto"/>
              <w:left w:val="single" w:sz="4" w:space="0" w:color="auto"/>
              <w:bottom w:val="single" w:sz="4" w:space="0" w:color="auto"/>
              <w:right w:val="single" w:sz="4" w:space="0" w:color="auto"/>
            </w:tcBorders>
            <w:noWrap/>
          </w:tcPr>
          <w:p w14:paraId="5579F9F5" w14:textId="46A40754" w:rsidR="002D2D55" w:rsidRPr="00F37B44" w:rsidRDefault="002D2D55" w:rsidP="008050C1">
            <w:pPr>
              <w:rPr>
                <w:bCs/>
              </w:rPr>
            </w:pPr>
            <w:r w:rsidRPr="00F37B44">
              <w:rPr>
                <w:bCs/>
              </w:rPr>
              <w:t>10. Absence de néoplasie, notamment lymphome (Oui/Non)</w:t>
            </w:r>
          </w:p>
        </w:tc>
        <w:tc>
          <w:tcPr>
            <w:tcW w:w="5577" w:type="dxa"/>
            <w:tcBorders>
              <w:left w:val="single" w:sz="4" w:space="0" w:color="auto"/>
            </w:tcBorders>
          </w:tcPr>
          <w:p w14:paraId="43771D25" w14:textId="77777777" w:rsidR="002D2D55" w:rsidRPr="00F37B44" w:rsidRDefault="002D2D55" w:rsidP="00C71A55">
            <w:pPr>
              <w:rPr>
                <w:bCs/>
              </w:rPr>
            </w:pPr>
          </w:p>
        </w:tc>
      </w:tr>
      <w:tr w:rsidR="002D2D55" w:rsidRPr="00F37B44" w14:paraId="099591C3" w14:textId="77777777" w:rsidTr="00674D10">
        <w:trPr>
          <w:trHeight w:val="90"/>
        </w:trPr>
        <w:tc>
          <w:tcPr>
            <w:tcW w:w="3283" w:type="dxa"/>
            <w:vMerge/>
            <w:tcBorders>
              <w:right w:val="single" w:sz="4" w:space="0" w:color="auto"/>
            </w:tcBorders>
          </w:tcPr>
          <w:p w14:paraId="01F38229" w14:textId="77777777" w:rsidR="002D2D55" w:rsidRPr="00F37B44" w:rsidRDefault="002D2D55" w:rsidP="00F314EB">
            <w:pPr>
              <w:rPr>
                <w:b/>
                <w:bCs/>
              </w:rPr>
            </w:pPr>
          </w:p>
        </w:tc>
        <w:tc>
          <w:tcPr>
            <w:tcW w:w="5132" w:type="dxa"/>
            <w:tcBorders>
              <w:top w:val="single" w:sz="4" w:space="0" w:color="auto"/>
              <w:left w:val="single" w:sz="4" w:space="0" w:color="auto"/>
              <w:bottom w:val="single" w:sz="4" w:space="0" w:color="auto"/>
              <w:right w:val="single" w:sz="4" w:space="0" w:color="auto"/>
            </w:tcBorders>
            <w:noWrap/>
          </w:tcPr>
          <w:p w14:paraId="75D50734" w14:textId="7E3A9D43" w:rsidR="002D2D55" w:rsidRPr="00F37B44" w:rsidRDefault="002D2D55" w:rsidP="008050C1">
            <w:pPr>
              <w:rPr>
                <w:bCs/>
              </w:rPr>
            </w:pPr>
            <w:r w:rsidRPr="00F37B44">
              <w:rPr>
                <w:bCs/>
              </w:rPr>
              <w:t>11. Absence de maladie inflammatoire, notamment de périartérite noueuse (Oui/Non)</w:t>
            </w:r>
          </w:p>
        </w:tc>
        <w:tc>
          <w:tcPr>
            <w:tcW w:w="5577" w:type="dxa"/>
            <w:tcBorders>
              <w:left w:val="single" w:sz="4" w:space="0" w:color="auto"/>
            </w:tcBorders>
          </w:tcPr>
          <w:p w14:paraId="08824B76" w14:textId="77777777" w:rsidR="002D2D55" w:rsidRPr="00F37B44" w:rsidRDefault="002D2D55" w:rsidP="00C71A55">
            <w:pPr>
              <w:rPr>
                <w:bCs/>
              </w:rPr>
            </w:pPr>
          </w:p>
        </w:tc>
      </w:tr>
      <w:tr w:rsidR="002D2D55" w:rsidRPr="00F37B44" w14:paraId="6B149072" w14:textId="77777777" w:rsidTr="00674D10">
        <w:trPr>
          <w:trHeight w:val="40"/>
        </w:trPr>
        <w:tc>
          <w:tcPr>
            <w:tcW w:w="3283" w:type="dxa"/>
            <w:vMerge/>
            <w:tcBorders>
              <w:right w:val="single" w:sz="4" w:space="0" w:color="auto"/>
            </w:tcBorders>
          </w:tcPr>
          <w:p w14:paraId="2801C0DF" w14:textId="77777777" w:rsidR="002D2D55" w:rsidRPr="00F37B44" w:rsidRDefault="002D2D55" w:rsidP="00F314EB">
            <w:pPr>
              <w:rPr>
                <w:b/>
                <w:bCs/>
              </w:rPr>
            </w:pPr>
          </w:p>
        </w:tc>
        <w:tc>
          <w:tcPr>
            <w:tcW w:w="5132" w:type="dxa"/>
            <w:tcBorders>
              <w:top w:val="single" w:sz="4" w:space="0" w:color="auto"/>
              <w:left w:val="single" w:sz="4" w:space="0" w:color="auto"/>
              <w:bottom w:val="single" w:sz="4" w:space="0" w:color="auto"/>
              <w:right w:val="single" w:sz="4" w:space="0" w:color="auto"/>
            </w:tcBorders>
            <w:noWrap/>
          </w:tcPr>
          <w:p w14:paraId="6650EBE6" w14:textId="1D9E917E" w:rsidR="002D2D55" w:rsidRPr="00F37B44" w:rsidRDefault="002D2D55" w:rsidP="002D2D55">
            <w:pPr>
              <w:tabs>
                <w:tab w:val="left" w:pos="442"/>
              </w:tabs>
              <w:suppressAutoHyphens/>
              <w:rPr>
                <w:rFonts w:ascii="Calibri" w:eastAsia="Times New Roman" w:hAnsi="Calibri" w:cs="Times New Roman"/>
                <w:b/>
                <w:color w:val="000000"/>
                <w:lang w:eastAsia="fr-FR"/>
              </w:rPr>
            </w:pPr>
            <w:r w:rsidRPr="00F37B44">
              <w:rPr>
                <w:rFonts w:ascii="Calibri" w:eastAsia="Times New Roman" w:hAnsi="Calibri" w:cs="Times New Roman"/>
                <w:b/>
                <w:color w:val="000000"/>
                <w:lang w:eastAsia="fr-FR"/>
              </w:rPr>
              <w:t>Critères de Fautrel : Oui/Non</w:t>
            </w:r>
          </w:p>
        </w:tc>
        <w:tc>
          <w:tcPr>
            <w:tcW w:w="5577" w:type="dxa"/>
            <w:tcBorders>
              <w:left w:val="single" w:sz="4" w:space="0" w:color="auto"/>
            </w:tcBorders>
          </w:tcPr>
          <w:p w14:paraId="4976BBEF" w14:textId="77777777" w:rsidR="002D2D55" w:rsidRPr="00F37B44" w:rsidRDefault="002D2D55" w:rsidP="00C71A55">
            <w:pPr>
              <w:rPr>
                <w:bCs/>
              </w:rPr>
            </w:pPr>
          </w:p>
        </w:tc>
      </w:tr>
      <w:tr w:rsidR="002D2D55" w:rsidRPr="00F37B44" w14:paraId="6B37B74D" w14:textId="77777777" w:rsidTr="00674D10">
        <w:trPr>
          <w:trHeight w:val="38"/>
        </w:trPr>
        <w:tc>
          <w:tcPr>
            <w:tcW w:w="3283" w:type="dxa"/>
            <w:vMerge/>
            <w:tcBorders>
              <w:right w:val="single" w:sz="4" w:space="0" w:color="auto"/>
            </w:tcBorders>
          </w:tcPr>
          <w:p w14:paraId="2507E703" w14:textId="77777777" w:rsidR="002D2D55" w:rsidRPr="00F37B44" w:rsidRDefault="002D2D55" w:rsidP="00F314EB">
            <w:pPr>
              <w:rPr>
                <w:b/>
                <w:bCs/>
              </w:rPr>
            </w:pPr>
          </w:p>
        </w:tc>
        <w:tc>
          <w:tcPr>
            <w:tcW w:w="5132" w:type="dxa"/>
            <w:tcBorders>
              <w:top w:val="single" w:sz="4" w:space="0" w:color="auto"/>
              <w:left w:val="single" w:sz="4" w:space="0" w:color="auto"/>
              <w:bottom w:val="single" w:sz="4" w:space="0" w:color="auto"/>
              <w:right w:val="single" w:sz="4" w:space="0" w:color="auto"/>
            </w:tcBorders>
            <w:noWrap/>
          </w:tcPr>
          <w:p w14:paraId="3B361C22" w14:textId="49EF8E7E" w:rsidR="002D2D55" w:rsidRPr="00F37B44" w:rsidRDefault="002D2D55" w:rsidP="002D2D55">
            <w:pPr>
              <w:tabs>
                <w:tab w:val="left" w:pos="442"/>
              </w:tabs>
              <w:suppressAutoHyphens/>
              <w:rPr>
                <w:rFonts w:ascii="Calibri" w:eastAsia="Times New Roman" w:hAnsi="Calibri" w:cs="Times New Roman"/>
                <w:color w:val="000000"/>
                <w:lang w:eastAsia="fr-FR"/>
              </w:rPr>
            </w:pPr>
            <w:r w:rsidRPr="00F37B44">
              <w:rPr>
                <w:rFonts w:ascii="Calibri" w:eastAsia="Times New Roman" w:hAnsi="Calibri" w:cs="Times New Roman"/>
                <w:color w:val="000000"/>
                <w:lang w:eastAsia="fr-FR"/>
              </w:rPr>
              <w:t>1. Pics fébriles ≥39°C (Oui/Non)</w:t>
            </w:r>
          </w:p>
        </w:tc>
        <w:tc>
          <w:tcPr>
            <w:tcW w:w="5577" w:type="dxa"/>
            <w:tcBorders>
              <w:left w:val="single" w:sz="4" w:space="0" w:color="auto"/>
            </w:tcBorders>
          </w:tcPr>
          <w:p w14:paraId="25E2071D" w14:textId="77777777" w:rsidR="002D2D55" w:rsidRPr="00F37B44" w:rsidRDefault="002D2D55" w:rsidP="00C71A55">
            <w:pPr>
              <w:rPr>
                <w:bCs/>
              </w:rPr>
            </w:pPr>
          </w:p>
        </w:tc>
      </w:tr>
      <w:tr w:rsidR="002D2D55" w:rsidRPr="00F37B44" w14:paraId="4769CF13" w14:textId="77777777" w:rsidTr="00674D10">
        <w:trPr>
          <w:trHeight w:val="38"/>
        </w:trPr>
        <w:tc>
          <w:tcPr>
            <w:tcW w:w="3283" w:type="dxa"/>
            <w:vMerge/>
            <w:tcBorders>
              <w:right w:val="single" w:sz="4" w:space="0" w:color="auto"/>
            </w:tcBorders>
          </w:tcPr>
          <w:p w14:paraId="53800805" w14:textId="77777777" w:rsidR="002D2D55" w:rsidRPr="00F37B44" w:rsidRDefault="002D2D55" w:rsidP="00F314EB">
            <w:pPr>
              <w:rPr>
                <w:b/>
                <w:bCs/>
              </w:rPr>
            </w:pPr>
          </w:p>
        </w:tc>
        <w:tc>
          <w:tcPr>
            <w:tcW w:w="5132" w:type="dxa"/>
            <w:tcBorders>
              <w:top w:val="single" w:sz="4" w:space="0" w:color="auto"/>
              <w:left w:val="single" w:sz="4" w:space="0" w:color="auto"/>
              <w:bottom w:val="single" w:sz="4" w:space="0" w:color="auto"/>
              <w:right w:val="single" w:sz="4" w:space="0" w:color="auto"/>
            </w:tcBorders>
            <w:noWrap/>
          </w:tcPr>
          <w:p w14:paraId="71C09C2D" w14:textId="315AF78C" w:rsidR="002D2D55" w:rsidRPr="00F37B44" w:rsidRDefault="002D2D55" w:rsidP="002D2D55">
            <w:pPr>
              <w:tabs>
                <w:tab w:val="left" w:pos="442"/>
              </w:tabs>
              <w:suppressAutoHyphens/>
              <w:rPr>
                <w:rFonts w:ascii="Calibri" w:eastAsia="Times New Roman" w:hAnsi="Calibri" w:cs="Times New Roman"/>
                <w:color w:val="000000"/>
                <w:lang w:eastAsia="fr-FR"/>
              </w:rPr>
            </w:pPr>
            <w:r w:rsidRPr="00F37B44">
              <w:rPr>
                <w:rFonts w:ascii="Calibri" w:eastAsia="Times New Roman" w:hAnsi="Calibri" w:cs="Times New Roman"/>
                <w:color w:val="000000"/>
                <w:lang w:eastAsia="fr-FR"/>
              </w:rPr>
              <w:t>2. Arthralgies ou arthrites (Oui/Non)</w:t>
            </w:r>
          </w:p>
        </w:tc>
        <w:tc>
          <w:tcPr>
            <w:tcW w:w="5577" w:type="dxa"/>
            <w:tcBorders>
              <w:left w:val="single" w:sz="4" w:space="0" w:color="auto"/>
            </w:tcBorders>
          </w:tcPr>
          <w:p w14:paraId="05346DED" w14:textId="77777777" w:rsidR="002D2D55" w:rsidRPr="00F37B44" w:rsidRDefault="002D2D55" w:rsidP="00C71A55">
            <w:pPr>
              <w:rPr>
                <w:bCs/>
              </w:rPr>
            </w:pPr>
          </w:p>
        </w:tc>
      </w:tr>
      <w:tr w:rsidR="002D2D55" w:rsidRPr="00F37B44" w14:paraId="1FF1E855" w14:textId="77777777" w:rsidTr="00674D10">
        <w:trPr>
          <w:trHeight w:val="38"/>
        </w:trPr>
        <w:tc>
          <w:tcPr>
            <w:tcW w:w="3283" w:type="dxa"/>
            <w:vMerge/>
            <w:tcBorders>
              <w:right w:val="single" w:sz="4" w:space="0" w:color="auto"/>
            </w:tcBorders>
          </w:tcPr>
          <w:p w14:paraId="4139EBA9" w14:textId="77777777" w:rsidR="002D2D55" w:rsidRPr="00F37B44" w:rsidRDefault="002D2D55" w:rsidP="00F314EB">
            <w:pPr>
              <w:rPr>
                <w:b/>
                <w:bCs/>
              </w:rPr>
            </w:pPr>
          </w:p>
        </w:tc>
        <w:tc>
          <w:tcPr>
            <w:tcW w:w="5132" w:type="dxa"/>
            <w:tcBorders>
              <w:top w:val="single" w:sz="4" w:space="0" w:color="auto"/>
              <w:left w:val="single" w:sz="4" w:space="0" w:color="auto"/>
              <w:bottom w:val="single" w:sz="4" w:space="0" w:color="auto"/>
              <w:right w:val="single" w:sz="4" w:space="0" w:color="auto"/>
            </w:tcBorders>
            <w:noWrap/>
          </w:tcPr>
          <w:p w14:paraId="6612917A" w14:textId="09C8576E" w:rsidR="002D2D55" w:rsidRPr="00F37B44" w:rsidRDefault="002D2D55" w:rsidP="002D2D55">
            <w:pPr>
              <w:pStyle w:val="Paragraphedeliste"/>
              <w:numPr>
                <w:ilvl w:val="0"/>
                <w:numId w:val="36"/>
              </w:numPr>
              <w:tabs>
                <w:tab w:val="left" w:pos="442"/>
              </w:tabs>
              <w:suppressAutoHyphens/>
              <w:rPr>
                <w:rFonts w:ascii="Calibri" w:eastAsia="Times New Roman" w:hAnsi="Calibri" w:cs="Times New Roman"/>
                <w:color w:val="000000"/>
                <w:lang w:eastAsia="fr-FR"/>
              </w:rPr>
            </w:pPr>
            <w:r w:rsidRPr="00F37B44">
              <w:rPr>
                <w:rFonts w:ascii="Calibri" w:eastAsia="Times New Roman" w:hAnsi="Calibri" w:cs="Times New Roman"/>
                <w:color w:val="000000"/>
                <w:lang w:eastAsia="fr-FR"/>
              </w:rPr>
              <w:t>Erythème transitoire ou fugace (Oui/Non)</w:t>
            </w:r>
          </w:p>
        </w:tc>
        <w:tc>
          <w:tcPr>
            <w:tcW w:w="5577" w:type="dxa"/>
            <w:tcBorders>
              <w:left w:val="single" w:sz="4" w:space="0" w:color="auto"/>
            </w:tcBorders>
          </w:tcPr>
          <w:p w14:paraId="7163E26A" w14:textId="77777777" w:rsidR="002D2D55" w:rsidRPr="00F37B44" w:rsidRDefault="002D2D55" w:rsidP="00C71A55">
            <w:pPr>
              <w:rPr>
                <w:bCs/>
              </w:rPr>
            </w:pPr>
          </w:p>
        </w:tc>
      </w:tr>
      <w:tr w:rsidR="002D2D55" w:rsidRPr="00F37B44" w14:paraId="0BB85520" w14:textId="77777777" w:rsidTr="00674D10">
        <w:trPr>
          <w:trHeight w:val="38"/>
        </w:trPr>
        <w:tc>
          <w:tcPr>
            <w:tcW w:w="3283" w:type="dxa"/>
            <w:vMerge/>
            <w:tcBorders>
              <w:right w:val="single" w:sz="4" w:space="0" w:color="auto"/>
            </w:tcBorders>
          </w:tcPr>
          <w:p w14:paraId="1E6AC70B" w14:textId="77777777" w:rsidR="002D2D55" w:rsidRPr="00F37B44" w:rsidRDefault="002D2D55" w:rsidP="00F314EB">
            <w:pPr>
              <w:rPr>
                <w:b/>
                <w:bCs/>
              </w:rPr>
            </w:pPr>
          </w:p>
        </w:tc>
        <w:tc>
          <w:tcPr>
            <w:tcW w:w="5132" w:type="dxa"/>
            <w:tcBorders>
              <w:top w:val="single" w:sz="4" w:space="0" w:color="auto"/>
              <w:left w:val="single" w:sz="4" w:space="0" w:color="auto"/>
              <w:bottom w:val="single" w:sz="4" w:space="0" w:color="auto"/>
              <w:right w:val="single" w:sz="4" w:space="0" w:color="auto"/>
            </w:tcBorders>
            <w:noWrap/>
          </w:tcPr>
          <w:p w14:paraId="0162B363" w14:textId="047A5E4C" w:rsidR="002D2D55" w:rsidRPr="00F37B44" w:rsidRDefault="002D2D55" w:rsidP="002D2D55">
            <w:pPr>
              <w:pStyle w:val="Paragraphedeliste"/>
              <w:numPr>
                <w:ilvl w:val="0"/>
                <w:numId w:val="36"/>
              </w:numPr>
              <w:tabs>
                <w:tab w:val="left" w:pos="442"/>
              </w:tabs>
              <w:suppressAutoHyphens/>
              <w:rPr>
                <w:rFonts w:ascii="Calibri" w:eastAsia="Times New Roman" w:hAnsi="Calibri" w:cs="Times New Roman"/>
                <w:color w:val="000000"/>
                <w:lang w:eastAsia="fr-FR"/>
              </w:rPr>
            </w:pPr>
            <w:r w:rsidRPr="00F37B44">
              <w:rPr>
                <w:rFonts w:ascii="Calibri" w:eastAsia="Times New Roman" w:hAnsi="Calibri" w:cs="Times New Roman"/>
                <w:color w:val="000000"/>
                <w:lang w:eastAsia="fr-FR"/>
              </w:rPr>
              <w:t>Pharyngite (Oui/Non)</w:t>
            </w:r>
          </w:p>
        </w:tc>
        <w:tc>
          <w:tcPr>
            <w:tcW w:w="5577" w:type="dxa"/>
            <w:tcBorders>
              <w:left w:val="single" w:sz="4" w:space="0" w:color="auto"/>
            </w:tcBorders>
          </w:tcPr>
          <w:p w14:paraId="42888DE5" w14:textId="77777777" w:rsidR="002D2D55" w:rsidRPr="00F37B44" w:rsidRDefault="002D2D55" w:rsidP="00C71A55">
            <w:pPr>
              <w:rPr>
                <w:bCs/>
              </w:rPr>
            </w:pPr>
          </w:p>
        </w:tc>
      </w:tr>
      <w:tr w:rsidR="002D2D55" w:rsidRPr="00F37B44" w14:paraId="78B1B5D2" w14:textId="77777777" w:rsidTr="00674D10">
        <w:trPr>
          <w:trHeight w:val="38"/>
        </w:trPr>
        <w:tc>
          <w:tcPr>
            <w:tcW w:w="3283" w:type="dxa"/>
            <w:vMerge/>
            <w:tcBorders>
              <w:right w:val="single" w:sz="4" w:space="0" w:color="auto"/>
            </w:tcBorders>
          </w:tcPr>
          <w:p w14:paraId="39A65DC7" w14:textId="77777777" w:rsidR="002D2D55" w:rsidRPr="00F37B44" w:rsidRDefault="002D2D55" w:rsidP="00F314EB">
            <w:pPr>
              <w:rPr>
                <w:b/>
                <w:bCs/>
              </w:rPr>
            </w:pPr>
          </w:p>
        </w:tc>
        <w:tc>
          <w:tcPr>
            <w:tcW w:w="5132" w:type="dxa"/>
            <w:tcBorders>
              <w:top w:val="single" w:sz="4" w:space="0" w:color="auto"/>
              <w:left w:val="single" w:sz="4" w:space="0" w:color="auto"/>
              <w:bottom w:val="single" w:sz="4" w:space="0" w:color="auto"/>
              <w:right w:val="single" w:sz="4" w:space="0" w:color="auto"/>
            </w:tcBorders>
            <w:noWrap/>
          </w:tcPr>
          <w:p w14:paraId="3E687B20" w14:textId="1FB7B5C3" w:rsidR="002D2D55" w:rsidRPr="00F37B44" w:rsidRDefault="002D2D55" w:rsidP="002D2D55">
            <w:pPr>
              <w:pStyle w:val="Paragraphedeliste"/>
              <w:numPr>
                <w:ilvl w:val="0"/>
                <w:numId w:val="36"/>
              </w:numPr>
              <w:tabs>
                <w:tab w:val="left" w:pos="442"/>
              </w:tabs>
              <w:suppressAutoHyphens/>
              <w:rPr>
                <w:rFonts w:ascii="Calibri" w:eastAsia="Times New Roman" w:hAnsi="Calibri" w:cs="Times New Roman"/>
                <w:color w:val="000000"/>
                <w:lang w:eastAsia="fr-FR"/>
              </w:rPr>
            </w:pPr>
            <w:r w:rsidRPr="00F37B44">
              <w:rPr>
                <w:rFonts w:ascii="Calibri" w:eastAsia="Times New Roman" w:hAnsi="Calibri" w:cs="Times New Roman"/>
                <w:color w:val="000000"/>
                <w:lang w:eastAsia="fr-FR"/>
              </w:rPr>
              <w:t>Polynucléaires neutrophiles ≥80% (Oui/Non)</w:t>
            </w:r>
          </w:p>
        </w:tc>
        <w:tc>
          <w:tcPr>
            <w:tcW w:w="5577" w:type="dxa"/>
            <w:tcBorders>
              <w:left w:val="single" w:sz="4" w:space="0" w:color="auto"/>
            </w:tcBorders>
          </w:tcPr>
          <w:p w14:paraId="494860AD" w14:textId="77777777" w:rsidR="002D2D55" w:rsidRPr="00F37B44" w:rsidRDefault="002D2D55" w:rsidP="00C71A55">
            <w:pPr>
              <w:rPr>
                <w:bCs/>
              </w:rPr>
            </w:pPr>
          </w:p>
        </w:tc>
      </w:tr>
      <w:tr w:rsidR="002D2D55" w:rsidRPr="00F37B44" w14:paraId="0C5824ED" w14:textId="77777777" w:rsidTr="00674D10">
        <w:trPr>
          <w:trHeight w:val="38"/>
        </w:trPr>
        <w:tc>
          <w:tcPr>
            <w:tcW w:w="3283" w:type="dxa"/>
            <w:vMerge/>
            <w:tcBorders>
              <w:right w:val="single" w:sz="4" w:space="0" w:color="auto"/>
            </w:tcBorders>
          </w:tcPr>
          <w:p w14:paraId="5499257C" w14:textId="77777777" w:rsidR="002D2D55" w:rsidRPr="00F37B44" w:rsidRDefault="002D2D55" w:rsidP="00F314EB">
            <w:pPr>
              <w:rPr>
                <w:b/>
                <w:bCs/>
              </w:rPr>
            </w:pPr>
          </w:p>
        </w:tc>
        <w:tc>
          <w:tcPr>
            <w:tcW w:w="5132" w:type="dxa"/>
            <w:tcBorders>
              <w:top w:val="single" w:sz="4" w:space="0" w:color="auto"/>
              <w:left w:val="single" w:sz="4" w:space="0" w:color="auto"/>
              <w:bottom w:val="single" w:sz="4" w:space="0" w:color="auto"/>
              <w:right w:val="single" w:sz="4" w:space="0" w:color="auto"/>
            </w:tcBorders>
            <w:noWrap/>
          </w:tcPr>
          <w:p w14:paraId="123FEAFA" w14:textId="453DBCEE" w:rsidR="002D2D55" w:rsidRPr="00F37B44" w:rsidRDefault="002D2D55" w:rsidP="002D2D55">
            <w:pPr>
              <w:tabs>
                <w:tab w:val="left" w:pos="442"/>
              </w:tabs>
              <w:suppressAutoHyphens/>
              <w:rPr>
                <w:rFonts w:ascii="Calibri" w:eastAsia="Times New Roman" w:hAnsi="Calibri" w:cs="Times New Roman"/>
                <w:color w:val="000000"/>
                <w:lang w:eastAsia="fr-FR"/>
              </w:rPr>
            </w:pPr>
            <w:r w:rsidRPr="00F37B44">
              <w:rPr>
                <w:rFonts w:ascii="Calibri" w:eastAsia="Times New Roman" w:hAnsi="Calibri" w:cs="Times New Roman"/>
                <w:color w:val="000000"/>
                <w:lang w:eastAsia="fr-FR"/>
              </w:rPr>
              <w:t>6. Ferritine glycosylée ≤20% (Oui/Non)</w:t>
            </w:r>
          </w:p>
        </w:tc>
        <w:tc>
          <w:tcPr>
            <w:tcW w:w="5577" w:type="dxa"/>
            <w:tcBorders>
              <w:left w:val="single" w:sz="4" w:space="0" w:color="auto"/>
            </w:tcBorders>
          </w:tcPr>
          <w:p w14:paraId="392645FF" w14:textId="77777777" w:rsidR="002D2D55" w:rsidRPr="00F37B44" w:rsidRDefault="002D2D55" w:rsidP="00C71A55">
            <w:pPr>
              <w:rPr>
                <w:bCs/>
              </w:rPr>
            </w:pPr>
          </w:p>
        </w:tc>
      </w:tr>
      <w:tr w:rsidR="002D2D55" w:rsidRPr="00F37B44" w14:paraId="36E66C46" w14:textId="77777777" w:rsidTr="00674D10">
        <w:trPr>
          <w:trHeight w:val="38"/>
        </w:trPr>
        <w:tc>
          <w:tcPr>
            <w:tcW w:w="3283" w:type="dxa"/>
            <w:vMerge/>
            <w:tcBorders>
              <w:right w:val="single" w:sz="4" w:space="0" w:color="auto"/>
            </w:tcBorders>
          </w:tcPr>
          <w:p w14:paraId="2C8D510B" w14:textId="77777777" w:rsidR="002D2D55" w:rsidRPr="00F37B44" w:rsidRDefault="002D2D55" w:rsidP="00F314EB">
            <w:pPr>
              <w:rPr>
                <w:b/>
                <w:bCs/>
              </w:rPr>
            </w:pPr>
          </w:p>
        </w:tc>
        <w:tc>
          <w:tcPr>
            <w:tcW w:w="5132" w:type="dxa"/>
            <w:tcBorders>
              <w:top w:val="single" w:sz="4" w:space="0" w:color="auto"/>
              <w:left w:val="single" w:sz="4" w:space="0" w:color="auto"/>
              <w:bottom w:val="single" w:sz="4" w:space="0" w:color="auto"/>
              <w:right w:val="single" w:sz="4" w:space="0" w:color="auto"/>
            </w:tcBorders>
            <w:noWrap/>
          </w:tcPr>
          <w:p w14:paraId="446AEEA2" w14:textId="75793045" w:rsidR="002D2D55" w:rsidRPr="00F37B44" w:rsidRDefault="002D2D55" w:rsidP="002D2D55">
            <w:pPr>
              <w:tabs>
                <w:tab w:val="left" w:pos="442"/>
              </w:tabs>
              <w:suppressAutoHyphens/>
              <w:rPr>
                <w:rFonts w:ascii="Calibri" w:eastAsia="Times New Roman" w:hAnsi="Calibri" w:cs="Times New Roman"/>
                <w:color w:val="000000"/>
                <w:lang w:eastAsia="fr-FR"/>
              </w:rPr>
            </w:pPr>
            <w:r w:rsidRPr="00F37B44">
              <w:rPr>
                <w:rFonts w:ascii="Calibri" w:eastAsia="Times New Roman" w:hAnsi="Calibri" w:cs="Times New Roman"/>
                <w:color w:val="000000"/>
                <w:lang w:eastAsia="fr-FR"/>
              </w:rPr>
              <w:t>7. Rash typique (Oui/Non)</w:t>
            </w:r>
          </w:p>
        </w:tc>
        <w:tc>
          <w:tcPr>
            <w:tcW w:w="5577" w:type="dxa"/>
            <w:tcBorders>
              <w:left w:val="single" w:sz="4" w:space="0" w:color="auto"/>
            </w:tcBorders>
          </w:tcPr>
          <w:p w14:paraId="55519C4F" w14:textId="77777777" w:rsidR="002D2D55" w:rsidRPr="00F37B44" w:rsidRDefault="002D2D55" w:rsidP="00C71A55">
            <w:pPr>
              <w:rPr>
                <w:bCs/>
              </w:rPr>
            </w:pPr>
          </w:p>
        </w:tc>
      </w:tr>
      <w:tr w:rsidR="002D2D55" w:rsidRPr="00F37B44" w14:paraId="57D20CDA" w14:textId="77777777" w:rsidTr="00674D10">
        <w:trPr>
          <w:trHeight w:val="38"/>
        </w:trPr>
        <w:tc>
          <w:tcPr>
            <w:tcW w:w="3283" w:type="dxa"/>
            <w:vMerge/>
            <w:tcBorders>
              <w:right w:val="single" w:sz="4" w:space="0" w:color="auto"/>
            </w:tcBorders>
          </w:tcPr>
          <w:p w14:paraId="40D490A6" w14:textId="77777777" w:rsidR="002D2D55" w:rsidRPr="00F37B44" w:rsidRDefault="002D2D55" w:rsidP="00F314EB">
            <w:pPr>
              <w:rPr>
                <w:b/>
                <w:bCs/>
              </w:rPr>
            </w:pPr>
          </w:p>
        </w:tc>
        <w:tc>
          <w:tcPr>
            <w:tcW w:w="5132" w:type="dxa"/>
            <w:tcBorders>
              <w:top w:val="single" w:sz="4" w:space="0" w:color="auto"/>
              <w:left w:val="single" w:sz="4" w:space="0" w:color="auto"/>
              <w:bottom w:val="single" w:sz="4" w:space="0" w:color="auto"/>
              <w:right w:val="single" w:sz="4" w:space="0" w:color="auto"/>
            </w:tcBorders>
            <w:noWrap/>
          </w:tcPr>
          <w:p w14:paraId="35BDF444" w14:textId="395C1BAD" w:rsidR="002D2D55" w:rsidRPr="00F37B44" w:rsidRDefault="002D2D55" w:rsidP="002D2D55">
            <w:pPr>
              <w:tabs>
                <w:tab w:val="left" w:pos="442"/>
              </w:tabs>
              <w:suppressAutoHyphens/>
              <w:rPr>
                <w:rFonts w:ascii="Calibri" w:eastAsia="Times New Roman" w:hAnsi="Calibri" w:cs="Times New Roman"/>
                <w:color w:val="000000"/>
                <w:lang w:eastAsia="fr-FR"/>
              </w:rPr>
            </w:pPr>
            <w:r w:rsidRPr="00F37B44">
              <w:rPr>
                <w:rFonts w:ascii="Calibri" w:eastAsia="Times New Roman" w:hAnsi="Calibri" w:cs="Times New Roman"/>
                <w:color w:val="000000"/>
                <w:lang w:eastAsia="fr-FR"/>
              </w:rPr>
              <w:t>8. Hyperleucocytose ≥10 000/mm3 (Oui/Non)</w:t>
            </w:r>
          </w:p>
        </w:tc>
        <w:tc>
          <w:tcPr>
            <w:tcW w:w="5577" w:type="dxa"/>
            <w:tcBorders>
              <w:left w:val="single" w:sz="4" w:space="0" w:color="auto"/>
            </w:tcBorders>
          </w:tcPr>
          <w:p w14:paraId="5350A4E0" w14:textId="77777777" w:rsidR="002D2D55" w:rsidRPr="00F37B44" w:rsidRDefault="002D2D55" w:rsidP="00C71A55">
            <w:pPr>
              <w:rPr>
                <w:bCs/>
              </w:rPr>
            </w:pPr>
          </w:p>
        </w:tc>
      </w:tr>
      <w:tr w:rsidR="00944BD6" w:rsidRPr="00F37B44" w14:paraId="0F3817FF" w14:textId="77777777" w:rsidTr="00674D10">
        <w:tc>
          <w:tcPr>
            <w:tcW w:w="3283" w:type="dxa"/>
            <w:vMerge w:val="restart"/>
            <w:hideMark/>
          </w:tcPr>
          <w:p w14:paraId="0EF65057" w14:textId="7F4D6385" w:rsidR="00944BD6" w:rsidRPr="00F37B44" w:rsidRDefault="00944BD6" w:rsidP="00C71A55">
            <w:pPr>
              <w:rPr>
                <w:b/>
                <w:bCs/>
              </w:rPr>
            </w:pPr>
            <w:r w:rsidRPr="00F37B44">
              <w:rPr>
                <w:b/>
                <w:bCs/>
              </w:rPr>
              <w:lastRenderedPageBreak/>
              <w:t>Signes cliniques initiaux en rapport avec la première poussée de MSA</w:t>
            </w:r>
          </w:p>
        </w:tc>
        <w:tc>
          <w:tcPr>
            <w:tcW w:w="5132" w:type="dxa"/>
            <w:noWrap/>
            <w:hideMark/>
          </w:tcPr>
          <w:p w14:paraId="1A74D4E0" w14:textId="731072AE" w:rsidR="00944BD6" w:rsidRPr="00F37B44" w:rsidRDefault="00944BD6" w:rsidP="00C71A55">
            <w:pPr>
              <w:rPr>
                <w:b/>
                <w:bCs/>
              </w:rPr>
            </w:pPr>
            <w:r w:rsidRPr="00F37B44">
              <w:rPr>
                <w:b/>
                <w:bCs/>
              </w:rPr>
              <w:t>Facteur déclenchant de MSA identifié (Oui/Non, préciser : infection, vaccination, autre, ne sait pas)</w:t>
            </w:r>
          </w:p>
        </w:tc>
        <w:tc>
          <w:tcPr>
            <w:tcW w:w="5577" w:type="dxa"/>
          </w:tcPr>
          <w:p w14:paraId="0F1762DB" w14:textId="77777777" w:rsidR="00944BD6" w:rsidRPr="00F37B44" w:rsidRDefault="00944BD6" w:rsidP="00C71A55">
            <w:pPr>
              <w:rPr>
                <w:bCs/>
              </w:rPr>
            </w:pPr>
          </w:p>
        </w:tc>
      </w:tr>
      <w:tr w:rsidR="00944BD6" w:rsidRPr="00F37B44" w14:paraId="70360F3A" w14:textId="77777777" w:rsidTr="00674D10">
        <w:tc>
          <w:tcPr>
            <w:tcW w:w="3283" w:type="dxa"/>
            <w:vMerge/>
            <w:hideMark/>
          </w:tcPr>
          <w:p w14:paraId="75FD3A18" w14:textId="77777777" w:rsidR="00944BD6" w:rsidRPr="00F37B44" w:rsidRDefault="00944BD6" w:rsidP="00C71A55">
            <w:pPr>
              <w:rPr>
                <w:b/>
                <w:bCs/>
              </w:rPr>
            </w:pPr>
          </w:p>
        </w:tc>
        <w:tc>
          <w:tcPr>
            <w:tcW w:w="5132" w:type="dxa"/>
            <w:noWrap/>
            <w:hideMark/>
          </w:tcPr>
          <w:p w14:paraId="0EAAAE39" w14:textId="14925602" w:rsidR="00944BD6" w:rsidRPr="00F37B44" w:rsidRDefault="00944BD6" w:rsidP="002379A1">
            <w:pPr>
              <w:rPr>
                <w:b/>
                <w:bCs/>
              </w:rPr>
            </w:pPr>
            <w:r w:rsidRPr="00F37B44">
              <w:rPr>
                <w:b/>
                <w:bCs/>
              </w:rPr>
              <w:t xml:space="preserve">Fièvre &gt; 38,5°C (Oui/Non) </w:t>
            </w:r>
          </w:p>
        </w:tc>
        <w:tc>
          <w:tcPr>
            <w:tcW w:w="5577" w:type="dxa"/>
          </w:tcPr>
          <w:p w14:paraId="44EA6BCA" w14:textId="77777777" w:rsidR="00944BD6" w:rsidRPr="00F37B44" w:rsidRDefault="00944BD6" w:rsidP="00C71A55">
            <w:pPr>
              <w:rPr>
                <w:bCs/>
              </w:rPr>
            </w:pPr>
          </w:p>
        </w:tc>
      </w:tr>
      <w:tr w:rsidR="00944BD6" w:rsidRPr="00F37B44" w14:paraId="00372CE4" w14:textId="77777777" w:rsidTr="00674D10">
        <w:tc>
          <w:tcPr>
            <w:tcW w:w="3283" w:type="dxa"/>
            <w:vMerge/>
            <w:hideMark/>
          </w:tcPr>
          <w:p w14:paraId="64F32505" w14:textId="77777777" w:rsidR="00944BD6" w:rsidRPr="00F37B44" w:rsidRDefault="00944BD6" w:rsidP="00C71A55">
            <w:pPr>
              <w:rPr>
                <w:b/>
                <w:bCs/>
              </w:rPr>
            </w:pPr>
          </w:p>
        </w:tc>
        <w:tc>
          <w:tcPr>
            <w:tcW w:w="5132" w:type="dxa"/>
            <w:noWrap/>
            <w:hideMark/>
          </w:tcPr>
          <w:p w14:paraId="5EE021E2" w14:textId="13C8B97C" w:rsidR="00944BD6" w:rsidRPr="00F37B44" w:rsidRDefault="00944BD6" w:rsidP="00C71A55">
            <w:pPr>
              <w:rPr>
                <w:b/>
                <w:bCs/>
              </w:rPr>
            </w:pPr>
            <w:r w:rsidRPr="00F37B44">
              <w:rPr>
                <w:b/>
                <w:bCs/>
              </w:rPr>
              <w:t>Perte de poids (oui, non, ne sait pas, si connu préciser en kg et % du poids initial)</w:t>
            </w:r>
          </w:p>
        </w:tc>
        <w:tc>
          <w:tcPr>
            <w:tcW w:w="5577" w:type="dxa"/>
          </w:tcPr>
          <w:p w14:paraId="5780B89C" w14:textId="77777777" w:rsidR="00944BD6" w:rsidRPr="00F37B44" w:rsidRDefault="00944BD6" w:rsidP="00C71A55">
            <w:pPr>
              <w:rPr>
                <w:bCs/>
              </w:rPr>
            </w:pPr>
          </w:p>
        </w:tc>
      </w:tr>
      <w:tr w:rsidR="00944BD6" w:rsidRPr="00F37B44" w14:paraId="6EED29B3" w14:textId="77777777" w:rsidTr="00674D10">
        <w:tc>
          <w:tcPr>
            <w:tcW w:w="3283" w:type="dxa"/>
            <w:vMerge/>
            <w:hideMark/>
          </w:tcPr>
          <w:p w14:paraId="5FC1CFBD" w14:textId="77777777" w:rsidR="00944BD6" w:rsidRPr="00F37B44" w:rsidRDefault="00944BD6" w:rsidP="00C71A55">
            <w:pPr>
              <w:rPr>
                <w:b/>
                <w:bCs/>
              </w:rPr>
            </w:pPr>
          </w:p>
        </w:tc>
        <w:tc>
          <w:tcPr>
            <w:tcW w:w="5132" w:type="dxa"/>
            <w:noWrap/>
            <w:hideMark/>
          </w:tcPr>
          <w:p w14:paraId="294B663F" w14:textId="5CE8D1FE" w:rsidR="00944BD6" w:rsidRPr="00F37B44" w:rsidRDefault="00944BD6" w:rsidP="00C71A55">
            <w:pPr>
              <w:rPr>
                <w:b/>
                <w:bCs/>
              </w:rPr>
            </w:pPr>
            <w:r w:rsidRPr="00F37B44">
              <w:rPr>
                <w:b/>
                <w:bCs/>
              </w:rPr>
              <w:t>Arthralgies (Oui/Non)</w:t>
            </w:r>
          </w:p>
        </w:tc>
        <w:tc>
          <w:tcPr>
            <w:tcW w:w="5577" w:type="dxa"/>
          </w:tcPr>
          <w:p w14:paraId="4C9E45EB" w14:textId="77777777" w:rsidR="00944BD6" w:rsidRPr="00F37B44" w:rsidRDefault="00944BD6" w:rsidP="00C71A55">
            <w:pPr>
              <w:rPr>
                <w:bCs/>
              </w:rPr>
            </w:pPr>
          </w:p>
        </w:tc>
      </w:tr>
      <w:tr w:rsidR="00944BD6" w:rsidRPr="00F37B44" w14:paraId="7DD1EB76" w14:textId="77777777" w:rsidTr="00674D10">
        <w:tc>
          <w:tcPr>
            <w:tcW w:w="3283" w:type="dxa"/>
            <w:vMerge/>
            <w:hideMark/>
          </w:tcPr>
          <w:p w14:paraId="1B65B65C" w14:textId="77777777" w:rsidR="00944BD6" w:rsidRPr="00F37B44" w:rsidRDefault="00944BD6" w:rsidP="00C71A55">
            <w:pPr>
              <w:rPr>
                <w:b/>
                <w:bCs/>
              </w:rPr>
            </w:pPr>
          </w:p>
        </w:tc>
        <w:tc>
          <w:tcPr>
            <w:tcW w:w="5132" w:type="dxa"/>
            <w:noWrap/>
            <w:hideMark/>
          </w:tcPr>
          <w:p w14:paraId="2811A47D" w14:textId="52DD7D3F" w:rsidR="00944BD6" w:rsidRPr="00F37B44" w:rsidRDefault="00944BD6" w:rsidP="004A56E0">
            <w:pPr>
              <w:rPr>
                <w:b/>
                <w:bCs/>
              </w:rPr>
            </w:pPr>
            <w:r w:rsidRPr="00F37B44">
              <w:rPr>
                <w:b/>
                <w:bCs/>
              </w:rPr>
              <w:t>Arthrites (Oui/Non)</w:t>
            </w:r>
          </w:p>
        </w:tc>
        <w:tc>
          <w:tcPr>
            <w:tcW w:w="5577" w:type="dxa"/>
          </w:tcPr>
          <w:p w14:paraId="47E02AAC" w14:textId="77777777" w:rsidR="00944BD6" w:rsidRPr="00F37B44" w:rsidRDefault="00944BD6" w:rsidP="00C71A55">
            <w:pPr>
              <w:rPr>
                <w:bCs/>
              </w:rPr>
            </w:pPr>
          </w:p>
        </w:tc>
      </w:tr>
      <w:tr w:rsidR="00944BD6" w:rsidRPr="00F37B44" w14:paraId="2F46FC59" w14:textId="77777777" w:rsidTr="00674D10">
        <w:tc>
          <w:tcPr>
            <w:tcW w:w="3283" w:type="dxa"/>
            <w:vMerge/>
            <w:hideMark/>
          </w:tcPr>
          <w:p w14:paraId="79430C0B" w14:textId="77777777" w:rsidR="00944BD6" w:rsidRPr="00F37B44" w:rsidRDefault="00944BD6" w:rsidP="00C71A55">
            <w:pPr>
              <w:rPr>
                <w:b/>
                <w:bCs/>
              </w:rPr>
            </w:pPr>
          </w:p>
        </w:tc>
        <w:tc>
          <w:tcPr>
            <w:tcW w:w="5132" w:type="dxa"/>
            <w:noWrap/>
            <w:hideMark/>
          </w:tcPr>
          <w:p w14:paraId="1C31FDB5" w14:textId="1842C5B2" w:rsidR="00944BD6" w:rsidRPr="00F37B44" w:rsidRDefault="00944BD6" w:rsidP="00834765">
            <w:pPr>
              <w:rPr>
                <w:b/>
                <w:bCs/>
              </w:rPr>
            </w:pPr>
            <w:r w:rsidRPr="00F37B44">
              <w:rPr>
                <w:b/>
                <w:bCs/>
              </w:rPr>
              <w:t>Rash/éruption cutanée (Oui/Non)</w:t>
            </w:r>
          </w:p>
        </w:tc>
        <w:tc>
          <w:tcPr>
            <w:tcW w:w="5577" w:type="dxa"/>
          </w:tcPr>
          <w:p w14:paraId="44DEB809" w14:textId="77777777" w:rsidR="00944BD6" w:rsidRPr="00F37B44" w:rsidRDefault="00944BD6" w:rsidP="00C71A55">
            <w:pPr>
              <w:rPr>
                <w:bCs/>
              </w:rPr>
            </w:pPr>
          </w:p>
        </w:tc>
      </w:tr>
      <w:tr w:rsidR="00944BD6" w:rsidRPr="00F37B44" w14:paraId="4686E8DD" w14:textId="77777777" w:rsidTr="00674D10">
        <w:tc>
          <w:tcPr>
            <w:tcW w:w="3283" w:type="dxa"/>
            <w:vMerge/>
            <w:hideMark/>
          </w:tcPr>
          <w:p w14:paraId="514BBC52" w14:textId="77777777" w:rsidR="00944BD6" w:rsidRPr="00F37B44" w:rsidRDefault="00944BD6" w:rsidP="00C71A55">
            <w:pPr>
              <w:rPr>
                <w:b/>
                <w:bCs/>
              </w:rPr>
            </w:pPr>
          </w:p>
        </w:tc>
        <w:tc>
          <w:tcPr>
            <w:tcW w:w="5132" w:type="dxa"/>
            <w:noWrap/>
            <w:hideMark/>
          </w:tcPr>
          <w:p w14:paraId="61847565" w14:textId="24697926" w:rsidR="00944BD6" w:rsidRPr="00F37B44" w:rsidRDefault="00944BD6" w:rsidP="00C71A55">
            <w:pPr>
              <w:rPr>
                <w:b/>
                <w:bCs/>
              </w:rPr>
            </w:pPr>
            <w:r w:rsidRPr="00F37B44">
              <w:rPr>
                <w:b/>
                <w:bCs/>
              </w:rPr>
              <w:t>Pharyngite (Oui/Non)</w:t>
            </w:r>
          </w:p>
        </w:tc>
        <w:tc>
          <w:tcPr>
            <w:tcW w:w="5577" w:type="dxa"/>
          </w:tcPr>
          <w:p w14:paraId="31989B34" w14:textId="77777777" w:rsidR="00944BD6" w:rsidRPr="00F37B44" w:rsidRDefault="00944BD6" w:rsidP="00C71A55">
            <w:pPr>
              <w:rPr>
                <w:bCs/>
              </w:rPr>
            </w:pPr>
          </w:p>
        </w:tc>
      </w:tr>
      <w:tr w:rsidR="00944BD6" w:rsidRPr="00F37B44" w14:paraId="1C578ADD" w14:textId="77777777" w:rsidTr="00674D10">
        <w:tc>
          <w:tcPr>
            <w:tcW w:w="3283" w:type="dxa"/>
            <w:vMerge/>
            <w:hideMark/>
          </w:tcPr>
          <w:p w14:paraId="40A0515C" w14:textId="77777777" w:rsidR="00944BD6" w:rsidRPr="00F37B44" w:rsidRDefault="00944BD6" w:rsidP="00C71A55">
            <w:pPr>
              <w:rPr>
                <w:b/>
                <w:bCs/>
              </w:rPr>
            </w:pPr>
          </w:p>
        </w:tc>
        <w:tc>
          <w:tcPr>
            <w:tcW w:w="5132" w:type="dxa"/>
            <w:noWrap/>
            <w:hideMark/>
          </w:tcPr>
          <w:p w14:paraId="615DFF8D" w14:textId="68F1C1EE" w:rsidR="00944BD6" w:rsidRPr="00F37B44" w:rsidRDefault="00944BD6" w:rsidP="00C71A55">
            <w:pPr>
              <w:rPr>
                <w:b/>
                <w:bCs/>
              </w:rPr>
            </w:pPr>
            <w:r w:rsidRPr="00F37B44">
              <w:rPr>
                <w:b/>
                <w:bCs/>
              </w:rPr>
              <w:t>Adénopathies (Oui/Non)</w:t>
            </w:r>
          </w:p>
        </w:tc>
        <w:tc>
          <w:tcPr>
            <w:tcW w:w="5577" w:type="dxa"/>
          </w:tcPr>
          <w:p w14:paraId="6E21A8D9" w14:textId="77777777" w:rsidR="00944BD6" w:rsidRPr="00F37B44" w:rsidRDefault="00944BD6" w:rsidP="00C71A55">
            <w:pPr>
              <w:rPr>
                <w:bCs/>
              </w:rPr>
            </w:pPr>
          </w:p>
        </w:tc>
      </w:tr>
      <w:tr w:rsidR="00944BD6" w:rsidRPr="00F37B44" w14:paraId="418D4CC0" w14:textId="77777777" w:rsidTr="00674D10">
        <w:trPr>
          <w:trHeight w:val="135"/>
        </w:trPr>
        <w:tc>
          <w:tcPr>
            <w:tcW w:w="3283" w:type="dxa"/>
            <w:vMerge/>
            <w:hideMark/>
          </w:tcPr>
          <w:p w14:paraId="657707D7" w14:textId="77777777" w:rsidR="00944BD6" w:rsidRPr="00F37B44" w:rsidRDefault="00944BD6" w:rsidP="00C71A55">
            <w:pPr>
              <w:rPr>
                <w:b/>
                <w:bCs/>
              </w:rPr>
            </w:pPr>
          </w:p>
        </w:tc>
        <w:tc>
          <w:tcPr>
            <w:tcW w:w="5132" w:type="dxa"/>
            <w:noWrap/>
            <w:hideMark/>
          </w:tcPr>
          <w:p w14:paraId="2274AEDB" w14:textId="14081223" w:rsidR="00944BD6" w:rsidRPr="00F37B44" w:rsidRDefault="00944BD6" w:rsidP="00FA7525">
            <w:pPr>
              <w:rPr>
                <w:b/>
                <w:bCs/>
              </w:rPr>
            </w:pPr>
            <w:r w:rsidRPr="00F37B44">
              <w:rPr>
                <w:b/>
                <w:bCs/>
              </w:rPr>
              <w:t>Hépatomégalie (Oui/Non)</w:t>
            </w:r>
          </w:p>
        </w:tc>
        <w:tc>
          <w:tcPr>
            <w:tcW w:w="5577" w:type="dxa"/>
          </w:tcPr>
          <w:p w14:paraId="7164C2AD" w14:textId="77777777" w:rsidR="00944BD6" w:rsidRPr="00F37B44" w:rsidRDefault="00944BD6" w:rsidP="00C71A55">
            <w:pPr>
              <w:rPr>
                <w:bCs/>
              </w:rPr>
            </w:pPr>
          </w:p>
        </w:tc>
      </w:tr>
      <w:tr w:rsidR="00944BD6" w:rsidRPr="00F37B44" w14:paraId="3F99987C" w14:textId="77777777" w:rsidTr="00674D10">
        <w:trPr>
          <w:trHeight w:val="135"/>
        </w:trPr>
        <w:tc>
          <w:tcPr>
            <w:tcW w:w="3283" w:type="dxa"/>
            <w:vMerge/>
          </w:tcPr>
          <w:p w14:paraId="01C5C648" w14:textId="77777777" w:rsidR="00944BD6" w:rsidRPr="00F37B44" w:rsidRDefault="00944BD6" w:rsidP="00C71A55">
            <w:pPr>
              <w:rPr>
                <w:b/>
                <w:bCs/>
              </w:rPr>
            </w:pPr>
          </w:p>
        </w:tc>
        <w:tc>
          <w:tcPr>
            <w:tcW w:w="5132" w:type="dxa"/>
            <w:noWrap/>
          </w:tcPr>
          <w:p w14:paraId="1B547394" w14:textId="0F8BBA96" w:rsidR="00944BD6" w:rsidRPr="00F37B44" w:rsidRDefault="00944BD6" w:rsidP="00C71A55">
            <w:pPr>
              <w:rPr>
                <w:b/>
                <w:bCs/>
              </w:rPr>
            </w:pPr>
            <w:r w:rsidRPr="00F37B44">
              <w:rPr>
                <w:b/>
                <w:bCs/>
              </w:rPr>
              <w:t>Splénomégalie (Oui/Non)</w:t>
            </w:r>
          </w:p>
        </w:tc>
        <w:tc>
          <w:tcPr>
            <w:tcW w:w="5577" w:type="dxa"/>
          </w:tcPr>
          <w:p w14:paraId="11E2A9D2" w14:textId="77777777" w:rsidR="00944BD6" w:rsidRPr="00F37B44" w:rsidRDefault="00944BD6" w:rsidP="00C71A55">
            <w:pPr>
              <w:rPr>
                <w:bCs/>
              </w:rPr>
            </w:pPr>
          </w:p>
        </w:tc>
      </w:tr>
      <w:tr w:rsidR="00944BD6" w:rsidRPr="00F37B44" w14:paraId="12D460CC" w14:textId="77777777" w:rsidTr="00674D10">
        <w:tc>
          <w:tcPr>
            <w:tcW w:w="3283" w:type="dxa"/>
            <w:vMerge/>
            <w:hideMark/>
          </w:tcPr>
          <w:p w14:paraId="64C63CC9" w14:textId="77777777" w:rsidR="00944BD6" w:rsidRPr="00F37B44" w:rsidRDefault="00944BD6" w:rsidP="00C71A55">
            <w:pPr>
              <w:rPr>
                <w:b/>
                <w:bCs/>
              </w:rPr>
            </w:pPr>
          </w:p>
        </w:tc>
        <w:tc>
          <w:tcPr>
            <w:tcW w:w="5132" w:type="dxa"/>
            <w:noWrap/>
            <w:hideMark/>
          </w:tcPr>
          <w:p w14:paraId="2416DF76" w14:textId="0F62BFAA" w:rsidR="00944BD6" w:rsidRPr="00F37B44" w:rsidRDefault="00944BD6" w:rsidP="00FA7525">
            <w:pPr>
              <w:rPr>
                <w:b/>
                <w:bCs/>
              </w:rPr>
            </w:pPr>
            <w:r w:rsidRPr="00F37B44">
              <w:rPr>
                <w:b/>
                <w:bCs/>
              </w:rPr>
              <w:t>Pleurésie (Oui/Non)</w:t>
            </w:r>
          </w:p>
        </w:tc>
        <w:tc>
          <w:tcPr>
            <w:tcW w:w="5577" w:type="dxa"/>
          </w:tcPr>
          <w:p w14:paraId="1C876FAF" w14:textId="77777777" w:rsidR="00944BD6" w:rsidRPr="00F37B44" w:rsidRDefault="00944BD6" w:rsidP="00C71A55">
            <w:pPr>
              <w:rPr>
                <w:bCs/>
              </w:rPr>
            </w:pPr>
          </w:p>
        </w:tc>
      </w:tr>
      <w:tr w:rsidR="00944BD6" w:rsidRPr="00F37B44" w14:paraId="7617384D" w14:textId="77777777" w:rsidTr="00674D10">
        <w:trPr>
          <w:trHeight w:val="69"/>
        </w:trPr>
        <w:tc>
          <w:tcPr>
            <w:tcW w:w="3283" w:type="dxa"/>
            <w:vMerge/>
            <w:hideMark/>
          </w:tcPr>
          <w:p w14:paraId="78922BE0" w14:textId="77777777" w:rsidR="00944BD6" w:rsidRPr="00F37B44" w:rsidRDefault="00944BD6" w:rsidP="00C71A55">
            <w:pPr>
              <w:rPr>
                <w:b/>
                <w:bCs/>
              </w:rPr>
            </w:pPr>
          </w:p>
        </w:tc>
        <w:tc>
          <w:tcPr>
            <w:tcW w:w="5132" w:type="dxa"/>
            <w:noWrap/>
            <w:hideMark/>
          </w:tcPr>
          <w:p w14:paraId="1AAA324E" w14:textId="7CC94390" w:rsidR="00944BD6" w:rsidRPr="00F37B44" w:rsidRDefault="00944BD6" w:rsidP="00FA7525">
            <w:pPr>
              <w:rPr>
                <w:b/>
                <w:bCs/>
              </w:rPr>
            </w:pPr>
            <w:r w:rsidRPr="00F37B44">
              <w:rPr>
                <w:b/>
                <w:bCs/>
              </w:rPr>
              <w:t>Péricardite (Oui/Non ; si oui, drainage </w:t>
            </w:r>
            <w:proofErr w:type="gramStart"/>
            <w:r w:rsidRPr="00F37B44">
              <w:rPr>
                <w:b/>
                <w:bCs/>
              </w:rPr>
              <w:t>péricardique?</w:t>
            </w:r>
            <w:proofErr w:type="gramEnd"/>
            <w:r w:rsidRPr="00F37B44">
              <w:rPr>
                <w:b/>
                <w:bCs/>
              </w:rPr>
              <w:t>)</w:t>
            </w:r>
          </w:p>
        </w:tc>
        <w:tc>
          <w:tcPr>
            <w:tcW w:w="5577" w:type="dxa"/>
          </w:tcPr>
          <w:p w14:paraId="0E588C9E" w14:textId="77777777" w:rsidR="00944BD6" w:rsidRPr="00F37B44" w:rsidRDefault="00944BD6" w:rsidP="00C71A55">
            <w:pPr>
              <w:rPr>
                <w:bCs/>
              </w:rPr>
            </w:pPr>
          </w:p>
        </w:tc>
      </w:tr>
      <w:tr w:rsidR="00944BD6" w:rsidRPr="00F37B44" w14:paraId="2BA95CE1" w14:textId="77777777" w:rsidTr="00674D10">
        <w:trPr>
          <w:trHeight w:val="67"/>
        </w:trPr>
        <w:tc>
          <w:tcPr>
            <w:tcW w:w="3283" w:type="dxa"/>
            <w:vMerge/>
          </w:tcPr>
          <w:p w14:paraId="0CFCBCCE" w14:textId="77777777" w:rsidR="00944BD6" w:rsidRPr="00F37B44" w:rsidRDefault="00944BD6" w:rsidP="00C71A55">
            <w:pPr>
              <w:rPr>
                <w:b/>
                <w:bCs/>
              </w:rPr>
            </w:pPr>
          </w:p>
        </w:tc>
        <w:tc>
          <w:tcPr>
            <w:tcW w:w="5132" w:type="dxa"/>
            <w:noWrap/>
          </w:tcPr>
          <w:p w14:paraId="56E3E19C" w14:textId="37CA830A" w:rsidR="00944BD6" w:rsidRPr="00F37B44" w:rsidRDefault="00944BD6" w:rsidP="00C71A55">
            <w:pPr>
              <w:rPr>
                <w:b/>
                <w:bCs/>
              </w:rPr>
            </w:pPr>
            <w:r w:rsidRPr="00F37B44">
              <w:rPr>
                <w:b/>
                <w:bCs/>
              </w:rPr>
              <w:t>Tamponnade (Oui/Non ; si oui, drainage péricardique ?)</w:t>
            </w:r>
          </w:p>
        </w:tc>
        <w:tc>
          <w:tcPr>
            <w:tcW w:w="5577" w:type="dxa"/>
          </w:tcPr>
          <w:p w14:paraId="7F52EF0A" w14:textId="77777777" w:rsidR="00944BD6" w:rsidRPr="00F37B44" w:rsidRDefault="00944BD6" w:rsidP="00C71A55">
            <w:pPr>
              <w:rPr>
                <w:bCs/>
              </w:rPr>
            </w:pPr>
          </w:p>
        </w:tc>
      </w:tr>
      <w:tr w:rsidR="00944BD6" w:rsidRPr="00F37B44" w14:paraId="3722150F" w14:textId="77777777" w:rsidTr="00674D10">
        <w:trPr>
          <w:trHeight w:val="67"/>
        </w:trPr>
        <w:tc>
          <w:tcPr>
            <w:tcW w:w="3283" w:type="dxa"/>
            <w:vMerge/>
          </w:tcPr>
          <w:p w14:paraId="1B5CDC29" w14:textId="77777777" w:rsidR="00944BD6" w:rsidRPr="00F37B44" w:rsidRDefault="00944BD6" w:rsidP="00C71A55">
            <w:pPr>
              <w:rPr>
                <w:b/>
                <w:bCs/>
              </w:rPr>
            </w:pPr>
          </w:p>
        </w:tc>
        <w:tc>
          <w:tcPr>
            <w:tcW w:w="5132" w:type="dxa"/>
            <w:noWrap/>
          </w:tcPr>
          <w:p w14:paraId="5476E21E" w14:textId="4192232A" w:rsidR="00944BD6" w:rsidRPr="00F37B44" w:rsidRDefault="00944BD6" w:rsidP="00C71A55">
            <w:pPr>
              <w:rPr>
                <w:b/>
                <w:bCs/>
              </w:rPr>
            </w:pPr>
            <w:r w:rsidRPr="00F37B44">
              <w:rPr>
                <w:b/>
                <w:bCs/>
              </w:rPr>
              <w:t>Myocardite (Oui/Non)</w:t>
            </w:r>
          </w:p>
        </w:tc>
        <w:tc>
          <w:tcPr>
            <w:tcW w:w="5577" w:type="dxa"/>
          </w:tcPr>
          <w:p w14:paraId="6FCD6ED7" w14:textId="77777777" w:rsidR="00944BD6" w:rsidRPr="00F37B44" w:rsidRDefault="00944BD6" w:rsidP="00C71A55">
            <w:pPr>
              <w:rPr>
                <w:bCs/>
              </w:rPr>
            </w:pPr>
          </w:p>
        </w:tc>
      </w:tr>
      <w:tr w:rsidR="00944BD6" w:rsidRPr="00F37B44" w14:paraId="038262D9" w14:textId="77777777" w:rsidTr="00674D10">
        <w:trPr>
          <w:trHeight w:val="67"/>
        </w:trPr>
        <w:tc>
          <w:tcPr>
            <w:tcW w:w="3283" w:type="dxa"/>
            <w:vMerge/>
          </w:tcPr>
          <w:p w14:paraId="318EA9F5" w14:textId="77777777" w:rsidR="00944BD6" w:rsidRPr="00F37B44" w:rsidRDefault="00944BD6" w:rsidP="00C71A55">
            <w:pPr>
              <w:rPr>
                <w:b/>
                <w:bCs/>
              </w:rPr>
            </w:pPr>
          </w:p>
        </w:tc>
        <w:tc>
          <w:tcPr>
            <w:tcW w:w="5132" w:type="dxa"/>
            <w:noWrap/>
          </w:tcPr>
          <w:p w14:paraId="491AD6BF" w14:textId="2A3F3B2D" w:rsidR="00944BD6" w:rsidRPr="00F37B44" w:rsidRDefault="00944BD6" w:rsidP="00C71A55">
            <w:pPr>
              <w:rPr>
                <w:b/>
                <w:bCs/>
              </w:rPr>
            </w:pPr>
            <w:r w:rsidRPr="00F37B44">
              <w:rPr>
                <w:b/>
                <w:bCs/>
              </w:rPr>
              <w:t>Endocardite non infectieuse (Oui/Non)</w:t>
            </w:r>
          </w:p>
        </w:tc>
        <w:tc>
          <w:tcPr>
            <w:tcW w:w="5577" w:type="dxa"/>
          </w:tcPr>
          <w:p w14:paraId="25AD46D0" w14:textId="77777777" w:rsidR="00944BD6" w:rsidRPr="00F37B44" w:rsidRDefault="00944BD6" w:rsidP="00C71A55">
            <w:pPr>
              <w:rPr>
                <w:bCs/>
              </w:rPr>
            </w:pPr>
          </w:p>
        </w:tc>
      </w:tr>
      <w:tr w:rsidR="00944BD6" w:rsidRPr="00F37B44" w14:paraId="7DCED8DD" w14:textId="77777777" w:rsidTr="00674D10">
        <w:tc>
          <w:tcPr>
            <w:tcW w:w="3283" w:type="dxa"/>
            <w:vMerge/>
          </w:tcPr>
          <w:p w14:paraId="28240622" w14:textId="77777777" w:rsidR="00944BD6" w:rsidRPr="00F37B44" w:rsidRDefault="00944BD6" w:rsidP="00C71A55">
            <w:pPr>
              <w:rPr>
                <w:b/>
                <w:bCs/>
              </w:rPr>
            </w:pPr>
          </w:p>
        </w:tc>
        <w:tc>
          <w:tcPr>
            <w:tcW w:w="5132" w:type="dxa"/>
            <w:noWrap/>
          </w:tcPr>
          <w:p w14:paraId="090C072B" w14:textId="1BE8E7DA" w:rsidR="00944BD6" w:rsidRPr="00F37B44" w:rsidRDefault="00944BD6" w:rsidP="00C71A55">
            <w:pPr>
              <w:rPr>
                <w:b/>
                <w:bCs/>
              </w:rPr>
            </w:pPr>
            <w:r w:rsidRPr="00F37B44">
              <w:rPr>
                <w:b/>
                <w:bCs/>
              </w:rPr>
              <w:t>ECG (analyse, conclusion)</w:t>
            </w:r>
          </w:p>
        </w:tc>
        <w:tc>
          <w:tcPr>
            <w:tcW w:w="5577" w:type="dxa"/>
          </w:tcPr>
          <w:p w14:paraId="1EB4CE16" w14:textId="77777777" w:rsidR="00944BD6" w:rsidRPr="00F37B44" w:rsidRDefault="00944BD6" w:rsidP="00C71A55">
            <w:pPr>
              <w:rPr>
                <w:bCs/>
              </w:rPr>
            </w:pPr>
          </w:p>
          <w:p w14:paraId="2D7BB4AB" w14:textId="77777777" w:rsidR="00AE1943" w:rsidRPr="00F37B44" w:rsidRDefault="00AE1943" w:rsidP="00C71A55">
            <w:pPr>
              <w:rPr>
                <w:bCs/>
              </w:rPr>
            </w:pPr>
          </w:p>
        </w:tc>
      </w:tr>
      <w:tr w:rsidR="00944BD6" w:rsidRPr="00F37B44" w14:paraId="38559BA7" w14:textId="77777777" w:rsidTr="00674D10">
        <w:tc>
          <w:tcPr>
            <w:tcW w:w="3283" w:type="dxa"/>
            <w:vMerge/>
          </w:tcPr>
          <w:p w14:paraId="60D6E14C" w14:textId="77777777" w:rsidR="00944BD6" w:rsidRPr="00F37B44" w:rsidRDefault="00944BD6" w:rsidP="00C71A55">
            <w:pPr>
              <w:rPr>
                <w:b/>
                <w:bCs/>
              </w:rPr>
            </w:pPr>
          </w:p>
        </w:tc>
        <w:tc>
          <w:tcPr>
            <w:tcW w:w="5132" w:type="dxa"/>
            <w:noWrap/>
          </w:tcPr>
          <w:p w14:paraId="2E8DFC2C" w14:textId="6E6DE117" w:rsidR="00944BD6" w:rsidRPr="00F37B44" w:rsidRDefault="00944BD6" w:rsidP="00C71A55">
            <w:pPr>
              <w:rPr>
                <w:b/>
                <w:bCs/>
              </w:rPr>
            </w:pPr>
            <w:r w:rsidRPr="00F37B44">
              <w:rPr>
                <w:b/>
                <w:bCs/>
              </w:rPr>
              <w:t>HTAP (Oui/Non)</w:t>
            </w:r>
          </w:p>
        </w:tc>
        <w:tc>
          <w:tcPr>
            <w:tcW w:w="5577" w:type="dxa"/>
          </w:tcPr>
          <w:p w14:paraId="180FFC7A" w14:textId="77777777" w:rsidR="00944BD6" w:rsidRPr="00F37B44" w:rsidRDefault="00944BD6" w:rsidP="00C71A55">
            <w:pPr>
              <w:rPr>
                <w:bCs/>
              </w:rPr>
            </w:pPr>
          </w:p>
        </w:tc>
      </w:tr>
      <w:tr w:rsidR="00944BD6" w:rsidRPr="00F37B44" w14:paraId="519B0E39" w14:textId="77777777" w:rsidTr="00944BD6">
        <w:trPr>
          <w:trHeight w:val="135"/>
        </w:trPr>
        <w:tc>
          <w:tcPr>
            <w:tcW w:w="3283" w:type="dxa"/>
            <w:vMerge/>
          </w:tcPr>
          <w:p w14:paraId="4DE40CA2" w14:textId="77777777" w:rsidR="00944BD6" w:rsidRPr="00F37B44" w:rsidRDefault="00944BD6" w:rsidP="00C71A55">
            <w:pPr>
              <w:rPr>
                <w:b/>
                <w:bCs/>
              </w:rPr>
            </w:pPr>
          </w:p>
        </w:tc>
        <w:tc>
          <w:tcPr>
            <w:tcW w:w="5132" w:type="dxa"/>
            <w:noWrap/>
          </w:tcPr>
          <w:p w14:paraId="40C57E7D" w14:textId="119007F7" w:rsidR="00944BD6" w:rsidRPr="00F37B44" w:rsidRDefault="00944BD6" w:rsidP="00C71A55">
            <w:pPr>
              <w:rPr>
                <w:b/>
                <w:bCs/>
              </w:rPr>
            </w:pPr>
            <w:r w:rsidRPr="00F37B44">
              <w:rPr>
                <w:b/>
                <w:bCs/>
              </w:rPr>
              <w:t>Hépatite fulminante (Oui/Non)</w:t>
            </w:r>
          </w:p>
        </w:tc>
        <w:tc>
          <w:tcPr>
            <w:tcW w:w="5577" w:type="dxa"/>
          </w:tcPr>
          <w:p w14:paraId="739260DE" w14:textId="77777777" w:rsidR="00944BD6" w:rsidRPr="00F37B44" w:rsidRDefault="00944BD6" w:rsidP="00C71A55">
            <w:pPr>
              <w:rPr>
                <w:bCs/>
              </w:rPr>
            </w:pPr>
          </w:p>
        </w:tc>
      </w:tr>
      <w:tr w:rsidR="00944BD6" w:rsidRPr="00F37B44" w14:paraId="639FED1D" w14:textId="77777777" w:rsidTr="00674D10">
        <w:trPr>
          <w:trHeight w:val="135"/>
        </w:trPr>
        <w:tc>
          <w:tcPr>
            <w:tcW w:w="3283" w:type="dxa"/>
            <w:vMerge/>
          </w:tcPr>
          <w:p w14:paraId="67AA2B0A" w14:textId="77777777" w:rsidR="00944BD6" w:rsidRPr="00F37B44" w:rsidRDefault="00944BD6" w:rsidP="00C71A55">
            <w:pPr>
              <w:rPr>
                <w:b/>
                <w:bCs/>
              </w:rPr>
            </w:pPr>
          </w:p>
        </w:tc>
        <w:tc>
          <w:tcPr>
            <w:tcW w:w="5132" w:type="dxa"/>
            <w:noWrap/>
          </w:tcPr>
          <w:p w14:paraId="06421EB0" w14:textId="564EDDC6" w:rsidR="00944BD6" w:rsidRPr="00F37B44" w:rsidRDefault="00944BD6" w:rsidP="00C71A55">
            <w:pPr>
              <w:rPr>
                <w:b/>
                <w:bCs/>
              </w:rPr>
            </w:pPr>
            <w:r w:rsidRPr="00F37B44">
              <w:rPr>
                <w:b/>
                <w:bCs/>
              </w:rPr>
              <w:t>DRESS (Oui/Non)</w:t>
            </w:r>
          </w:p>
        </w:tc>
        <w:tc>
          <w:tcPr>
            <w:tcW w:w="5577" w:type="dxa"/>
          </w:tcPr>
          <w:p w14:paraId="31A009AD" w14:textId="77777777" w:rsidR="00944BD6" w:rsidRPr="00F37B44" w:rsidRDefault="00944BD6" w:rsidP="00C71A55">
            <w:pPr>
              <w:rPr>
                <w:bCs/>
              </w:rPr>
            </w:pPr>
          </w:p>
        </w:tc>
      </w:tr>
      <w:tr w:rsidR="00944BD6" w:rsidRPr="00F37B44" w14:paraId="31BE7FEC" w14:textId="77777777" w:rsidTr="00674D10">
        <w:tc>
          <w:tcPr>
            <w:tcW w:w="3283" w:type="dxa"/>
            <w:vMerge/>
          </w:tcPr>
          <w:p w14:paraId="6AF77781" w14:textId="77777777" w:rsidR="00944BD6" w:rsidRPr="00F37B44" w:rsidRDefault="00944BD6" w:rsidP="00C71A55">
            <w:pPr>
              <w:rPr>
                <w:b/>
                <w:bCs/>
              </w:rPr>
            </w:pPr>
          </w:p>
        </w:tc>
        <w:tc>
          <w:tcPr>
            <w:tcW w:w="5132" w:type="dxa"/>
            <w:noWrap/>
          </w:tcPr>
          <w:p w14:paraId="32B07159" w14:textId="2D09E3BA" w:rsidR="00944BD6" w:rsidRPr="00F37B44" w:rsidRDefault="00944BD6" w:rsidP="00C71A55">
            <w:pPr>
              <w:rPr>
                <w:b/>
                <w:bCs/>
              </w:rPr>
            </w:pPr>
            <w:r w:rsidRPr="00F37B44">
              <w:rPr>
                <w:b/>
                <w:bCs/>
              </w:rPr>
              <w:t>Autres signes cliniques (détailler)</w:t>
            </w:r>
          </w:p>
        </w:tc>
        <w:tc>
          <w:tcPr>
            <w:tcW w:w="5577" w:type="dxa"/>
          </w:tcPr>
          <w:p w14:paraId="1952F757" w14:textId="77777777" w:rsidR="00944BD6" w:rsidRPr="00F37B44" w:rsidRDefault="00944BD6" w:rsidP="00C71A55">
            <w:pPr>
              <w:rPr>
                <w:bCs/>
              </w:rPr>
            </w:pPr>
          </w:p>
          <w:p w14:paraId="35F922F2" w14:textId="77777777" w:rsidR="00AE1943" w:rsidRPr="00F37B44" w:rsidRDefault="00AE1943" w:rsidP="00C71A55">
            <w:pPr>
              <w:rPr>
                <w:bCs/>
              </w:rPr>
            </w:pPr>
          </w:p>
        </w:tc>
      </w:tr>
      <w:tr w:rsidR="00944BD6" w:rsidRPr="00F37B44" w14:paraId="48C119D3" w14:textId="77777777" w:rsidTr="00674D10">
        <w:trPr>
          <w:trHeight w:val="69"/>
        </w:trPr>
        <w:tc>
          <w:tcPr>
            <w:tcW w:w="3283" w:type="dxa"/>
            <w:vMerge/>
            <w:hideMark/>
          </w:tcPr>
          <w:p w14:paraId="73D7D6EF" w14:textId="77777777" w:rsidR="00944BD6" w:rsidRPr="00F37B44" w:rsidRDefault="00944BD6" w:rsidP="00C71A55">
            <w:pPr>
              <w:rPr>
                <w:b/>
                <w:bCs/>
              </w:rPr>
            </w:pPr>
          </w:p>
        </w:tc>
        <w:tc>
          <w:tcPr>
            <w:tcW w:w="5132" w:type="dxa"/>
            <w:noWrap/>
            <w:hideMark/>
          </w:tcPr>
          <w:p w14:paraId="3A5D7D7E" w14:textId="2644EE6A" w:rsidR="00944BD6" w:rsidRPr="00F37B44" w:rsidRDefault="00944BD6" w:rsidP="00FA7525">
            <w:pPr>
              <w:rPr>
                <w:b/>
                <w:bCs/>
              </w:rPr>
            </w:pPr>
            <w:r w:rsidRPr="00F37B44">
              <w:rPr>
                <w:b/>
                <w:bCs/>
              </w:rPr>
              <w:t xml:space="preserve">Complication hématologique (Oui/Non ; si oui : préciser SAM, MAT, </w:t>
            </w:r>
            <w:proofErr w:type="gramStart"/>
            <w:r w:rsidRPr="00F37B44">
              <w:rPr>
                <w:b/>
                <w:bCs/>
              </w:rPr>
              <w:t>CIVD  …</w:t>
            </w:r>
            <w:proofErr w:type="gramEnd"/>
            <w:r w:rsidRPr="00F37B44">
              <w:rPr>
                <w:b/>
                <w:bCs/>
              </w:rPr>
              <w:t>)*</w:t>
            </w:r>
          </w:p>
        </w:tc>
        <w:tc>
          <w:tcPr>
            <w:tcW w:w="5577" w:type="dxa"/>
          </w:tcPr>
          <w:p w14:paraId="2FA42F8E" w14:textId="77777777" w:rsidR="00944BD6" w:rsidRPr="00F37B44" w:rsidRDefault="00944BD6" w:rsidP="00C71A55">
            <w:pPr>
              <w:rPr>
                <w:bCs/>
              </w:rPr>
            </w:pPr>
          </w:p>
        </w:tc>
      </w:tr>
      <w:tr w:rsidR="00944BD6" w:rsidRPr="00F37B44" w14:paraId="52A706C8" w14:textId="77777777" w:rsidTr="00674D10">
        <w:trPr>
          <w:trHeight w:val="67"/>
        </w:trPr>
        <w:tc>
          <w:tcPr>
            <w:tcW w:w="3283" w:type="dxa"/>
            <w:vMerge/>
          </w:tcPr>
          <w:p w14:paraId="0D82C1C9" w14:textId="77777777" w:rsidR="00944BD6" w:rsidRPr="00F37B44" w:rsidRDefault="00944BD6" w:rsidP="00C71A55">
            <w:pPr>
              <w:rPr>
                <w:b/>
                <w:bCs/>
              </w:rPr>
            </w:pPr>
          </w:p>
        </w:tc>
        <w:tc>
          <w:tcPr>
            <w:tcW w:w="5132" w:type="dxa"/>
            <w:noWrap/>
          </w:tcPr>
          <w:p w14:paraId="6C50F796" w14:textId="641C0A18" w:rsidR="00944BD6" w:rsidRPr="00F37B44" w:rsidRDefault="00944BD6" w:rsidP="00FA7525">
            <w:pPr>
              <w:rPr>
                <w:b/>
                <w:bCs/>
              </w:rPr>
            </w:pPr>
            <w:r w:rsidRPr="00F37B44">
              <w:rPr>
                <w:b/>
                <w:bCs/>
              </w:rPr>
              <w:t xml:space="preserve">Complication neurologique (Oui/Non ; si oui : </w:t>
            </w:r>
            <w:proofErr w:type="gramStart"/>
            <w:r w:rsidRPr="00F37B44">
              <w:rPr>
                <w:b/>
                <w:bCs/>
              </w:rPr>
              <w:t>préciser)*</w:t>
            </w:r>
            <w:proofErr w:type="gramEnd"/>
          </w:p>
        </w:tc>
        <w:tc>
          <w:tcPr>
            <w:tcW w:w="5577" w:type="dxa"/>
          </w:tcPr>
          <w:p w14:paraId="79371ED7" w14:textId="77777777" w:rsidR="00944BD6" w:rsidRPr="00F37B44" w:rsidRDefault="00944BD6" w:rsidP="00C71A55">
            <w:pPr>
              <w:rPr>
                <w:bCs/>
              </w:rPr>
            </w:pPr>
          </w:p>
        </w:tc>
      </w:tr>
      <w:tr w:rsidR="00944BD6" w:rsidRPr="00F37B44" w14:paraId="1359FC8A" w14:textId="77777777" w:rsidTr="00674D10">
        <w:trPr>
          <w:trHeight w:val="67"/>
        </w:trPr>
        <w:tc>
          <w:tcPr>
            <w:tcW w:w="3283" w:type="dxa"/>
            <w:vMerge/>
          </w:tcPr>
          <w:p w14:paraId="6CBBF70D" w14:textId="77777777" w:rsidR="00944BD6" w:rsidRPr="00F37B44" w:rsidRDefault="00944BD6" w:rsidP="00C71A55">
            <w:pPr>
              <w:rPr>
                <w:b/>
                <w:bCs/>
              </w:rPr>
            </w:pPr>
          </w:p>
        </w:tc>
        <w:tc>
          <w:tcPr>
            <w:tcW w:w="5132" w:type="dxa"/>
            <w:noWrap/>
          </w:tcPr>
          <w:p w14:paraId="0201AA1C" w14:textId="004CFD21" w:rsidR="00944BD6" w:rsidRPr="00F37B44" w:rsidRDefault="00944BD6" w:rsidP="00FA7525">
            <w:pPr>
              <w:rPr>
                <w:b/>
                <w:bCs/>
              </w:rPr>
            </w:pPr>
            <w:r w:rsidRPr="00F37B44">
              <w:rPr>
                <w:b/>
                <w:bCs/>
              </w:rPr>
              <w:t xml:space="preserve">Complication pulmonaire (Oui/Non ; si oui : préciser : pneumopathie interstitielle, hémorragie intra-alvéolaire, empyème </w:t>
            </w:r>
            <w:proofErr w:type="gramStart"/>
            <w:r w:rsidRPr="00F37B44">
              <w:rPr>
                <w:b/>
                <w:bCs/>
              </w:rPr>
              <w:t>aseptique)*</w:t>
            </w:r>
            <w:proofErr w:type="gramEnd"/>
          </w:p>
        </w:tc>
        <w:tc>
          <w:tcPr>
            <w:tcW w:w="5577" w:type="dxa"/>
          </w:tcPr>
          <w:p w14:paraId="14E7955E" w14:textId="77777777" w:rsidR="00944BD6" w:rsidRPr="00F37B44" w:rsidRDefault="00944BD6" w:rsidP="00C71A55">
            <w:pPr>
              <w:rPr>
                <w:bCs/>
              </w:rPr>
            </w:pPr>
          </w:p>
        </w:tc>
      </w:tr>
      <w:tr w:rsidR="00944BD6" w:rsidRPr="00F37B44" w14:paraId="62D35AA2" w14:textId="77777777" w:rsidTr="00674D10">
        <w:trPr>
          <w:trHeight w:val="67"/>
        </w:trPr>
        <w:tc>
          <w:tcPr>
            <w:tcW w:w="3283" w:type="dxa"/>
            <w:vMerge/>
          </w:tcPr>
          <w:p w14:paraId="7E39E5E3" w14:textId="77777777" w:rsidR="00944BD6" w:rsidRPr="00F37B44" w:rsidRDefault="00944BD6" w:rsidP="00C71A55">
            <w:pPr>
              <w:rPr>
                <w:b/>
                <w:bCs/>
              </w:rPr>
            </w:pPr>
          </w:p>
        </w:tc>
        <w:tc>
          <w:tcPr>
            <w:tcW w:w="5132" w:type="dxa"/>
            <w:noWrap/>
          </w:tcPr>
          <w:p w14:paraId="0E3538AB" w14:textId="4D8457BA" w:rsidR="00944BD6" w:rsidRPr="00F37B44" w:rsidRDefault="00944BD6" w:rsidP="00FA7525">
            <w:pPr>
              <w:rPr>
                <w:b/>
                <w:bCs/>
              </w:rPr>
            </w:pPr>
            <w:r w:rsidRPr="00F37B44">
              <w:rPr>
                <w:b/>
                <w:bCs/>
              </w:rPr>
              <w:t xml:space="preserve">Complication rénale (Oui/Non ; si oui : </w:t>
            </w:r>
            <w:proofErr w:type="gramStart"/>
            <w:r w:rsidRPr="00F37B44">
              <w:rPr>
                <w:b/>
                <w:bCs/>
              </w:rPr>
              <w:t>préciser)*</w:t>
            </w:r>
            <w:proofErr w:type="gramEnd"/>
          </w:p>
        </w:tc>
        <w:tc>
          <w:tcPr>
            <w:tcW w:w="5577" w:type="dxa"/>
          </w:tcPr>
          <w:p w14:paraId="2ACBADB2" w14:textId="77777777" w:rsidR="00944BD6" w:rsidRPr="00F37B44" w:rsidRDefault="00944BD6" w:rsidP="00C71A55">
            <w:pPr>
              <w:rPr>
                <w:bCs/>
              </w:rPr>
            </w:pPr>
          </w:p>
        </w:tc>
      </w:tr>
      <w:tr w:rsidR="00944BD6" w:rsidRPr="00F37B44" w14:paraId="0D3D4EC5" w14:textId="77777777" w:rsidTr="00674D10">
        <w:tc>
          <w:tcPr>
            <w:tcW w:w="3283" w:type="dxa"/>
            <w:vMerge/>
            <w:hideMark/>
          </w:tcPr>
          <w:p w14:paraId="3308992E" w14:textId="77777777" w:rsidR="00944BD6" w:rsidRPr="00F37B44" w:rsidRDefault="00944BD6" w:rsidP="00C71A55">
            <w:pPr>
              <w:rPr>
                <w:b/>
                <w:bCs/>
              </w:rPr>
            </w:pPr>
          </w:p>
        </w:tc>
        <w:tc>
          <w:tcPr>
            <w:tcW w:w="5132" w:type="dxa"/>
            <w:noWrap/>
            <w:hideMark/>
          </w:tcPr>
          <w:p w14:paraId="6BE95845" w14:textId="61E7AAA1" w:rsidR="00944BD6" w:rsidRPr="00F37B44" w:rsidRDefault="00944BD6" w:rsidP="00FA7525">
            <w:pPr>
              <w:rPr>
                <w:b/>
                <w:bCs/>
              </w:rPr>
            </w:pPr>
            <w:r w:rsidRPr="00F37B44">
              <w:rPr>
                <w:b/>
                <w:bCs/>
              </w:rPr>
              <w:t>Complication amylose AA (Oui/Non)</w:t>
            </w:r>
          </w:p>
        </w:tc>
        <w:tc>
          <w:tcPr>
            <w:tcW w:w="5577" w:type="dxa"/>
          </w:tcPr>
          <w:p w14:paraId="71EC31BF" w14:textId="77777777" w:rsidR="00944BD6" w:rsidRPr="00F37B44" w:rsidRDefault="00944BD6" w:rsidP="00C71A55">
            <w:pPr>
              <w:rPr>
                <w:bCs/>
              </w:rPr>
            </w:pPr>
          </w:p>
        </w:tc>
      </w:tr>
      <w:tr w:rsidR="00765C5F" w:rsidRPr="00F37B44" w14:paraId="2666443C" w14:textId="77777777" w:rsidTr="00674D10">
        <w:trPr>
          <w:trHeight w:val="135"/>
        </w:trPr>
        <w:tc>
          <w:tcPr>
            <w:tcW w:w="3283" w:type="dxa"/>
            <w:vMerge w:val="restart"/>
          </w:tcPr>
          <w:p w14:paraId="3B4D6DCB" w14:textId="059EF836" w:rsidR="00765C5F" w:rsidRPr="00F37B44" w:rsidRDefault="00765C5F" w:rsidP="004E1C3F">
            <w:pPr>
              <w:rPr>
                <w:b/>
                <w:bCs/>
              </w:rPr>
            </w:pPr>
            <w:r w:rsidRPr="00F37B44">
              <w:rPr>
                <w:b/>
                <w:bCs/>
              </w:rPr>
              <w:lastRenderedPageBreak/>
              <w:t>Biologie au diagnostic de la MSA</w:t>
            </w:r>
          </w:p>
        </w:tc>
        <w:tc>
          <w:tcPr>
            <w:tcW w:w="5132" w:type="dxa"/>
            <w:noWrap/>
          </w:tcPr>
          <w:p w14:paraId="2479CD0E" w14:textId="35C8EE9B" w:rsidR="00765C5F" w:rsidRPr="00F37B44" w:rsidRDefault="00765C5F" w:rsidP="004E1C3F">
            <w:pPr>
              <w:rPr>
                <w:b/>
                <w:bCs/>
              </w:rPr>
            </w:pPr>
            <w:r w:rsidRPr="00F37B44">
              <w:rPr>
                <w:b/>
                <w:bCs/>
              </w:rPr>
              <w:t>Globules blancs (taux/mm3)</w:t>
            </w:r>
          </w:p>
        </w:tc>
        <w:tc>
          <w:tcPr>
            <w:tcW w:w="5577" w:type="dxa"/>
          </w:tcPr>
          <w:p w14:paraId="6FBC506C" w14:textId="77777777" w:rsidR="00765C5F" w:rsidRPr="00F37B44" w:rsidRDefault="00765C5F" w:rsidP="004E1C3F">
            <w:pPr>
              <w:rPr>
                <w:bCs/>
              </w:rPr>
            </w:pPr>
          </w:p>
        </w:tc>
      </w:tr>
      <w:tr w:rsidR="00765C5F" w:rsidRPr="00F37B44" w14:paraId="285F49C7" w14:textId="77777777" w:rsidTr="00674D10">
        <w:trPr>
          <w:trHeight w:val="135"/>
        </w:trPr>
        <w:tc>
          <w:tcPr>
            <w:tcW w:w="3283" w:type="dxa"/>
            <w:vMerge/>
          </w:tcPr>
          <w:p w14:paraId="162824A2" w14:textId="77777777" w:rsidR="00765C5F" w:rsidRPr="00F37B44" w:rsidRDefault="00765C5F" w:rsidP="004E1C3F">
            <w:pPr>
              <w:rPr>
                <w:b/>
                <w:bCs/>
              </w:rPr>
            </w:pPr>
          </w:p>
        </w:tc>
        <w:tc>
          <w:tcPr>
            <w:tcW w:w="5132" w:type="dxa"/>
            <w:noWrap/>
          </w:tcPr>
          <w:p w14:paraId="1D12239C" w14:textId="12EB8D77" w:rsidR="00765C5F" w:rsidRPr="00F37B44" w:rsidRDefault="00765C5F" w:rsidP="004E1C3F">
            <w:pPr>
              <w:rPr>
                <w:b/>
                <w:bCs/>
              </w:rPr>
            </w:pPr>
            <w:r w:rsidRPr="00F37B44">
              <w:rPr>
                <w:b/>
                <w:bCs/>
              </w:rPr>
              <w:t>PN neutrophile (taux/mm3, %)</w:t>
            </w:r>
          </w:p>
        </w:tc>
        <w:tc>
          <w:tcPr>
            <w:tcW w:w="5577" w:type="dxa"/>
          </w:tcPr>
          <w:p w14:paraId="5BECD975" w14:textId="77777777" w:rsidR="00765C5F" w:rsidRPr="00F37B44" w:rsidRDefault="00765C5F" w:rsidP="004E1C3F">
            <w:pPr>
              <w:rPr>
                <w:bCs/>
              </w:rPr>
            </w:pPr>
          </w:p>
        </w:tc>
      </w:tr>
      <w:tr w:rsidR="00765C5F" w:rsidRPr="00F37B44" w14:paraId="67EFF407" w14:textId="77777777" w:rsidTr="00674D10">
        <w:trPr>
          <w:trHeight w:val="135"/>
        </w:trPr>
        <w:tc>
          <w:tcPr>
            <w:tcW w:w="3283" w:type="dxa"/>
            <w:vMerge/>
          </w:tcPr>
          <w:p w14:paraId="44502A40" w14:textId="77777777" w:rsidR="00765C5F" w:rsidRPr="00F37B44" w:rsidRDefault="00765C5F" w:rsidP="004E1C3F">
            <w:pPr>
              <w:rPr>
                <w:b/>
                <w:bCs/>
              </w:rPr>
            </w:pPr>
          </w:p>
        </w:tc>
        <w:tc>
          <w:tcPr>
            <w:tcW w:w="5132" w:type="dxa"/>
            <w:noWrap/>
          </w:tcPr>
          <w:p w14:paraId="5271BBEE" w14:textId="610527E2" w:rsidR="00765C5F" w:rsidRPr="00F37B44" w:rsidRDefault="00765C5F" w:rsidP="004E1C3F">
            <w:pPr>
              <w:rPr>
                <w:b/>
                <w:bCs/>
              </w:rPr>
            </w:pPr>
            <w:r w:rsidRPr="00F37B44">
              <w:rPr>
                <w:b/>
                <w:bCs/>
              </w:rPr>
              <w:t>Hémoglobine</w:t>
            </w:r>
          </w:p>
        </w:tc>
        <w:tc>
          <w:tcPr>
            <w:tcW w:w="5577" w:type="dxa"/>
          </w:tcPr>
          <w:p w14:paraId="70437BC4" w14:textId="77777777" w:rsidR="00765C5F" w:rsidRPr="00F37B44" w:rsidRDefault="00765C5F" w:rsidP="004E1C3F">
            <w:pPr>
              <w:rPr>
                <w:bCs/>
              </w:rPr>
            </w:pPr>
          </w:p>
        </w:tc>
      </w:tr>
      <w:tr w:rsidR="00765C5F" w:rsidRPr="00F37B44" w14:paraId="7E72D119" w14:textId="77777777" w:rsidTr="00674D10">
        <w:tc>
          <w:tcPr>
            <w:tcW w:w="3283" w:type="dxa"/>
            <w:vMerge/>
          </w:tcPr>
          <w:p w14:paraId="32411AF3" w14:textId="77777777" w:rsidR="00765C5F" w:rsidRPr="00F37B44" w:rsidRDefault="00765C5F" w:rsidP="004E1C3F">
            <w:pPr>
              <w:rPr>
                <w:b/>
                <w:bCs/>
              </w:rPr>
            </w:pPr>
          </w:p>
        </w:tc>
        <w:tc>
          <w:tcPr>
            <w:tcW w:w="5132" w:type="dxa"/>
            <w:noWrap/>
          </w:tcPr>
          <w:p w14:paraId="06B39A3F" w14:textId="68BF555A" w:rsidR="00765C5F" w:rsidRPr="00F37B44" w:rsidRDefault="00765C5F" w:rsidP="004E1C3F">
            <w:pPr>
              <w:rPr>
                <w:b/>
                <w:bCs/>
                <w:strike/>
              </w:rPr>
            </w:pPr>
            <w:r w:rsidRPr="00F37B44">
              <w:rPr>
                <w:b/>
                <w:bCs/>
              </w:rPr>
              <w:t>Ferritine (taux le plus haut si plusieurs mesures)</w:t>
            </w:r>
          </w:p>
        </w:tc>
        <w:tc>
          <w:tcPr>
            <w:tcW w:w="5577" w:type="dxa"/>
          </w:tcPr>
          <w:p w14:paraId="33311EAE" w14:textId="77777777" w:rsidR="00765C5F" w:rsidRPr="00F37B44" w:rsidRDefault="00765C5F" w:rsidP="004E1C3F">
            <w:pPr>
              <w:rPr>
                <w:bCs/>
              </w:rPr>
            </w:pPr>
          </w:p>
        </w:tc>
      </w:tr>
      <w:tr w:rsidR="00765C5F" w:rsidRPr="00F37B44" w14:paraId="2465077A" w14:textId="77777777" w:rsidTr="00674D10">
        <w:tc>
          <w:tcPr>
            <w:tcW w:w="3283" w:type="dxa"/>
            <w:vMerge/>
          </w:tcPr>
          <w:p w14:paraId="02C6F7B9" w14:textId="77777777" w:rsidR="00765C5F" w:rsidRPr="00F37B44" w:rsidRDefault="00765C5F" w:rsidP="004E1C3F">
            <w:pPr>
              <w:rPr>
                <w:b/>
                <w:bCs/>
              </w:rPr>
            </w:pPr>
          </w:p>
        </w:tc>
        <w:tc>
          <w:tcPr>
            <w:tcW w:w="5132" w:type="dxa"/>
            <w:noWrap/>
          </w:tcPr>
          <w:p w14:paraId="261A1879" w14:textId="4B14AA8A" w:rsidR="00765C5F" w:rsidRPr="00F37B44" w:rsidRDefault="00765C5F" w:rsidP="004E1C3F">
            <w:pPr>
              <w:rPr>
                <w:b/>
                <w:bCs/>
                <w:strike/>
              </w:rPr>
            </w:pPr>
            <w:r w:rsidRPr="00F37B44">
              <w:rPr>
                <w:b/>
                <w:bCs/>
              </w:rPr>
              <w:t>Ferritine glycosylée (%)</w:t>
            </w:r>
          </w:p>
        </w:tc>
        <w:tc>
          <w:tcPr>
            <w:tcW w:w="5577" w:type="dxa"/>
          </w:tcPr>
          <w:p w14:paraId="5229B080" w14:textId="77777777" w:rsidR="00765C5F" w:rsidRPr="00F37B44" w:rsidRDefault="00765C5F" w:rsidP="004E1C3F">
            <w:pPr>
              <w:rPr>
                <w:bCs/>
              </w:rPr>
            </w:pPr>
          </w:p>
        </w:tc>
      </w:tr>
      <w:tr w:rsidR="00765C5F" w:rsidRPr="00F37B44" w14:paraId="5A52786A" w14:textId="77777777" w:rsidTr="00674D10">
        <w:tc>
          <w:tcPr>
            <w:tcW w:w="3283" w:type="dxa"/>
            <w:vMerge/>
          </w:tcPr>
          <w:p w14:paraId="0FF7FF6A" w14:textId="77777777" w:rsidR="00765C5F" w:rsidRPr="00F37B44" w:rsidRDefault="00765C5F" w:rsidP="004E1C3F">
            <w:pPr>
              <w:rPr>
                <w:b/>
                <w:bCs/>
              </w:rPr>
            </w:pPr>
          </w:p>
        </w:tc>
        <w:tc>
          <w:tcPr>
            <w:tcW w:w="5132" w:type="dxa"/>
            <w:noWrap/>
          </w:tcPr>
          <w:p w14:paraId="380E4C64" w14:textId="7C33DAF8" w:rsidR="00765C5F" w:rsidRPr="00F37B44" w:rsidRDefault="00765C5F" w:rsidP="004E1C3F">
            <w:pPr>
              <w:rPr>
                <w:b/>
                <w:bCs/>
                <w:strike/>
              </w:rPr>
            </w:pPr>
            <w:r w:rsidRPr="00F37B44">
              <w:rPr>
                <w:b/>
                <w:bCs/>
              </w:rPr>
              <w:t>VS</w:t>
            </w:r>
          </w:p>
        </w:tc>
        <w:tc>
          <w:tcPr>
            <w:tcW w:w="5577" w:type="dxa"/>
          </w:tcPr>
          <w:p w14:paraId="17956BBA" w14:textId="77777777" w:rsidR="00765C5F" w:rsidRPr="00F37B44" w:rsidRDefault="00765C5F" w:rsidP="004E1C3F">
            <w:pPr>
              <w:rPr>
                <w:bCs/>
              </w:rPr>
            </w:pPr>
          </w:p>
        </w:tc>
      </w:tr>
      <w:tr w:rsidR="00765C5F" w:rsidRPr="00F37B44" w14:paraId="1219A6DB" w14:textId="77777777" w:rsidTr="00674D10">
        <w:tc>
          <w:tcPr>
            <w:tcW w:w="3283" w:type="dxa"/>
            <w:vMerge/>
          </w:tcPr>
          <w:p w14:paraId="246DC0DD" w14:textId="77777777" w:rsidR="00765C5F" w:rsidRPr="00F37B44" w:rsidRDefault="00765C5F" w:rsidP="004E1C3F">
            <w:pPr>
              <w:rPr>
                <w:b/>
                <w:bCs/>
              </w:rPr>
            </w:pPr>
          </w:p>
        </w:tc>
        <w:tc>
          <w:tcPr>
            <w:tcW w:w="5132" w:type="dxa"/>
            <w:noWrap/>
          </w:tcPr>
          <w:p w14:paraId="218C912A" w14:textId="6094A899" w:rsidR="00765C5F" w:rsidRPr="00F37B44" w:rsidRDefault="00765C5F" w:rsidP="004E1C3F">
            <w:pPr>
              <w:rPr>
                <w:b/>
                <w:bCs/>
                <w:strike/>
              </w:rPr>
            </w:pPr>
            <w:r w:rsidRPr="00F37B44">
              <w:rPr>
                <w:b/>
                <w:bCs/>
              </w:rPr>
              <w:t>CRP (taux le plus haut si plusieurs mesures)</w:t>
            </w:r>
          </w:p>
        </w:tc>
        <w:tc>
          <w:tcPr>
            <w:tcW w:w="5577" w:type="dxa"/>
          </w:tcPr>
          <w:p w14:paraId="28A9B88C" w14:textId="77777777" w:rsidR="00765C5F" w:rsidRPr="00F37B44" w:rsidRDefault="00765C5F" w:rsidP="004E1C3F">
            <w:pPr>
              <w:rPr>
                <w:bCs/>
              </w:rPr>
            </w:pPr>
          </w:p>
        </w:tc>
      </w:tr>
      <w:tr w:rsidR="00765C5F" w:rsidRPr="00F37B44" w14:paraId="4B40701C" w14:textId="77777777" w:rsidTr="00674D10">
        <w:tc>
          <w:tcPr>
            <w:tcW w:w="3283" w:type="dxa"/>
            <w:vMerge/>
          </w:tcPr>
          <w:p w14:paraId="6EA792EC" w14:textId="77777777" w:rsidR="00765C5F" w:rsidRPr="00F37B44" w:rsidRDefault="00765C5F" w:rsidP="004E1C3F">
            <w:pPr>
              <w:rPr>
                <w:b/>
                <w:bCs/>
              </w:rPr>
            </w:pPr>
          </w:p>
        </w:tc>
        <w:tc>
          <w:tcPr>
            <w:tcW w:w="5132" w:type="dxa"/>
            <w:noWrap/>
          </w:tcPr>
          <w:p w14:paraId="2DBC520F" w14:textId="347A277E" w:rsidR="00765C5F" w:rsidRPr="00F37B44" w:rsidRDefault="00765C5F" w:rsidP="004E1C3F">
            <w:pPr>
              <w:rPr>
                <w:b/>
                <w:bCs/>
                <w:strike/>
              </w:rPr>
            </w:pPr>
            <w:r w:rsidRPr="00F37B44">
              <w:rPr>
                <w:b/>
                <w:bCs/>
              </w:rPr>
              <w:t>ALAT</w:t>
            </w:r>
          </w:p>
        </w:tc>
        <w:tc>
          <w:tcPr>
            <w:tcW w:w="5577" w:type="dxa"/>
          </w:tcPr>
          <w:p w14:paraId="2CA4D9B3" w14:textId="77777777" w:rsidR="00765C5F" w:rsidRPr="00F37B44" w:rsidRDefault="00765C5F" w:rsidP="004E1C3F">
            <w:pPr>
              <w:rPr>
                <w:bCs/>
              </w:rPr>
            </w:pPr>
          </w:p>
        </w:tc>
      </w:tr>
      <w:tr w:rsidR="00765C5F" w:rsidRPr="00F37B44" w14:paraId="4995F22B" w14:textId="77777777" w:rsidTr="00674D10">
        <w:tc>
          <w:tcPr>
            <w:tcW w:w="3283" w:type="dxa"/>
            <w:vMerge/>
          </w:tcPr>
          <w:p w14:paraId="21EA8C35" w14:textId="77777777" w:rsidR="00765C5F" w:rsidRPr="00F37B44" w:rsidRDefault="00765C5F" w:rsidP="004E1C3F">
            <w:pPr>
              <w:rPr>
                <w:b/>
                <w:bCs/>
              </w:rPr>
            </w:pPr>
          </w:p>
        </w:tc>
        <w:tc>
          <w:tcPr>
            <w:tcW w:w="5132" w:type="dxa"/>
            <w:noWrap/>
          </w:tcPr>
          <w:p w14:paraId="3E118693" w14:textId="2543BC2D" w:rsidR="00765C5F" w:rsidRPr="00F37B44" w:rsidRDefault="00765C5F" w:rsidP="004E1C3F">
            <w:pPr>
              <w:rPr>
                <w:b/>
                <w:bCs/>
                <w:strike/>
              </w:rPr>
            </w:pPr>
            <w:r w:rsidRPr="00F37B44">
              <w:rPr>
                <w:b/>
                <w:bCs/>
              </w:rPr>
              <w:t>ASAT</w:t>
            </w:r>
          </w:p>
        </w:tc>
        <w:tc>
          <w:tcPr>
            <w:tcW w:w="5577" w:type="dxa"/>
          </w:tcPr>
          <w:p w14:paraId="41648D85" w14:textId="77777777" w:rsidR="00765C5F" w:rsidRPr="00F37B44" w:rsidRDefault="00765C5F" w:rsidP="004E1C3F">
            <w:pPr>
              <w:rPr>
                <w:bCs/>
              </w:rPr>
            </w:pPr>
          </w:p>
        </w:tc>
      </w:tr>
      <w:tr w:rsidR="00765C5F" w:rsidRPr="00F37B44" w14:paraId="055A8512" w14:textId="77777777" w:rsidTr="00674D10">
        <w:tc>
          <w:tcPr>
            <w:tcW w:w="3283" w:type="dxa"/>
            <w:vMerge/>
          </w:tcPr>
          <w:p w14:paraId="599A168E" w14:textId="77777777" w:rsidR="00765C5F" w:rsidRPr="00F37B44" w:rsidRDefault="00765C5F" w:rsidP="004E1C3F">
            <w:pPr>
              <w:rPr>
                <w:b/>
                <w:bCs/>
              </w:rPr>
            </w:pPr>
          </w:p>
        </w:tc>
        <w:tc>
          <w:tcPr>
            <w:tcW w:w="5132" w:type="dxa"/>
            <w:noWrap/>
          </w:tcPr>
          <w:p w14:paraId="076021C0" w14:textId="60B46301" w:rsidR="00765C5F" w:rsidRPr="00F37B44" w:rsidRDefault="00765C5F" w:rsidP="004E1C3F">
            <w:pPr>
              <w:rPr>
                <w:b/>
                <w:bCs/>
                <w:strike/>
              </w:rPr>
            </w:pPr>
            <w:r w:rsidRPr="00F37B44">
              <w:rPr>
                <w:b/>
                <w:bCs/>
              </w:rPr>
              <w:t>Troponine</w:t>
            </w:r>
          </w:p>
        </w:tc>
        <w:tc>
          <w:tcPr>
            <w:tcW w:w="5577" w:type="dxa"/>
          </w:tcPr>
          <w:p w14:paraId="0DFB8644" w14:textId="77777777" w:rsidR="00765C5F" w:rsidRPr="00F37B44" w:rsidRDefault="00765C5F" w:rsidP="004E1C3F">
            <w:pPr>
              <w:rPr>
                <w:bCs/>
              </w:rPr>
            </w:pPr>
          </w:p>
        </w:tc>
      </w:tr>
      <w:tr w:rsidR="00765C5F" w:rsidRPr="00F37B44" w14:paraId="73512693" w14:textId="77777777" w:rsidTr="00674D10">
        <w:trPr>
          <w:trHeight w:val="270"/>
        </w:trPr>
        <w:tc>
          <w:tcPr>
            <w:tcW w:w="3283" w:type="dxa"/>
            <w:vMerge/>
          </w:tcPr>
          <w:p w14:paraId="14E8AE7F" w14:textId="77777777" w:rsidR="00765C5F" w:rsidRPr="00F37B44" w:rsidRDefault="00765C5F" w:rsidP="004E1C3F">
            <w:pPr>
              <w:rPr>
                <w:b/>
                <w:bCs/>
              </w:rPr>
            </w:pPr>
          </w:p>
        </w:tc>
        <w:tc>
          <w:tcPr>
            <w:tcW w:w="5132" w:type="dxa"/>
            <w:noWrap/>
          </w:tcPr>
          <w:p w14:paraId="3D7B089E" w14:textId="737FD2C6" w:rsidR="00765C5F" w:rsidRPr="00F37B44" w:rsidRDefault="00B12281" w:rsidP="004E1C3F">
            <w:pPr>
              <w:rPr>
                <w:b/>
                <w:bCs/>
              </w:rPr>
            </w:pPr>
            <w:r w:rsidRPr="00F37B44">
              <w:rPr>
                <w:b/>
                <w:bCs/>
              </w:rPr>
              <w:t>Nt pro BNP</w:t>
            </w:r>
          </w:p>
        </w:tc>
        <w:tc>
          <w:tcPr>
            <w:tcW w:w="5577" w:type="dxa"/>
          </w:tcPr>
          <w:p w14:paraId="34065E01" w14:textId="77777777" w:rsidR="00765C5F" w:rsidRPr="00F37B44" w:rsidRDefault="00765C5F" w:rsidP="004E1C3F">
            <w:pPr>
              <w:rPr>
                <w:bCs/>
              </w:rPr>
            </w:pPr>
          </w:p>
        </w:tc>
      </w:tr>
      <w:tr w:rsidR="00765C5F" w:rsidRPr="00F37B44" w14:paraId="2C56A5DA" w14:textId="77777777" w:rsidTr="00674D10">
        <w:trPr>
          <w:trHeight w:val="270"/>
        </w:trPr>
        <w:tc>
          <w:tcPr>
            <w:tcW w:w="3283" w:type="dxa"/>
            <w:vMerge/>
          </w:tcPr>
          <w:p w14:paraId="572C680E" w14:textId="77777777" w:rsidR="00765C5F" w:rsidRPr="00F37B44" w:rsidRDefault="00765C5F" w:rsidP="004E1C3F">
            <w:pPr>
              <w:rPr>
                <w:b/>
                <w:bCs/>
              </w:rPr>
            </w:pPr>
          </w:p>
        </w:tc>
        <w:tc>
          <w:tcPr>
            <w:tcW w:w="5132" w:type="dxa"/>
            <w:noWrap/>
          </w:tcPr>
          <w:p w14:paraId="5DA0C497" w14:textId="34A84641" w:rsidR="00765C5F" w:rsidRPr="00F37B44" w:rsidRDefault="00765C5F" w:rsidP="004E1C3F">
            <w:pPr>
              <w:rPr>
                <w:b/>
                <w:bCs/>
              </w:rPr>
            </w:pPr>
            <w:r w:rsidRPr="00F37B44">
              <w:rPr>
                <w:b/>
                <w:bCs/>
              </w:rPr>
              <w:t>BNP</w:t>
            </w:r>
          </w:p>
        </w:tc>
        <w:tc>
          <w:tcPr>
            <w:tcW w:w="5577" w:type="dxa"/>
          </w:tcPr>
          <w:p w14:paraId="7BA2B715" w14:textId="77777777" w:rsidR="00765C5F" w:rsidRPr="00F37B44" w:rsidRDefault="00765C5F" w:rsidP="004E1C3F">
            <w:pPr>
              <w:rPr>
                <w:bCs/>
              </w:rPr>
            </w:pPr>
          </w:p>
        </w:tc>
      </w:tr>
      <w:tr w:rsidR="00765C5F" w:rsidRPr="00F37B44" w14:paraId="41672F95" w14:textId="77777777" w:rsidTr="00674D10">
        <w:tc>
          <w:tcPr>
            <w:tcW w:w="3283" w:type="dxa"/>
            <w:vMerge/>
          </w:tcPr>
          <w:p w14:paraId="7BD1C172" w14:textId="77777777" w:rsidR="00765C5F" w:rsidRPr="00F37B44" w:rsidRDefault="00765C5F" w:rsidP="004E1C3F">
            <w:pPr>
              <w:rPr>
                <w:b/>
                <w:bCs/>
              </w:rPr>
            </w:pPr>
          </w:p>
        </w:tc>
        <w:tc>
          <w:tcPr>
            <w:tcW w:w="5132" w:type="dxa"/>
            <w:noWrap/>
          </w:tcPr>
          <w:p w14:paraId="38F71C10" w14:textId="5D95FF5B" w:rsidR="00765C5F" w:rsidRPr="00F37B44" w:rsidRDefault="00765C5F" w:rsidP="004E1C3F">
            <w:pPr>
              <w:rPr>
                <w:b/>
                <w:bCs/>
                <w:strike/>
              </w:rPr>
            </w:pPr>
            <w:r w:rsidRPr="00F37B44">
              <w:rPr>
                <w:b/>
                <w:bCs/>
              </w:rPr>
              <w:t>Facteur rhumatoïdes (positifs, négatifs, non fait</w:t>
            </w:r>
            <w:r w:rsidR="009B11CE" w:rsidRPr="00F37B44">
              <w:rPr>
                <w:b/>
                <w:bCs/>
              </w:rPr>
              <w:t>s</w:t>
            </w:r>
            <w:r w:rsidRPr="00F37B44">
              <w:rPr>
                <w:b/>
                <w:bCs/>
              </w:rPr>
              <w:t>)</w:t>
            </w:r>
          </w:p>
        </w:tc>
        <w:tc>
          <w:tcPr>
            <w:tcW w:w="5577" w:type="dxa"/>
          </w:tcPr>
          <w:p w14:paraId="7AFC7025" w14:textId="77777777" w:rsidR="00765C5F" w:rsidRPr="00F37B44" w:rsidRDefault="00765C5F" w:rsidP="004E1C3F">
            <w:pPr>
              <w:rPr>
                <w:bCs/>
              </w:rPr>
            </w:pPr>
          </w:p>
        </w:tc>
      </w:tr>
      <w:tr w:rsidR="00765C5F" w:rsidRPr="00F37B44" w14:paraId="7CF6097C" w14:textId="77777777" w:rsidTr="00674D10">
        <w:tc>
          <w:tcPr>
            <w:tcW w:w="3283" w:type="dxa"/>
            <w:vMerge/>
          </w:tcPr>
          <w:p w14:paraId="3BDE0A09" w14:textId="77777777" w:rsidR="00765C5F" w:rsidRPr="00F37B44" w:rsidRDefault="00765C5F" w:rsidP="004E1C3F">
            <w:pPr>
              <w:rPr>
                <w:b/>
                <w:bCs/>
              </w:rPr>
            </w:pPr>
          </w:p>
        </w:tc>
        <w:tc>
          <w:tcPr>
            <w:tcW w:w="5132" w:type="dxa"/>
            <w:noWrap/>
          </w:tcPr>
          <w:p w14:paraId="5033E1B2" w14:textId="5E72200C" w:rsidR="00765C5F" w:rsidRPr="00F37B44" w:rsidRDefault="00B12281" w:rsidP="004E1C3F">
            <w:pPr>
              <w:rPr>
                <w:b/>
                <w:bCs/>
                <w:strike/>
              </w:rPr>
            </w:pPr>
            <w:r w:rsidRPr="00F37B44">
              <w:rPr>
                <w:b/>
                <w:bCs/>
              </w:rPr>
              <w:t>A</w:t>
            </w:r>
            <w:r w:rsidR="00765C5F" w:rsidRPr="00F37B44">
              <w:rPr>
                <w:b/>
                <w:bCs/>
              </w:rPr>
              <w:t>nti-CCP (positifs, négatifs, non fait</w:t>
            </w:r>
            <w:r w:rsidR="009B11CE" w:rsidRPr="00F37B44">
              <w:rPr>
                <w:b/>
                <w:bCs/>
              </w:rPr>
              <w:t>s</w:t>
            </w:r>
            <w:r w:rsidR="00765C5F" w:rsidRPr="00F37B44">
              <w:rPr>
                <w:b/>
                <w:bCs/>
              </w:rPr>
              <w:t>)</w:t>
            </w:r>
          </w:p>
        </w:tc>
        <w:tc>
          <w:tcPr>
            <w:tcW w:w="5577" w:type="dxa"/>
          </w:tcPr>
          <w:p w14:paraId="71664F1D" w14:textId="77777777" w:rsidR="00765C5F" w:rsidRPr="00F37B44" w:rsidRDefault="00765C5F" w:rsidP="004E1C3F">
            <w:pPr>
              <w:rPr>
                <w:bCs/>
              </w:rPr>
            </w:pPr>
          </w:p>
        </w:tc>
      </w:tr>
      <w:tr w:rsidR="00765C5F" w:rsidRPr="00F37B44" w14:paraId="2468D579" w14:textId="77777777" w:rsidTr="00674D10">
        <w:tc>
          <w:tcPr>
            <w:tcW w:w="3283" w:type="dxa"/>
            <w:vMerge/>
          </w:tcPr>
          <w:p w14:paraId="6D951627" w14:textId="77777777" w:rsidR="00765C5F" w:rsidRPr="00F37B44" w:rsidRDefault="00765C5F" w:rsidP="004E1C3F">
            <w:pPr>
              <w:rPr>
                <w:b/>
                <w:bCs/>
              </w:rPr>
            </w:pPr>
          </w:p>
        </w:tc>
        <w:tc>
          <w:tcPr>
            <w:tcW w:w="5132" w:type="dxa"/>
            <w:noWrap/>
          </w:tcPr>
          <w:p w14:paraId="0B7FC3DE" w14:textId="5B444BF7" w:rsidR="00765C5F" w:rsidRPr="00F37B44" w:rsidRDefault="00765C5F" w:rsidP="004E1C3F">
            <w:pPr>
              <w:rPr>
                <w:b/>
                <w:bCs/>
                <w:strike/>
              </w:rPr>
            </w:pPr>
            <w:r w:rsidRPr="00F37B44">
              <w:rPr>
                <w:b/>
                <w:bCs/>
              </w:rPr>
              <w:t>FAN (positifs, négatifs, non fait</w:t>
            </w:r>
            <w:r w:rsidR="009B11CE" w:rsidRPr="00F37B44">
              <w:rPr>
                <w:b/>
                <w:bCs/>
              </w:rPr>
              <w:t>s</w:t>
            </w:r>
            <w:r w:rsidRPr="00F37B44">
              <w:rPr>
                <w:b/>
                <w:bCs/>
              </w:rPr>
              <w:t>)</w:t>
            </w:r>
          </w:p>
        </w:tc>
        <w:tc>
          <w:tcPr>
            <w:tcW w:w="5577" w:type="dxa"/>
          </w:tcPr>
          <w:p w14:paraId="3F89CC21" w14:textId="77777777" w:rsidR="00765C5F" w:rsidRPr="00F37B44" w:rsidRDefault="00765C5F" w:rsidP="004E1C3F">
            <w:pPr>
              <w:rPr>
                <w:bCs/>
              </w:rPr>
            </w:pPr>
          </w:p>
        </w:tc>
      </w:tr>
      <w:tr w:rsidR="00765C5F" w:rsidRPr="00F37B44" w14:paraId="50F17584" w14:textId="77777777" w:rsidTr="00674D10">
        <w:tc>
          <w:tcPr>
            <w:tcW w:w="3283" w:type="dxa"/>
            <w:vMerge/>
          </w:tcPr>
          <w:p w14:paraId="55EB515E" w14:textId="77777777" w:rsidR="00765C5F" w:rsidRPr="00F37B44" w:rsidRDefault="00765C5F" w:rsidP="004E1C3F">
            <w:pPr>
              <w:rPr>
                <w:b/>
                <w:bCs/>
              </w:rPr>
            </w:pPr>
          </w:p>
        </w:tc>
        <w:tc>
          <w:tcPr>
            <w:tcW w:w="5132" w:type="dxa"/>
            <w:noWrap/>
          </w:tcPr>
          <w:p w14:paraId="3F9D7916" w14:textId="1432BAC3" w:rsidR="00765C5F" w:rsidRPr="00F37B44" w:rsidRDefault="00765C5F" w:rsidP="004E1C3F">
            <w:pPr>
              <w:rPr>
                <w:b/>
                <w:bCs/>
                <w:strike/>
              </w:rPr>
            </w:pPr>
            <w:r w:rsidRPr="00F37B44">
              <w:rPr>
                <w:b/>
                <w:bCs/>
              </w:rPr>
              <w:t>Autres signes biologiques notables</w:t>
            </w:r>
          </w:p>
        </w:tc>
        <w:tc>
          <w:tcPr>
            <w:tcW w:w="5577" w:type="dxa"/>
          </w:tcPr>
          <w:p w14:paraId="173B1716" w14:textId="77777777" w:rsidR="00765C5F" w:rsidRPr="00F37B44" w:rsidRDefault="00765C5F" w:rsidP="004E1C3F">
            <w:pPr>
              <w:rPr>
                <w:bCs/>
              </w:rPr>
            </w:pPr>
          </w:p>
        </w:tc>
      </w:tr>
      <w:tr w:rsidR="002379A1" w:rsidRPr="00F37B44" w14:paraId="7112717E" w14:textId="77777777" w:rsidTr="00674D10">
        <w:tc>
          <w:tcPr>
            <w:tcW w:w="3283" w:type="dxa"/>
            <w:vMerge w:val="restart"/>
          </w:tcPr>
          <w:p w14:paraId="25785684" w14:textId="2B0D5D3F" w:rsidR="002379A1" w:rsidRPr="00F37B44" w:rsidRDefault="002379A1" w:rsidP="004E1C3F">
            <w:pPr>
              <w:rPr>
                <w:b/>
                <w:bCs/>
              </w:rPr>
            </w:pPr>
            <w:r w:rsidRPr="00F37B44">
              <w:rPr>
                <w:b/>
                <w:bCs/>
              </w:rPr>
              <w:t>Imagerie au diagnostic de la MSA</w:t>
            </w:r>
          </w:p>
        </w:tc>
        <w:tc>
          <w:tcPr>
            <w:tcW w:w="5132" w:type="dxa"/>
            <w:noWrap/>
          </w:tcPr>
          <w:p w14:paraId="47D3B82D" w14:textId="77777777" w:rsidR="002379A1" w:rsidRPr="00F37B44" w:rsidRDefault="00B12281" w:rsidP="004E1C3F">
            <w:pPr>
              <w:rPr>
                <w:b/>
                <w:bCs/>
              </w:rPr>
            </w:pPr>
            <w:r w:rsidRPr="00F37B44">
              <w:rPr>
                <w:b/>
                <w:bCs/>
              </w:rPr>
              <w:t>Scanner thoraco-abdomino-pelvien (si réalisé, préciser la conclusion du compte-rendu)</w:t>
            </w:r>
          </w:p>
          <w:p w14:paraId="6A6EC8D9" w14:textId="77777777" w:rsidR="00B12281" w:rsidRPr="00F37B44" w:rsidRDefault="00B12281" w:rsidP="004E1C3F">
            <w:pPr>
              <w:rPr>
                <w:b/>
                <w:bCs/>
              </w:rPr>
            </w:pPr>
          </w:p>
          <w:p w14:paraId="149BBF6D" w14:textId="13F1A0BD" w:rsidR="00B12281" w:rsidRPr="00F37B44" w:rsidRDefault="00B12281" w:rsidP="004E1C3F">
            <w:pPr>
              <w:rPr>
                <w:b/>
                <w:bCs/>
              </w:rPr>
            </w:pPr>
          </w:p>
        </w:tc>
        <w:tc>
          <w:tcPr>
            <w:tcW w:w="5577" w:type="dxa"/>
          </w:tcPr>
          <w:p w14:paraId="360B784A" w14:textId="77777777" w:rsidR="002379A1" w:rsidRPr="00F37B44" w:rsidRDefault="002379A1" w:rsidP="004E1C3F">
            <w:pPr>
              <w:rPr>
                <w:bCs/>
              </w:rPr>
            </w:pPr>
          </w:p>
        </w:tc>
      </w:tr>
      <w:tr w:rsidR="002379A1" w:rsidRPr="00F37B44" w14:paraId="77CBECC9" w14:textId="77777777" w:rsidTr="00674D10">
        <w:tc>
          <w:tcPr>
            <w:tcW w:w="3283" w:type="dxa"/>
            <w:vMerge/>
          </w:tcPr>
          <w:p w14:paraId="2A567037" w14:textId="77777777" w:rsidR="002379A1" w:rsidRPr="00F37B44" w:rsidRDefault="002379A1" w:rsidP="004E1C3F">
            <w:pPr>
              <w:rPr>
                <w:b/>
                <w:bCs/>
              </w:rPr>
            </w:pPr>
          </w:p>
        </w:tc>
        <w:tc>
          <w:tcPr>
            <w:tcW w:w="5132" w:type="dxa"/>
            <w:noWrap/>
          </w:tcPr>
          <w:p w14:paraId="204D6300" w14:textId="77777777" w:rsidR="002379A1" w:rsidRPr="00F37B44" w:rsidRDefault="00B12281" w:rsidP="004E1C3F">
            <w:pPr>
              <w:rPr>
                <w:b/>
                <w:bCs/>
              </w:rPr>
            </w:pPr>
            <w:r w:rsidRPr="00F37B44">
              <w:rPr>
                <w:b/>
                <w:bCs/>
              </w:rPr>
              <w:t>PET scan (si réalisé, préciser la conclusion du compte-rendu)</w:t>
            </w:r>
          </w:p>
          <w:p w14:paraId="371C24F1" w14:textId="77777777" w:rsidR="00B12281" w:rsidRPr="00F37B44" w:rsidRDefault="00B12281" w:rsidP="004E1C3F">
            <w:pPr>
              <w:rPr>
                <w:b/>
                <w:bCs/>
              </w:rPr>
            </w:pPr>
          </w:p>
          <w:p w14:paraId="511BC92B" w14:textId="7CB506D3" w:rsidR="00B12281" w:rsidRPr="00F37B44" w:rsidRDefault="00B12281" w:rsidP="004E1C3F">
            <w:pPr>
              <w:rPr>
                <w:b/>
                <w:bCs/>
              </w:rPr>
            </w:pPr>
          </w:p>
        </w:tc>
        <w:tc>
          <w:tcPr>
            <w:tcW w:w="5577" w:type="dxa"/>
          </w:tcPr>
          <w:p w14:paraId="320152A2" w14:textId="77777777" w:rsidR="002379A1" w:rsidRPr="00F37B44" w:rsidRDefault="002379A1" w:rsidP="004E1C3F">
            <w:pPr>
              <w:rPr>
                <w:bCs/>
              </w:rPr>
            </w:pPr>
          </w:p>
        </w:tc>
      </w:tr>
      <w:tr w:rsidR="002379A1" w:rsidRPr="00F37B44" w14:paraId="131A7CAA" w14:textId="77777777" w:rsidTr="00674D10">
        <w:tc>
          <w:tcPr>
            <w:tcW w:w="3283" w:type="dxa"/>
            <w:vMerge/>
          </w:tcPr>
          <w:p w14:paraId="56008250" w14:textId="77777777" w:rsidR="002379A1" w:rsidRPr="00F37B44" w:rsidRDefault="002379A1" w:rsidP="004E1C3F">
            <w:pPr>
              <w:rPr>
                <w:b/>
                <w:bCs/>
              </w:rPr>
            </w:pPr>
          </w:p>
        </w:tc>
        <w:tc>
          <w:tcPr>
            <w:tcW w:w="5132" w:type="dxa"/>
            <w:noWrap/>
          </w:tcPr>
          <w:p w14:paraId="53DBC9DF" w14:textId="5C08B286" w:rsidR="002379A1" w:rsidRPr="00F37B44" w:rsidRDefault="00B12281" w:rsidP="004E1C3F">
            <w:pPr>
              <w:rPr>
                <w:b/>
                <w:bCs/>
              </w:rPr>
            </w:pPr>
            <w:r w:rsidRPr="00F37B44">
              <w:rPr>
                <w:b/>
                <w:bCs/>
              </w:rPr>
              <w:t>Echographie cardiaque (si réalisé, préciser la conclusion du compte-rendu)</w:t>
            </w:r>
          </w:p>
          <w:p w14:paraId="4DC211E8" w14:textId="77777777" w:rsidR="00B12281" w:rsidRPr="00F37B44" w:rsidRDefault="00B12281" w:rsidP="004E1C3F">
            <w:pPr>
              <w:rPr>
                <w:b/>
                <w:bCs/>
              </w:rPr>
            </w:pPr>
          </w:p>
          <w:p w14:paraId="6C9428A7" w14:textId="7949BF5E" w:rsidR="00B12281" w:rsidRPr="00F37B44" w:rsidRDefault="00B12281" w:rsidP="004E1C3F">
            <w:pPr>
              <w:rPr>
                <w:b/>
                <w:bCs/>
              </w:rPr>
            </w:pPr>
          </w:p>
        </w:tc>
        <w:tc>
          <w:tcPr>
            <w:tcW w:w="5577" w:type="dxa"/>
          </w:tcPr>
          <w:p w14:paraId="0AE87699" w14:textId="77777777" w:rsidR="002379A1" w:rsidRPr="00F37B44" w:rsidRDefault="002379A1" w:rsidP="004E1C3F">
            <w:pPr>
              <w:rPr>
                <w:bCs/>
              </w:rPr>
            </w:pPr>
          </w:p>
        </w:tc>
      </w:tr>
      <w:tr w:rsidR="002379A1" w:rsidRPr="00F37B44" w14:paraId="31C744C9" w14:textId="77777777" w:rsidTr="00674D10">
        <w:tc>
          <w:tcPr>
            <w:tcW w:w="3283" w:type="dxa"/>
            <w:vMerge/>
          </w:tcPr>
          <w:p w14:paraId="0BAD96B6" w14:textId="77777777" w:rsidR="002379A1" w:rsidRPr="00F37B44" w:rsidRDefault="002379A1" w:rsidP="004E1C3F">
            <w:pPr>
              <w:rPr>
                <w:b/>
                <w:bCs/>
              </w:rPr>
            </w:pPr>
          </w:p>
        </w:tc>
        <w:tc>
          <w:tcPr>
            <w:tcW w:w="5132" w:type="dxa"/>
            <w:noWrap/>
          </w:tcPr>
          <w:p w14:paraId="31DC45CE" w14:textId="77777777" w:rsidR="002379A1" w:rsidRPr="00F37B44" w:rsidRDefault="00B12281" w:rsidP="004E1C3F">
            <w:pPr>
              <w:rPr>
                <w:b/>
                <w:bCs/>
              </w:rPr>
            </w:pPr>
            <w:r w:rsidRPr="00F37B44">
              <w:rPr>
                <w:b/>
                <w:bCs/>
              </w:rPr>
              <w:t>IRM cardiaque (si réalisé, préciser la conclusion du compte-rendu)</w:t>
            </w:r>
          </w:p>
          <w:p w14:paraId="2935E1C0" w14:textId="77777777" w:rsidR="00B12281" w:rsidRPr="00F37B44" w:rsidRDefault="00B12281" w:rsidP="004E1C3F">
            <w:pPr>
              <w:rPr>
                <w:b/>
                <w:bCs/>
              </w:rPr>
            </w:pPr>
          </w:p>
          <w:p w14:paraId="1D7B817C" w14:textId="0DB64B64" w:rsidR="00B12281" w:rsidRPr="00F37B44" w:rsidRDefault="00B12281" w:rsidP="004E1C3F">
            <w:pPr>
              <w:rPr>
                <w:b/>
                <w:bCs/>
              </w:rPr>
            </w:pPr>
          </w:p>
        </w:tc>
        <w:tc>
          <w:tcPr>
            <w:tcW w:w="5577" w:type="dxa"/>
          </w:tcPr>
          <w:p w14:paraId="262342D2" w14:textId="77777777" w:rsidR="002379A1" w:rsidRPr="00F37B44" w:rsidRDefault="002379A1" w:rsidP="004E1C3F">
            <w:pPr>
              <w:rPr>
                <w:bCs/>
              </w:rPr>
            </w:pPr>
          </w:p>
        </w:tc>
      </w:tr>
    </w:tbl>
    <w:p w14:paraId="2114874B" w14:textId="77777777" w:rsidR="00A43108" w:rsidRPr="00F37B44" w:rsidRDefault="00A43108"/>
    <w:p w14:paraId="3B89C701" w14:textId="59FEB9E6" w:rsidR="00487EE0" w:rsidRPr="00F37B44" w:rsidRDefault="003E6905" w:rsidP="003E6905">
      <w:pPr>
        <w:pStyle w:val="Paragraphedeliste"/>
        <w:numPr>
          <w:ilvl w:val="1"/>
          <w:numId w:val="1"/>
        </w:numPr>
        <w:rPr>
          <w:b/>
          <w:i/>
          <w:sz w:val="28"/>
          <w:szCs w:val="28"/>
        </w:rPr>
      </w:pPr>
      <w:r w:rsidRPr="00F37B44">
        <w:rPr>
          <w:b/>
          <w:i/>
          <w:sz w:val="28"/>
          <w:szCs w:val="28"/>
        </w:rPr>
        <w:lastRenderedPageBreak/>
        <w:t xml:space="preserve"> Traitement initial au diagnostic de la MSA : </w:t>
      </w:r>
    </w:p>
    <w:tbl>
      <w:tblPr>
        <w:tblStyle w:val="Grilledutableau"/>
        <w:tblW w:w="0" w:type="auto"/>
        <w:tblLook w:val="04A0" w:firstRow="1" w:lastRow="0" w:firstColumn="1" w:lastColumn="0" w:noHBand="0" w:noVBand="1"/>
      </w:tblPr>
      <w:tblGrid>
        <w:gridCol w:w="3227"/>
        <w:gridCol w:w="5103"/>
        <w:gridCol w:w="5662"/>
      </w:tblGrid>
      <w:tr w:rsidR="004D3E76" w:rsidRPr="00F37B44" w14:paraId="7DA44C57" w14:textId="77777777" w:rsidTr="004D3E76">
        <w:tc>
          <w:tcPr>
            <w:tcW w:w="3227" w:type="dxa"/>
            <w:vMerge w:val="restart"/>
          </w:tcPr>
          <w:p w14:paraId="32E573EE" w14:textId="3052B6AC" w:rsidR="004D3E76" w:rsidRPr="00F37B44" w:rsidRDefault="00AE1943" w:rsidP="003E6905">
            <w:proofErr w:type="gramStart"/>
            <w:r w:rsidRPr="00F37B44">
              <w:rPr>
                <w:b/>
                <w:bCs/>
              </w:rPr>
              <w:t>Traitement  introduit</w:t>
            </w:r>
            <w:proofErr w:type="gramEnd"/>
            <w:r w:rsidR="004D3E76" w:rsidRPr="00F37B44">
              <w:rPr>
                <w:b/>
                <w:bCs/>
              </w:rPr>
              <w:t xml:space="preserve"> lors du  diagnostic de la MSA</w:t>
            </w:r>
          </w:p>
        </w:tc>
        <w:tc>
          <w:tcPr>
            <w:tcW w:w="5103" w:type="dxa"/>
          </w:tcPr>
          <w:p w14:paraId="536FB61A" w14:textId="55477D3B" w:rsidR="004D3E76" w:rsidRPr="00F37B44" w:rsidRDefault="004D3E76">
            <w:pPr>
              <w:rPr>
                <w:b/>
                <w:bCs/>
              </w:rPr>
            </w:pPr>
            <w:r w:rsidRPr="00F37B44">
              <w:rPr>
                <w:b/>
                <w:bCs/>
              </w:rPr>
              <w:t>Corticothérapie au diagnostic (Oui/Non)</w:t>
            </w:r>
          </w:p>
          <w:p w14:paraId="67313336" w14:textId="3A64E7E9" w:rsidR="004D3E76" w:rsidRPr="00F37B44" w:rsidRDefault="004D3E76">
            <w:r w:rsidRPr="00F37B44">
              <w:t>Si oui, date d’introduction (MM/AAAA)</w:t>
            </w:r>
          </w:p>
          <w:p w14:paraId="271B7F33" w14:textId="2F60EC0C" w:rsidR="004D3E76" w:rsidRPr="00F37B44" w:rsidRDefault="004D3E76">
            <w:r w:rsidRPr="00F37B44">
              <w:t>Bolus IV (O/N)</w:t>
            </w:r>
          </w:p>
          <w:p w14:paraId="5664AD76" w14:textId="77777777" w:rsidR="004D3E76" w:rsidRPr="00F37B44" w:rsidRDefault="004D3E76">
            <w:r w:rsidRPr="00F37B44">
              <w:t>Per os (dose max en mg/kg/j avant décroissance)</w:t>
            </w:r>
          </w:p>
          <w:p w14:paraId="279D4263" w14:textId="6055988E" w:rsidR="004D3E76" w:rsidRPr="00F37B44" w:rsidRDefault="004D3E76">
            <w:r w:rsidRPr="00F37B44">
              <w:t>Si sevrage, date de fin (MM/AAAA)</w:t>
            </w:r>
          </w:p>
        </w:tc>
        <w:tc>
          <w:tcPr>
            <w:tcW w:w="5662" w:type="dxa"/>
          </w:tcPr>
          <w:p w14:paraId="57088A08" w14:textId="77777777" w:rsidR="004D3E76" w:rsidRPr="00F37B44" w:rsidRDefault="004D3E76"/>
        </w:tc>
      </w:tr>
      <w:tr w:rsidR="004D3E76" w:rsidRPr="00F37B44" w14:paraId="0A000A47" w14:textId="77777777" w:rsidTr="004D3E76">
        <w:trPr>
          <w:trHeight w:val="540"/>
        </w:trPr>
        <w:tc>
          <w:tcPr>
            <w:tcW w:w="3227" w:type="dxa"/>
            <w:vMerge/>
          </w:tcPr>
          <w:p w14:paraId="231193FA" w14:textId="77777777" w:rsidR="004D3E76" w:rsidRPr="00F37B44" w:rsidRDefault="004D3E76"/>
        </w:tc>
        <w:tc>
          <w:tcPr>
            <w:tcW w:w="5103" w:type="dxa"/>
          </w:tcPr>
          <w:p w14:paraId="4A74ECD4" w14:textId="49864C20" w:rsidR="004D3E76" w:rsidRPr="00F37B44" w:rsidRDefault="004D3E76">
            <w:pPr>
              <w:rPr>
                <w:b/>
                <w:bCs/>
              </w:rPr>
            </w:pPr>
            <w:proofErr w:type="spellStart"/>
            <w:proofErr w:type="gramStart"/>
            <w:r w:rsidRPr="00F37B44">
              <w:rPr>
                <w:b/>
                <w:bCs/>
              </w:rPr>
              <w:t>csDMARD</w:t>
            </w:r>
            <w:proofErr w:type="spellEnd"/>
            <w:proofErr w:type="gramEnd"/>
            <w:r w:rsidRPr="00F37B44">
              <w:rPr>
                <w:b/>
                <w:bCs/>
              </w:rPr>
              <w:t xml:space="preserve"> au diagnostic (Oui/Non)</w:t>
            </w:r>
          </w:p>
          <w:p w14:paraId="32511142" w14:textId="5F3C6E3D" w:rsidR="004D3E76" w:rsidRPr="00F37B44" w:rsidRDefault="004D3E76">
            <w:r w:rsidRPr="00F37B44">
              <w:t>Si oui, date d’introduction (MM/AAAA)</w:t>
            </w:r>
          </w:p>
          <w:p w14:paraId="79CED844" w14:textId="7F5014B5" w:rsidR="004D3E76" w:rsidRPr="00F37B44" w:rsidRDefault="004D3E76">
            <w:r w:rsidRPr="00F37B44">
              <w:t>Nom de la molécule</w:t>
            </w:r>
          </w:p>
          <w:p w14:paraId="7466A6B9" w14:textId="3EC0C22B" w:rsidR="004D3E76" w:rsidRPr="00F37B44" w:rsidRDefault="004D3E76">
            <w:r w:rsidRPr="00F37B44">
              <w:t>Posologie</w:t>
            </w:r>
          </w:p>
        </w:tc>
        <w:tc>
          <w:tcPr>
            <w:tcW w:w="5662" w:type="dxa"/>
          </w:tcPr>
          <w:p w14:paraId="2116FD4C" w14:textId="77777777" w:rsidR="004D3E76" w:rsidRPr="00F37B44" w:rsidRDefault="004D3E76"/>
        </w:tc>
      </w:tr>
      <w:tr w:rsidR="004D3E76" w:rsidRPr="00F37B44" w14:paraId="283D4A99" w14:textId="77777777" w:rsidTr="00487EE0">
        <w:trPr>
          <w:trHeight w:val="540"/>
        </w:trPr>
        <w:tc>
          <w:tcPr>
            <w:tcW w:w="3227" w:type="dxa"/>
            <w:vMerge/>
          </w:tcPr>
          <w:p w14:paraId="5E51A7ED" w14:textId="77777777" w:rsidR="004D3E76" w:rsidRPr="00F37B44" w:rsidRDefault="004D3E76"/>
        </w:tc>
        <w:tc>
          <w:tcPr>
            <w:tcW w:w="5103" w:type="dxa"/>
          </w:tcPr>
          <w:p w14:paraId="5689598D" w14:textId="1EA651D7" w:rsidR="004D3E76" w:rsidRPr="00F37B44" w:rsidRDefault="004D3E76" w:rsidP="004D3E76">
            <w:pPr>
              <w:rPr>
                <w:b/>
                <w:bCs/>
              </w:rPr>
            </w:pPr>
            <w:proofErr w:type="spellStart"/>
            <w:proofErr w:type="gramStart"/>
            <w:r w:rsidRPr="00F37B44">
              <w:rPr>
                <w:b/>
                <w:bCs/>
              </w:rPr>
              <w:t>bDMARD</w:t>
            </w:r>
            <w:proofErr w:type="spellEnd"/>
            <w:proofErr w:type="gramEnd"/>
            <w:r w:rsidRPr="00F37B44">
              <w:rPr>
                <w:b/>
                <w:bCs/>
              </w:rPr>
              <w:t xml:space="preserve"> au diagnostic (Oui/Non)</w:t>
            </w:r>
          </w:p>
          <w:p w14:paraId="6E3D6809" w14:textId="77777777" w:rsidR="004D3E76" w:rsidRPr="00F37B44" w:rsidRDefault="004D3E76" w:rsidP="004D3E76">
            <w:r w:rsidRPr="00F37B44">
              <w:t>Si oui, date d’introduction (MM/AAAA)</w:t>
            </w:r>
          </w:p>
          <w:p w14:paraId="44CD1E1A" w14:textId="77777777" w:rsidR="004D3E76" w:rsidRPr="00F37B44" w:rsidRDefault="004D3E76" w:rsidP="004D3E76">
            <w:r w:rsidRPr="00F37B44">
              <w:t>Nom de la molécule</w:t>
            </w:r>
          </w:p>
          <w:p w14:paraId="7DA41047" w14:textId="0C089674" w:rsidR="004D3E76" w:rsidRPr="00F37B44" w:rsidRDefault="004D3E76" w:rsidP="004D3E76">
            <w:pPr>
              <w:rPr>
                <w:b/>
                <w:bCs/>
              </w:rPr>
            </w:pPr>
            <w:r w:rsidRPr="00F37B44">
              <w:t>Posologie</w:t>
            </w:r>
          </w:p>
        </w:tc>
        <w:tc>
          <w:tcPr>
            <w:tcW w:w="5662" w:type="dxa"/>
          </w:tcPr>
          <w:p w14:paraId="1A116430" w14:textId="77777777" w:rsidR="004D3E76" w:rsidRPr="00F37B44" w:rsidRDefault="004D3E76"/>
        </w:tc>
      </w:tr>
      <w:tr w:rsidR="004D3E76" w:rsidRPr="00F37B44" w14:paraId="6D8FA4D7" w14:textId="77777777" w:rsidTr="00487EE0">
        <w:trPr>
          <w:trHeight w:val="938"/>
        </w:trPr>
        <w:tc>
          <w:tcPr>
            <w:tcW w:w="3227" w:type="dxa"/>
            <w:vMerge/>
          </w:tcPr>
          <w:p w14:paraId="3E970C13" w14:textId="77777777" w:rsidR="004D3E76" w:rsidRPr="00F37B44" w:rsidRDefault="004D3E76"/>
        </w:tc>
        <w:tc>
          <w:tcPr>
            <w:tcW w:w="5103" w:type="dxa"/>
          </w:tcPr>
          <w:p w14:paraId="0B1B75EC" w14:textId="16A4BD8E" w:rsidR="004D3E76" w:rsidRPr="00F37B44" w:rsidRDefault="004D3E76">
            <w:pPr>
              <w:rPr>
                <w:b/>
                <w:bCs/>
              </w:rPr>
            </w:pPr>
            <w:r w:rsidRPr="00F37B44">
              <w:rPr>
                <w:b/>
                <w:bCs/>
              </w:rPr>
              <w:t>Traitement(s) associé(s) au diagnostic (Oui/Non)</w:t>
            </w:r>
          </w:p>
          <w:p w14:paraId="0E68BA10" w14:textId="70651FFF" w:rsidR="004D3E76" w:rsidRPr="00F37B44" w:rsidRDefault="004D3E76">
            <w:r w:rsidRPr="00F37B44">
              <w:t>Colchicine (Oui/Non)</w:t>
            </w:r>
          </w:p>
          <w:p w14:paraId="78E2CD61" w14:textId="1FE2F58B" w:rsidR="004D3E76" w:rsidRPr="00F37B44" w:rsidRDefault="004D3E76">
            <w:r w:rsidRPr="00F37B44">
              <w:t>Aspirine (Oui/Non)</w:t>
            </w:r>
          </w:p>
          <w:p w14:paraId="35BCB666" w14:textId="56016D29" w:rsidR="004D3E76" w:rsidRPr="00F37B44" w:rsidRDefault="004D3E76">
            <w:r w:rsidRPr="00F37B44">
              <w:t>IEC (Oui/Non)</w:t>
            </w:r>
          </w:p>
          <w:p w14:paraId="17930BC8" w14:textId="29ED9DE3" w:rsidR="004D3E76" w:rsidRPr="00F37B44" w:rsidRDefault="004D3E76">
            <w:proofErr w:type="spellStart"/>
            <w:r w:rsidRPr="00F37B44">
              <w:t>Beta-bloquant</w:t>
            </w:r>
            <w:proofErr w:type="spellEnd"/>
            <w:r w:rsidRPr="00F37B44">
              <w:t xml:space="preserve"> (Oui/Non)</w:t>
            </w:r>
          </w:p>
          <w:p w14:paraId="5192B964" w14:textId="66342A91" w:rsidR="004D3E76" w:rsidRPr="00F37B44" w:rsidRDefault="004D3E76">
            <w:r w:rsidRPr="00F37B44">
              <w:t>AINS (Oui/Non)</w:t>
            </w:r>
          </w:p>
          <w:p w14:paraId="43B71D47" w14:textId="3F61D054" w:rsidR="004D3E76" w:rsidRPr="00F37B44" w:rsidRDefault="004D3E76"/>
        </w:tc>
        <w:tc>
          <w:tcPr>
            <w:tcW w:w="5662" w:type="dxa"/>
          </w:tcPr>
          <w:p w14:paraId="62EB079B" w14:textId="77777777" w:rsidR="004D3E76" w:rsidRPr="00F37B44" w:rsidRDefault="004D3E76"/>
        </w:tc>
      </w:tr>
      <w:tr w:rsidR="004D3E76" w:rsidRPr="00F37B44" w14:paraId="61DAE07F" w14:textId="77777777" w:rsidTr="00487EE0">
        <w:trPr>
          <w:trHeight w:val="465"/>
        </w:trPr>
        <w:tc>
          <w:tcPr>
            <w:tcW w:w="3227" w:type="dxa"/>
            <w:vMerge/>
          </w:tcPr>
          <w:p w14:paraId="4EF62E85" w14:textId="77777777" w:rsidR="004D3E76" w:rsidRPr="00F37B44" w:rsidRDefault="004D3E76"/>
        </w:tc>
        <w:tc>
          <w:tcPr>
            <w:tcW w:w="5103" w:type="dxa"/>
          </w:tcPr>
          <w:p w14:paraId="556387BF" w14:textId="66B01462" w:rsidR="004D3E76" w:rsidRPr="00F37B44" w:rsidRDefault="004D3E76">
            <w:pPr>
              <w:rPr>
                <w:b/>
                <w:bCs/>
              </w:rPr>
            </w:pPr>
            <w:r w:rsidRPr="00F37B44">
              <w:rPr>
                <w:b/>
                <w:bCs/>
              </w:rPr>
              <w:t xml:space="preserve">Autre(s) : préciser </w:t>
            </w:r>
            <w:r w:rsidRPr="00F37B44">
              <w:rPr>
                <w:bCs/>
              </w:rPr>
              <w:t>(drainage si tamponnade ou épanchement pleural, remplacement valvulaire si endocardite…</w:t>
            </w:r>
            <w:proofErr w:type="spellStart"/>
            <w:r w:rsidRPr="00F37B44">
              <w:rPr>
                <w:bCs/>
              </w:rPr>
              <w:t>etc</w:t>
            </w:r>
            <w:proofErr w:type="spellEnd"/>
            <w:r w:rsidRPr="00F37B44">
              <w:rPr>
                <w:bCs/>
              </w:rPr>
              <w:t>)</w:t>
            </w:r>
          </w:p>
        </w:tc>
        <w:tc>
          <w:tcPr>
            <w:tcW w:w="5662" w:type="dxa"/>
          </w:tcPr>
          <w:p w14:paraId="665B911D" w14:textId="77777777" w:rsidR="004D3E76" w:rsidRPr="00F37B44" w:rsidRDefault="004D3E76"/>
        </w:tc>
      </w:tr>
      <w:tr w:rsidR="004D3E76" w:rsidRPr="00F37B44" w14:paraId="0CF9734E" w14:textId="77777777" w:rsidTr="00487EE0">
        <w:trPr>
          <w:trHeight w:val="465"/>
        </w:trPr>
        <w:tc>
          <w:tcPr>
            <w:tcW w:w="3227" w:type="dxa"/>
            <w:vMerge/>
          </w:tcPr>
          <w:p w14:paraId="181423FF" w14:textId="77777777" w:rsidR="004D3E76" w:rsidRPr="00F37B44" w:rsidRDefault="004D3E76"/>
        </w:tc>
        <w:tc>
          <w:tcPr>
            <w:tcW w:w="5103" w:type="dxa"/>
          </w:tcPr>
          <w:p w14:paraId="57B5A575" w14:textId="4BF9B40F" w:rsidR="004D3E76" w:rsidRPr="00F37B44" w:rsidRDefault="004D3E76">
            <w:pPr>
              <w:rPr>
                <w:b/>
                <w:bCs/>
              </w:rPr>
            </w:pPr>
            <w:r w:rsidRPr="00F37B44">
              <w:rPr>
                <w:b/>
                <w:bCs/>
              </w:rPr>
              <w:t>Hospitalisation en soins intensifs ou en réanimation (Oui/Non)</w:t>
            </w:r>
          </w:p>
        </w:tc>
        <w:tc>
          <w:tcPr>
            <w:tcW w:w="5662" w:type="dxa"/>
          </w:tcPr>
          <w:p w14:paraId="6E995FB4" w14:textId="77777777" w:rsidR="004D3E76" w:rsidRPr="00F37B44" w:rsidRDefault="004D3E76"/>
        </w:tc>
      </w:tr>
    </w:tbl>
    <w:p w14:paraId="7AC4F997" w14:textId="77777777" w:rsidR="003E6905" w:rsidRPr="00F37B44" w:rsidRDefault="003E6905" w:rsidP="003E6905"/>
    <w:p w14:paraId="7036C297" w14:textId="77777777" w:rsidR="00AE1943" w:rsidRPr="00F37B44" w:rsidRDefault="00AE1943" w:rsidP="003E6905"/>
    <w:p w14:paraId="7FD42073" w14:textId="77777777" w:rsidR="00AE1943" w:rsidRPr="00F37B44" w:rsidRDefault="00AE1943" w:rsidP="003E6905"/>
    <w:p w14:paraId="505C0079" w14:textId="32F8E8DF" w:rsidR="003A13E5" w:rsidRPr="00F37B44" w:rsidRDefault="003E6905" w:rsidP="003E6905">
      <w:pPr>
        <w:pStyle w:val="Paragraphedeliste"/>
        <w:numPr>
          <w:ilvl w:val="1"/>
          <w:numId w:val="1"/>
        </w:numPr>
        <w:rPr>
          <w:b/>
          <w:i/>
          <w:sz w:val="28"/>
          <w:szCs w:val="28"/>
        </w:rPr>
      </w:pPr>
      <w:r w:rsidRPr="00F37B44">
        <w:rPr>
          <w:b/>
          <w:i/>
          <w:sz w:val="28"/>
          <w:szCs w:val="28"/>
        </w:rPr>
        <w:t>Séquences thérapeutiques et modifications du traitement de fond </w:t>
      </w:r>
      <w:r w:rsidR="00F62692" w:rsidRPr="00F37B44">
        <w:rPr>
          <w:b/>
          <w:i/>
          <w:sz w:val="28"/>
          <w:szCs w:val="28"/>
        </w:rPr>
        <w:t>au cours de l’évolution de la MSA</w:t>
      </w:r>
    </w:p>
    <w:p w14:paraId="07EDD6E3" w14:textId="1E5F9076" w:rsidR="00AE1943" w:rsidRPr="00F37B44" w:rsidRDefault="00AE1943" w:rsidP="00AE1943">
      <w:pPr>
        <w:rPr>
          <w:sz w:val="24"/>
          <w:szCs w:val="24"/>
        </w:rPr>
      </w:pPr>
      <w:r w:rsidRPr="00F37B44">
        <w:rPr>
          <w:sz w:val="24"/>
          <w:szCs w:val="24"/>
        </w:rPr>
        <w:lastRenderedPageBreak/>
        <w:t>Pour cette partie, veiller à remplir dans l’ordre chronologique, le ou les traitements prescrits tout au long de l’évolution de la MSA, du diagnostic à la dernière visite.</w:t>
      </w:r>
    </w:p>
    <w:tbl>
      <w:tblPr>
        <w:tblStyle w:val="Grilledutableau"/>
        <w:tblW w:w="0" w:type="auto"/>
        <w:tblLook w:val="04A0" w:firstRow="1" w:lastRow="0" w:firstColumn="1" w:lastColumn="0" w:noHBand="0" w:noVBand="1"/>
      </w:tblPr>
      <w:tblGrid>
        <w:gridCol w:w="3277"/>
        <w:gridCol w:w="5132"/>
        <w:gridCol w:w="5583"/>
      </w:tblGrid>
      <w:tr w:rsidR="003E6905" w:rsidRPr="00F37B44" w14:paraId="2D2B5DD4" w14:textId="77777777" w:rsidTr="00AE1943">
        <w:trPr>
          <w:trHeight w:val="405"/>
        </w:trPr>
        <w:tc>
          <w:tcPr>
            <w:tcW w:w="3339" w:type="dxa"/>
            <w:vMerge w:val="restart"/>
          </w:tcPr>
          <w:p w14:paraId="0C91E199" w14:textId="77777777" w:rsidR="003E6905" w:rsidRPr="00F37B44" w:rsidRDefault="003E6905" w:rsidP="00AE1943">
            <w:pPr>
              <w:rPr>
                <w:b/>
                <w:bCs/>
              </w:rPr>
            </w:pPr>
            <w:r w:rsidRPr="00F37B44">
              <w:rPr>
                <w:b/>
                <w:bCs/>
              </w:rPr>
              <w:t>Traitement de fond de la MSA (dupliquer chaque case autant de fois que nécessaire)</w:t>
            </w:r>
          </w:p>
          <w:p w14:paraId="53885943" w14:textId="77777777" w:rsidR="003E6905" w:rsidRPr="00F37B44" w:rsidRDefault="003E6905" w:rsidP="00AE1943">
            <w:pPr>
              <w:rPr>
                <w:b/>
                <w:bCs/>
              </w:rPr>
            </w:pPr>
            <w:r w:rsidRPr="00F37B44">
              <w:rPr>
                <w:b/>
                <w:bCs/>
              </w:rPr>
              <w:t xml:space="preserve"> </w:t>
            </w:r>
          </w:p>
        </w:tc>
        <w:tc>
          <w:tcPr>
            <w:tcW w:w="5132" w:type="dxa"/>
            <w:noWrap/>
          </w:tcPr>
          <w:p w14:paraId="30D53F66" w14:textId="77777777" w:rsidR="003E6905" w:rsidRPr="00F37B44" w:rsidRDefault="003E6905" w:rsidP="00AE1943">
            <w:pPr>
              <w:rPr>
                <w:b/>
                <w:bCs/>
              </w:rPr>
            </w:pPr>
            <w:r w:rsidRPr="00F37B44">
              <w:rPr>
                <w:b/>
                <w:bCs/>
              </w:rPr>
              <w:t xml:space="preserve">Corticoïdes (nom, dose) </w:t>
            </w:r>
          </w:p>
          <w:p w14:paraId="7FEE00A5" w14:textId="77777777" w:rsidR="003E6905" w:rsidRPr="00F37B44" w:rsidRDefault="003E6905" w:rsidP="00AE1943">
            <w:pPr>
              <w:rPr>
                <w:b/>
                <w:bCs/>
              </w:rPr>
            </w:pPr>
            <w:r w:rsidRPr="00F37B44">
              <w:rPr>
                <w:b/>
                <w:bCs/>
              </w:rPr>
              <w:t>Date début</w:t>
            </w:r>
          </w:p>
          <w:p w14:paraId="689BBCEA" w14:textId="77777777" w:rsidR="003E6905" w:rsidRPr="00F37B44" w:rsidRDefault="003E6905" w:rsidP="00AE1943">
            <w:pPr>
              <w:rPr>
                <w:b/>
                <w:bCs/>
              </w:rPr>
            </w:pPr>
            <w:proofErr w:type="gramStart"/>
            <w:r w:rsidRPr="00F37B44">
              <w:rPr>
                <w:b/>
                <w:bCs/>
              </w:rPr>
              <w:t>Date fin</w:t>
            </w:r>
            <w:proofErr w:type="gramEnd"/>
          </w:p>
          <w:p w14:paraId="5E21F6AC" w14:textId="77777777" w:rsidR="003E6905" w:rsidRPr="00F37B44" w:rsidRDefault="003E6905" w:rsidP="00AE1943">
            <w:pPr>
              <w:rPr>
                <w:b/>
                <w:bCs/>
              </w:rPr>
            </w:pPr>
            <w:r w:rsidRPr="00F37B44">
              <w:rPr>
                <w:b/>
                <w:bCs/>
              </w:rPr>
              <w:t>Efficacité (réponse complète, réponse partielle, échec</w:t>
            </w:r>
            <w:r w:rsidR="001F0DE4" w:rsidRPr="00F37B44">
              <w:rPr>
                <w:b/>
                <w:bCs/>
              </w:rPr>
              <w:t xml:space="preserve"> primaire, échappement secondaire</w:t>
            </w:r>
            <w:r w:rsidRPr="00F37B44">
              <w:rPr>
                <w:b/>
                <w:bCs/>
              </w:rPr>
              <w:t xml:space="preserve">)  </w:t>
            </w:r>
          </w:p>
          <w:p w14:paraId="39AB4A54" w14:textId="0B6E37CE" w:rsidR="00AE1943" w:rsidRPr="00F37B44" w:rsidRDefault="00AE1943" w:rsidP="00AE1943">
            <w:pPr>
              <w:rPr>
                <w:b/>
                <w:bCs/>
              </w:rPr>
            </w:pPr>
            <w:r w:rsidRPr="00F37B44">
              <w:rPr>
                <w:b/>
                <w:bCs/>
              </w:rPr>
              <w:t>Si non arrêtés : dose (mg/j de prednisone) aux dernières nouvelles</w:t>
            </w:r>
          </w:p>
        </w:tc>
        <w:tc>
          <w:tcPr>
            <w:tcW w:w="5747" w:type="dxa"/>
          </w:tcPr>
          <w:p w14:paraId="7B4F52E0" w14:textId="77777777" w:rsidR="003E6905" w:rsidRPr="00F37B44" w:rsidRDefault="003E6905" w:rsidP="00AE1943">
            <w:pPr>
              <w:rPr>
                <w:b/>
                <w:bCs/>
              </w:rPr>
            </w:pPr>
          </w:p>
        </w:tc>
      </w:tr>
      <w:tr w:rsidR="003E6905" w:rsidRPr="00F37B44" w14:paraId="37F8B099" w14:textId="77777777" w:rsidTr="00AE1943">
        <w:trPr>
          <w:trHeight w:val="405"/>
        </w:trPr>
        <w:tc>
          <w:tcPr>
            <w:tcW w:w="3339" w:type="dxa"/>
            <w:vMerge/>
          </w:tcPr>
          <w:p w14:paraId="73BB4AA1" w14:textId="77777777" w:rsidR="003E6905" w:rsidRPr="00F37B44" w:rsidRDefault="003E6905" w:rsidP="00AE1943">
            <w:pPr>
              <w:rPr>
                <w:b/>
                <w:bCs/>
              </w:rPr>
            </w:pPr>
          </w:p>
        </w:tc>
        <w:tc>
          <w:tcPr>
            <w:tcW w:w="5132" w:type="dxa"/>
            <w:noWrap/>
          </w:tcPr>
          <w:p w14:paraId="732B00AA" w14:textId="77777777" w:rsidR="003E6905" w:rsidRPr="00F37B44" w:rsidRDefault="003E6905" w:rsidP="00AE1943">
            <w:pPr>
              <w:rPr>
                <w:b/>
                <w:bCs/>
              </w:rPr>
            </w:pPr>
            <w:proofErr w:type="spellStart"/>
            <w:proofErr w:type="gramStart"/>
            <w:r w:rsidRPr="00F37B44">
              <w:rPr>
                <w:b/>
                <w:bCs/>
              </w:rPr>
              <w:t>csDMARD</w:t>
            </w:r>
            <w:proofErr w:type="spellEnd"/>
            <w:proofErr w:type="gramEnd"/>
            <w:r w:rsidRPr="00F37B44">
              <w:rPr>
                <w:b/>
                <w:bCs/>
              </w:rPr>
              <w:t xml:space="preserve"> n°1 (nom, dose)</w:t>
            </w:r>
          </w:p>
          <w:p w14:paraId="53C57577" w14:textId="77777777" w:rsidR="003E6905" w:rsidRPr="00F37B44" w:rsidRDefault="003E6905" w:rsidP="00AE1943">
            <w:pPr>
              <w:rPr>
                <w:b/>
                <w:bCs/>
              </w:rPr>
            </w:pPr>
            <w:r w:rsidRPr="00F37B44">
              <w:rPr>
                <w:b/>
                <w:bCs/>
              </w:rPr>
              <w:t>Date début</w:t>
            </w:r>
          </w:p>
          <w:p w14:paraId="59382BDF" w14:textId="77777777" w:rsidR="003E6905" w:rsidRPr="00F37B44" w:rsidRDefault="003E6905" w:rsidP="00AE1943">
            <w:pPr>
              <w:rPr>
                <w:b/>
                <w:bCs/>
              </w:rPr>
            </w:pPr>
            <w:proofErr w:type="gramStart"/>
            <w:r w:rsidRPr="00F37B44">
              <w:rPr>
                <w:b/>
                <w:bCs/>
              </w:rPr>
              <w:t>Date fin</w:t>
            </w:r>
            <w:proofErr w:type="gramEnd"/>
          </w:p>
          <w:p w14:paraId="5AF7FB74" w14:textId="10AB1470" w:rsidR="003E6905" w:rsidRPr="00F37B44" w:rsidRDefault="003E6905" w:rsidP="00AE1943">
            <w:pPr>
              <w:rPr>
                <w:b/>
                <w:bCs/>
              </w:rPr>
            </w:pPr>
            <w:r w:rsidRPr="00F37B44">
              <w:rPr>
                <w:b/>
                <w:bCs/>
              </w:rPr>
              <w:t>Efficacité (réponse complète, réponse partielle, échec</w:t>
            </w:r>
            <w:r w:rsidR="001F0DE4" w:rsidRPr="00F37B44">
              <w:rPr>
                <w:b/>
                <w:bCs/>
              </w:rPr>
              <w:t xml:space="preserve"> primaire, échappement secondaire</w:t>
            </w:r>
            <w:r w:rsidRPr="00F37B44">
              <w:rPr>
                <w:b/>
                <w:bCs/>
              </w:rPr>
              <w:t xml:space="preserve">) </w:t>
            </w:r>
          </w:p>
        </w:tc>
        <w:tc>
          <w:tcPr>
            <w:tcW w:w="5747" w:type="dxa"/>
          </w:tcPr>
          <w:p w14:paraId="76766B20" w14:textId="77777777" w:rsidR="003E6905" w:rsidRPr="00F37B44" w:rsidRDefault="003E6905" w:rsidP="00AE1943">
            <w:pPr>
              <w:rPr>
                <w:b/>
                <w:bCs/>
              </w:rPr>
            </w:pPr>
          </w:p>
        </w:tc>
      </w:tr>
      <w:tr w:rsidR="003E6905" w:rsidRPr="00F37B44" w14:paraId="1FC4B6E0" w14:textId="77777777" w:rsidTr="00AE1943">
        <w:tc>
          <w:tcPr>
            <w:tcW w:w="3339" w:type="dxa"/>
            <w:vMerge/>
          </w:tcPr>
          <w:p w14:paraId="5A9BAEBA" w14:textId="77777777" w:rsidR="003E6905" w:rsidRPr="00F37B44" w:rsidRDefault="003E6905" w:rsidP="00AE1943">
            <w:pPr>
              <w:rPr>
                <w:b/>
                <w:bCs/>
              </w:rPr>
            </w:pPr>
          </w:p>
        </w:tc>
        <w:tc>
          <w:tcPr>
            <w:tcW w:w="5132" w:type="dxa"/>
            <w:noWrap/>
          </w:tcPr>
          <w:p w14:paraId="218B0AE9" w14:textId="77777777" w:rsidR="003E6905" w:rsidRPr="00F37B44" w:rsidRDefault="003E6905" w:rsidP="00AE1943">
            <w:pPr>
              <w:rPr>
                <w:b/>
                <w:bCs/>
              </w:rPr>
            </w:pPr>
            <w:proofErr w:type="spellStart"/>
            <w:proofErr w:type="gramStart"/>
            <w:r w:rsidRPr="00F37B44">
              <w:rPr>
                <w:b/>
                <w:bCs/>
              </w:rPr>
              <w:t>csDMARD</w:t>
            </w:r>
            <w:proofErr w:type="spellEnd"/>
            <w:proofErr w:type="gramEnd"/>
            <w:r w:rsidRPr="00F37B44">
              <w:rPr>
                <w:b/>
                <w:bCs/>
              </w:rPr>
              <w:t xml:space="preserve"> n°2 (nom, dose)</w:t>
            </w:r>
          </w:p>
          <w:p w14:paraId="6E2E515A" w14:textId="77777777" w:rsidR="003E6905" w:rsidRPr="00F37B44" w:rsidRDefault="003E6905" w:rsidP="00AE1943">
            <w:pPr>
              <w:rPr>
                <w:b/>
                <w:bCs/>
              </w:rPr>
            </w:pPr>
            <w:r w:rsidRPr="00F37B44">
              <w:rPr>
                <w:b/>
                <w:bCs/>
              </w:rPr>
              <w:t>Date début</w:t>
            </w:r>
          </w:p>
          <w:p w14:paraId="01F3D931" w14:textId="77777777" w:rsidR="003E6905" w:rsidRPr="00F37B44" w:rsidRDefault="003E6905" w:rsidP="00AE1943">
            <w:pPr>
              <w:rPr>
                <w:b/>
                <w:bCs/>
              </w:rPr>
            </w:pPr>
            <w:proofErr w:type="gramStart"/>
            <w:r w:rsidRPr="00F37B44">
              <w:rPr>
                <w:b/>
                <w:bCs/>
              </w:rPr>
              <w:t>Date fin</w:t>
            </w:r>
            <w:proofErr w:type="gramEnd"/>
          </w:p>
          <w:p w14:paraId="02DFEB12" w14:textId="0E3BC603" w:rsidR="003E6905" w:rsidRPr="00F37B44" w:rsidRDefault="003E6905" w:rsidP="00AE1943">
            <w:pPr>
              <w:rPr>
                <w:b/>
                <w:bCs/>
              </w:rPr>
            </w:pPr>
            <w:r w:rsidRPr="00F37B44">
              <w:rPr>
                <w:b/>
                <w:bCs/>
              </w:rPr>
              <w:t>Efficacité (réponse complète, réponse partielle, échec</w:t>
            </w:r>
            <w:r w:rsidR="001F0DE4" w:rsidRPr="00F37B44">
              <w:rPr>
                <w:b/>
                <w:bCs/>
              </w:rPr>
              <w:t xml:space="preserve"> primaire, échappement secondaire</w:t>
            </w:r>
            <w:r w:rsidRPr="00F37B44">
              <w:rPr>
                <w:b/>
                <w:bCs/>
              </w:rPr>
              <w:t xml:space="preserve">)  </w:t>
            </w:r>
          </w:p>
        </w:tc>
        <w:tc>
          <w:tcPr>
            <w:tcW w:w="5747" w:type="dxa"/>
          </w:tcPr>
          <w:p w14:paraId="6349C2D8" w14:textId="77777777" w:rsidR="003E6905" w:rsidRPr="00F37B44" w:rsidRDefault="003E6905" w:rsidP="00AE1943">
            <w:pPr>
              <w:rPr>
                <w:b/>
                <w:bCs/>
              </w:rPr>
            </w:pPr>
          </w:p>
        </w:tc>
      </w:tr>
      <w:tr w:rsidR="003E6905" w:rsidRPr="00F37B44" w14:paraId="2590845C" w14:textId="77777777" w:rsidTr="00AE1943">
        <w:tc>
          <w:tcPr>
            <w:tcW w:w="3339" w:type="dxa"/>
            <w:vMerge/>
          </w:tcPr>
          <w:p w14:paraId="58A87C7A" w14:textId="77777777" w:rsidR="003E6905" w:rsidRPr="00F37B44" w:rsidRDefault="003E6905" w:rsidP="00AE1943">
            <w:pPr>
              <w:rPr>
                <w:b/>
                <w:bCs/>
              </w:rPr>
            </w:pPr>
          </w:p>
        </w:tc>
        <w:tc>
          <w:tcPr>
            <w:tcW w:w="5132" w:type="dxa"/>
            <w:noWrap/>
          </w:tcPr>
          <w:p w14:paraId="52BC2AA3" w14:textId="77777777" w:rsidR="003E6905" w:rsidRPr="00F37B44" w:rsidRDefault="003E6905" w:rsidP="00AE1943">
            <w:pPr>
              <w:rPr>
                <w:b/>
                <w:bCs/>
              </w:rPr>
            </w:pPr>
            <w:proofErr w:type="spellStart"/>
            <w:proofErr w:type="gramStart"/>
            <w:r w:rsidRPr="00F37B44">
              <w:rPr>
                <w:b/>
                <w:bCs/>
              </w:rPr>
              <w:t>bDMARD</w:t>
            </w:r>
            <w:proofErr w:type="spellEnd"/>
            <w:proofErr w:type="gramEnd"/>
            <w:r w:rsidRPr="00F37B44">
              <w:rPr>
                <w:b/>
                <w:bCs/>
              </w:rPr>
              <w:t xml:space="preserve"> n°1 (nom, dose)</w:t>
            </w:r>
          </w:p>
          <w:p w14:paraId="17BC92A6" w14:textId="77777777" w:rsidR="003E6905" w:rsidRPr="00F37B44" w:rsidRDefault="003E6905" w:rsidP="00AE1943">
            <w:pPr>
              <w:rPr>
                <w:b/>
                <w:bCs/>
              </w:rPr>
            </w:pPr>
            <w:r w:rsidRPr="00F37B44">
              <w:rPr>
                <w:b/>
                <w:bCs/>
              </w:rPr>
              <w:t>Date début</w:t>
            </w:r>
          </w:p>
          <w:p w14:paraId="38529F34" w14:textId="77777777" w:rsidR="003E6905" w:rsidRPr="00F37B44" w:rsidRDefault="003E6905" w:rsidP="00AE1943">
            <w:pPr>
              <w:rPr>
                <w:b/>
                <w:bCs/>
              </w:rPr>
            </w:pPr>
            <w:proofErr w:type="gramStart"/>
            <w:r w:rsidRPr="00F37B44">
              <w:rPr>
                <w:b/>
                <w:bCs/>
              </w:rPr>
              <w:t>Date fin</w:t>
            </w:r>
            <w:proofErr w:type="gramEnd"/>
          </w:p>
          <w:p w14:paraId="54B270DF" w14:textId="262812D8" w:rsidR="003E6905" w:rsidRPr="00F37B44" w:rsidRDefault="003E6905" w:rsidP="00AE1943">
            <w:pPr>
              <w:rPr>
                <w:b/>
                <w:bCs/>
              </w:rPr>
            </w:pPr>
            <w:r w:rsidRPr="00F37B44">
              <w:rPr>
                <w:b/>
                <w:bCs/>
              </w:rPr>
              <w:t>Efficacité (réponse complète, réponse partielle, échec</w:t>
            </w:r>
            <w:r w:rsidR="001F0DE4" w:rsidRPr="00F37B44">
              <w:rPr>
                <w:b/>
                <w:bCs/>
              </w:rPr>
              <w:t xml:space="preserve"> primaire, échappement secondaire</w:t>
            </w:r>
            <w:r w:rsidRPr="00F37B44">
              <w:rPr>
                <w:b/>
                <w:bCs/>
              </w:rPr>
              <w:t xml:space="preserve">)  </w:t>
            </w:r>
          </w:p>
        </w:tc>
        <w:tc>
          <w:tcPr>
            <w:tcW w:w="5747" w:type="dxa"/>
          </w:tcPr>
          <w:p w14:paraId="5CA0F2D4" w14:textId="77777777" w:rsidR="003E6905" w:rsidRPr="00F37B44" w:rsidRDefault="003E6905" w:rsidP="00AE1943">
            <w:pPr>
              <w:rPr>
                <w:b/>
                <w:bCs/>
              </w:rPr>
            </w:pPr>
          </w:p>
        </w:tc>
      </w:tr>
      <w:tr w:rsidR="003E6905" w:rsidRPr="00F37B44" w14:paraId="71DA750F" w14:textId="77777777" w:rsidTr="00AE1943">
        <w:trPr>
          <w:trHeight w:val="675"/>
        </w:trPr>
        <w:tc>
          <w:tcPr>
            <w:tcW w:w="3339" w:type="dxa"/>
            <w:vMerge/>
          </w:tcPr>
          <w:p w14:paraId="343292FE" w14:textId="77777777" w:rsidR="003E6905" w:rsidRPr="00F37B44" w:rsidRDefault="003E6905" w:rsidP="00AE1943">
            <w:pPr>
              <w:rPr>
                <w:b/>
                <w:bCs/>
              </w:rPr>
            </w:pPr>
          </w:p>
        </w:tc>
        <w:tc>
          <w:tcPr>
            <w:tcW w:w="5132" w:type="dxa"/>
            <w:noWrap/>
          </w:tcPr>
          <w:p w14:paraId="133DDE63" w14:textId="77777777" w:rsidR="003E6905" w:rsidRPr="00F37B44" w:rsidRDefault="003E6905" w:rsidP="00AE1943">
            <w:pPr>
              <w:rPr>
                <w:b/>
                <w:bCs/>
              </w:rPr>
            </w:pPr>
            <w:proofErr w:type="spellStart"/>
            <w:proofErr w:type="gramStart"/>
            <w:r w:rsidRPr="00F37B44">
              <w:rPr>
                <w:b/>
                <w:bCs/>
              </w:rPr>
              <w:t>bDMARD</w:t>
            </w:r>
            <w:proofErr w:type="spellEnd"/>
            <w:proofErr w:type="gramEnd"/>
            <w:r w:rsidRPr="00F37B44">
              <w:rPr>
                <w:b/>
                <w:bCs/>
              </w:rPr>
              <w:t xml:space="preserve"> n°2 (nom, dose)</w:t>
            </w:r>
          </w:p>
          <w:p w14:paraId="478933B6" w14:textId="77777777" w:rsidR="003E6905" w:rsidRPr="00F37B44" w:rsidRDefault="003E6905" w:rsidP="00AE1943">
            <w:pPr>
              <w:rPr>
                <w:b/>
                <w:bCs/>
              </w:rPr>
            </w:pPr>
            <w:r w:rsidRPr="00F37B44">
              <w:rPr>
                <w:b/>
                <w:bCs/>
              </w:rPr>
              <w:t>Date début</w:t>
            </w:r>
          </w:p>
          <w:p w14:paraId="7591AC59" w14:textId="77777777" w:rsidR="003E6905" w:rsidRPr="00F37B44" w:rsidRDefault="003E6905" w:rsidP="00AE1943">
            <w:pPr>
              <w:rPr>
                <w:b/>
                <w:bCs/>
              </w:rPr>
            </w:pPr>
            <w:proofErr w:type="gramStart"/>
            <w:r w:rsidRPr="00F37B44">
              <w:rPr>
                <w:b/>
                <w:bCs/>
              </w:rPr>
              <w:t>Date fin</w:t>
            </w:r>
            <w:proofErr w:type="gramEnd"/>
          </w:p>
          <w:p w14:paraId="708DCD5D" w14:textId="6A67B352" w:rsidR="003E6905" w:rsidRPr="00F37B44" w:rsidRDefault="003E6905" w:rsidP="00AE1943">
            <w:pPr>
              <w:rPr>
                <w:b/>
                <w:bCs/>
              </w:rPr>
            </w:pPr>
            <w:r w:rsidRPr="00F37B44">
              <w:rPr>
                <w:b/>
                <w:bCs/>
              </w:rPr>
              <w:t>Efficacité (réponse complète, réponse partielle, échec</w:t>
            </w:r>
            <w:r w:rsidR="001F0DE4" w:rsidRPr="00F37B44">
              <w:rPr>
                <w:b/>
                <w:bCs/>
              </w:rPr>
              <w:t xml:space="preserve"> primaire, échappement secondaire</w:t>
            </w:r>
            <w:r w:rsidRPr="00F37B44">
              <w:rPr>
                <w:b/>
                <w:bCs/>
              </w:rPr>
              <w:t xml:space="preserve">) </w:t>
            </w:r>
          </w:p>
        </w:tc>
        <w:tc>
          <w:tcPr>
            <w:tcW w:w="5747" w:type="dxa"/>
          </w:tcPr>
          <w:p w14:paraId="0B0C4C5E" w14:textId="77777777" w:rsidR="003E6905" w:rsidRPr="00F37B44" w:rsidRDefault="003E6905" w:rsidP="00AE1943">
            <w:pPr>
              <w:rPr>
                <w:b/>
                <w:bCs/>
              </w:rPr>
            </w:pPr>
          </w:p>
        </w:tc>
      </w:tr>
      <w:tr w:rsidR="003E6905" w:rsidRPr="00F37B44" w14:paraId="6CD409B0" w14:textId="77777777" w:rsidTr="00AE1943">
        <w:trPr>
          <w:trHeight w:val="675"/>
        </w:trPr>
        <w:tc>
          <w:tcPr>
            <w:tcW w:w="3339" w:type="dxa"/>
            <w:vMerge/>
          </w:tcPr>
          <w:p w14:paraId="64C9A227" w14:textId="77777777" w:rsidR="003E6905" w:rsidRPr="00F37B44" w:rsidRDefault="003E6905" w:rsidP="00AE1943">
            <w:pPr>
              <w:rPr>
                <w:b/>
                <w:bCs/>
              </w:rPr>
            </w:pPr>
          </w:p>
        </w:tc>
        <w:tc>
          <w:tcPr>
            <w:tcW w:w="5132" w:type="dxa"/>
            <w:noWrap/>
          </w:tcPr>
          <w:p w14:paraId="265EACFA" w14:textId="77777777" w:rsidR="003E6905" w:rsidRPr="00F37B44" w:rsidRDefault="003E6905" w:rsidP="00AE1943">
            <w:pPr>
              <w:rPr>
                <w:b/>
                <w:bCs/>
              </w:rPr>
            </w:pPr>
            <w:r w:rsidRPr="00F37B44">
              <w:rPr>
                <w:b/>
                <w:bCs/>
              </w:rPr>
              <w:t>Autre traitement (nom, dose)</w:t>
            </w:r>
          </w:p>
          <w:p w14:paraId="191EC17F" w14:textId="77777777" w:rsidR="003E6905" w:rsidRPr="00F37B44" w:rsidRDefault="003E6905" w:rsidP="00AE1943">
            <w:pPr>
              <w:rPr>
                <w:b/>
                <w:bCs/>
              </w:rPr>
            </w:pPr>
            <w:r w:rsidRPr="00F37B44">
              <w:rPr>
                <w:b/>
                <w:bCs/>
              </w:rPr>
              <w:t>Date début</w:t>
            </w:r>
          </w:p>
          <w:p w14:paraId="4BF1F456" w14:textId="77777777" w:rsidR="003E6905" w:rsidRPr="00F37B44" w:rsidRDefault="003E6905" w:rsidP="00AE1943">
            <w:pPr>
              <w:rPr>
                <w:b/>
                <w:bCs/>
              </w:rPr>
            </w:pPr>
            <w:proofErr w:type="gramStart"/>
            <w:r w:rsidRPr="00F37B44">
              <w:rPr>
                <w:b/>
                <w:bCs/>
              </w:rPr>
              <w:t>Date fin</w:t>
            </w:r>
            <w:proofErr w:type="gramEnd"/>
          </w:p>
          <w:p w14:paraId="1C3760DC" w14:textId="27573C3D" w:rsidR="003E6905" w:rsidRPr="00F37B44" w:rsidRDefault="003E6905" w:rsidP="00AE1943">
            <w:pPr>
              <w:rPr>
                <w:b/>
                <w:bCs/>
              </w:rPr>
            </w:pPr>
            <w:r w:rsidRPr="00F37B44">
              <w:rPr>
                <w:b/>
                <w:bCs/>
              </w:rPr>
              <w:t>Efficacité (réponse complète, réponse partielle, échec</w:t>
            </w:r>
            <w:r w:rsidR="001F0DE4" w:rsidRPr="00F37B44">
              <w:rPr>
                <w:b/>
                <w:bCs/>
              </w:rPr>
              <w:t xml:space="preserve"> primaire, échappement secondaire</w:t>
            </w:r>
            <w:r w:rsidRPr="00F37B44">
              <w:rPr>
                <w:b/>
                <w:bCs/>
              </w:rPr>
              <w:t>)</w:t>
            </w:r>
          </w:p>
        </w:tc>
        <w:tc>
          <w:tcPr>
            <w:tcW w:w="5747" w:type="dxa"/>
          </w:tcPr>
          <w:p w14:paraId="138B94B1" w14:textId="77777777" w:rsidR="003E6905" w:rsidRPr="00F37B44" w:rsidRDefault="003E6905" w:rsidP="00AE1943">
            <w:pPr>
              <w:rPr>
                <w:b/>
                <w:bCs/>
              </w:rPr>
            </w:pPr>
          </w:p>
        </w:tc>
      </w:tr>
    </w:tbl>
    <w:p w14:paraId="1D849868" w14:textId="77777777" w:rsidR="003E6905" w:rsidRPr="00F37B44" w:rsidRDefault="003E6905" w:rsidP="003E6905">
      <w:proofErr w:type="spellStart"/>
      <w:proofErr w:type="gramStart"/>
      <w:r w:rsidRPr="00F37B44">
        <w:lastRenderedPageBreak/>
        <w:t>csDMARD</w:t>
      </w:r>
      <w:proofErr w:type="spellEnd"/>
      <w:proofErr w:type="gramEnd"/>
      <w:r w:rsidRPr="00F37B44">
        <w:t xml:space="preserve">, </w:t>
      </w:r>
      <w:proofErr w:type="spellStart"/>
      <w:r w:rsidRPr="00F37B44">
        <w:t>conventional</w:t>
      </w:r>
      <w:proofErr w:type="spellEnd"/>
      <w:r w:rsidRPr="00F37B44">
        <w:t xml:space="preserve"> </w:t>
      </w:r>
      <w:proofErr w:type="spellStart"/>
      <w:r w:rsidRPr="00F37B44">
        <w:t>synthetic</w:t>
      </w:r>
      <w:proofErr w:type="spellEnd"/>
      <w:r w:rsidRPr="00F37B44">
        <w:t xml:space="preserve"> </w:t>
      </w:r>
      <w:proofErr w:type="spellStart"/>
      <w:r w:rsidRPr="00F37B44">
        <w:t>disease-modifying</w:t>
      </w:r>
      <w:proofErr w:type="spellEnd"/>
      <w:r w:rsidRPr="00F37B44">
        <w:t xml:space="preserve"> anti-</w:t>
      </w:r>
      <w:proofErr w:type="spellStart"/>
      <w:r w:rsidRPr="00F37B44">
        <w:t>rheumatic</w:t>
      </w:r>
      <w:proofErr w:type="spellEnd"/>
      <w:r w:rsidRPr="00F37B44">
        <w:t xml:space="preserve"> </w:t>
      </w:r>
      <w:proofErr w:type="spellStart"/>
      <w:r w:rsidRPr="00F37B44">
        <w:t>drug</w:t>
      </w:r>
      <w:proofErr w:type="spellEnd"/>
      <w:r w:rsidRPr="00F37B44">
        <w:t> : traitement de fond conventionnel (</w:t>
      </w:r>
      <w:proofErr w:type="spellStart"/>
      <w:r w:rsidRPr="00F37B44">
        <w:t>methotrexate</w:t>
      </w:r>
      <w:proofErr w:type="spellEnd"/>
      <w:r w:rsidRPr="00F37B44">
        <w:t xml:space="preserve">, cyclosporine, etc.) – </w:t>
      </w:r>
      <w:proofErr w:type="spellStart"/>
      <w:r w:rsidRPr="00F37B44">
        <w:t>bDMARD</w:t>
      </w:r>
      <w:proofErr w:type="spellEnd"/>
      <w:r w:rsidRPr="00F37B44">
        <w:t xml:space="preserve">, </w:t>
      </w:r>
      <w:proofErr w:type="spellStart"/>
      <w:r w:rsidRPr="00F37B44">
        <w:t>biological</w:t>
      </w:r>
      <w:proofErr w:type="spellEnd"/>
      <w:r w:rsidRPr="00F37B44">
        <w:t xml:space="preserve"> DMARD: biothérapie. </w:t>
      </w:r>
    </w:p>
    <w:p w14:paraId="02D77DD0" w14:textId="77777777" w:rsidR="003E6905" w:rsidRPr="00F37B44" w:rsidRDefault="003E6905" w:rsidP="003E6905">
      <w:pPr>
        <w:spacing w:after="0"/>
      </w:pPr>
      <w:r w:rsidRPr="00F37B44">
        <w:rPr>
          <w:u w:val="single"/>
        </w:rPr>
        <w:t xml:space="preserve">Réponse complète </w:t>
      </w:r>
      <w:r w:rsidRPr="00F37B44">
        <w:t>= absence de tout signe clinique et biologique de la maladie (c'est-à-dire la disparition de la fièvre, des arthralgies et arthrites, des myalgies, du mal de gorge, de l'éruption cutanée, de l'adénopathie, de l'hépatosplénomégalie et la normalisation de la numération globulaire, de la VS, de la CRP et des taux de ferritine sérique).</w:t>
      </w:r>
    </w:p>
    <w:p w14:paraId="2002589A" w14:textId="77777777" w:rsidR="003E6905" w:rsidRPr="00F37B44" w:rsidRDefault="003E6905" w:rsidP="003E6905">
      <w:pPr>
        <w:spacing w:after="0"/>
      </w:pPr>
      <w:r w:rsidRPr="00F37B44">
        <w:rPr>
          <w:u w:val="single"/>
        </w:rPr>
        <w:t xml:space="preserve">Réponse partielle </w:t>
      </w:r>
      <w:r w:rsidRPr="00F37B44">
        <w:t>: certaine amélioration constatée par le médecin responsable du patient, mais certaines caractéristiques systémiques, articulaires ou biologiques persistent après le début du traitement.</w:t>
      </w:r>
    </w:p>
    <w:p w14:paraId="150DBCBB" w14:textId="77777777" w:rsidR="003E6905" w:rsidRPr="00F37B44" w:rsidRDefault="003E6905" w:rsidP="003E6905">
      <w:pPr>
        <w:spacing w:after="0"/>
      </w:pPr>
      <w:r w:rsidRPr="00F37B44">
        <w:rPr>
          <w:u w:val="single"/>
        </w:rPr>
        <w:t>Echec primaire de la stratégie thérapeutique</w:t>
      </w:r>
      <w:r w:rsidRPr="00F37B44">
        <w:t xml:space="preserve"> : si les symptômes restaient essentiellement inchangés pendant le traitement.</w:t>
      </w:r>
    </w:p>
    <w:p w14:paraId="4B0DFF91" w14:textId="366D7103" w:rsidR="003E6905" w:rsidRPr="00F37B44" w:rsidRDefault="003E6905" w:rsidP="003E6905">
      <w:pPr>
        <w:spacing w:after="0"/>
      </w:pPr>
      <w:r w:rsidRPr="00F37B44">
        <w:rPr>
          <w:u w:val="single"/>
        </w:rPr>
        <w:t>Echappement secondaire</w:t>
      </w:r>
      <w:r w:rsidRPr="00F37B44">
        <w:t> </w:t>
      </w:r>
      <w:r w:rsidR="001F0DE4" w:rsidRPr="00F37B44">
        <w:t>: réapparition de symptômes après une période de rémission complète</w:t>
      </w:r>
    </w:p>
    <w:p w14:paraId="5920A2CB" w14:textId="6893E113" w:rsidR="00487EE0" w:rsidRPr="00F37B44" w:rsidRDefault="00487EE0" w:rsidP="003E6905"/>
    <w:p w14:paraId="0839361B" w14:textId="07EEF1F0" w:rsidR="003E6905" w:rsidRPr="00F37B44" w:rsidRDefault="003E6905" w:rsidP="003E6905">
      <w:pPr>
        <w:pStyle w:val="Paragraphedeliste"/>
        <w:numPr>
          <w:ilvl w:val="1"/>
          <w:numId w:val="1"/>
        </w:numPr>
        <w:rPr>
          <w:b/>
          <w:i/>
          <w:sz w:val="28"/>
          <w:szCs w:val="28"/>
        </w:rPr>
      </w:pPr>
      <w:r w:rsidRPr="00F37B44">
        <w:rPr>
          <w:b/>
          <w:i/>
          <w:sz w:val="28"/>
          <w:szCs w:val="28"/>
        </w:rPr>
        <w:t>Evolution de la maladie</w:t>
      </w:r>
    </w:p>
    <w:tbl>
      <w:tblPr>
        <w:tblStyle w:val="Grilledutableau"/>
        <w:tblW w:w="0" w:type="auto"/>
        <w:tblLook w:val="04A0" w:firstRow="1" w:lastRow="0" w:firstColumn="1" w:lastColumn="0" w:noHBand="0" w:noVBand="1"/>
      </w:tblPr>
      <w:tblGrid>
        <w:gridCol w:w="6204"/>
        <w:gridCol w:w="7512"/>
      </w:tblGrid>
      <w:tr w:rsidR="00F62692" w:rsidRPr="00F37B44" w14:paraId="47480287" w14:textId="77777777" w:rsidTr="00F62692">
        <w:tc>
          <w:tcPr>
            <w:tcW w:w="6204" w:type="dxa"/>
            <w:noWrap/>
          </w:tcPr>
          <w:p w14:paraId="191A3C05" w14:textId="77777777" w:rsidR="00F62692" w:rsidRPr="00F37B44" w:rsidRDefault="00F62692" w:rsidP="00AE1943">
            <w:pPr>
              <w:rPr>
                <w:b/>
                <w:bCs/>
                <w:strike/>
              </w:rPr>
            </w:pPr>
            <w:r w:rsidRPr="00F37B44">
              <w:rPr>
                <w:b/>
                <w:bCs/>
              </w:rPr>
              <w:t xml:space="preserve">Mode évolutif* (systémique monocyclique / systémique polycyclique/articulaire chronique/ ne sait pas) </w:t>
            </w:r>
          </w:p>
        </w:tc>
        <w:tc>
          <w:tcPr>
            <w:tcW w:w="7512" w:type="dxa"/>
          </w:tcPr>
          <w:p w14:paraId="1E7D4836" w14:textId="77777777" w:rsidR="00F62692" w:rsidRPr="00F37B44" w:rsidRDefault="00F62692" w:rsidP="00AE1943">
            <w:pPr>
              <w:rPr>
                <w:bCs/>
              </w:rPr>
            </w:pPr>
            <w:r w:rsidRPr="00F37B44">
              <w:rPr>
                <w:bCs/>
                <w:color w:val="FF0000"/>
              </w:rPr>
              <w:t>Je ne suis pas sûre que tout le monde sache définir le mode évolutif du patient car il faut avoir une durée de suivi suffisante pour pouvoir le préciser</w:t>
            </w:r>
          </w:p>
        </w:tc>
      </w:tr>
      <w:tr w:rsidR="00F62692" w:rsidRPr="00F37B44" w14:paraId="494DBB4E" w14:textId="77777777" w:rsidTr="00811538">
        <w:tc>
          <w:tcPr>
            <w:tcW w:w="6204" w:type="dxa"/>
            <w:tcBorders>
              <w:bottom w:val="single" w:sz="4" w:space="0" w:color="auto"/>
            </w:tcBorders>
            <w:noWrap/>
            <w:hideMark/>
          </w:tcPr>
          <w:p w14:paraId="7F5C5831" w14:textId="00847BD9" w:rsidR="00F62692" w:rsidRPr="00F37B44" w:rsidRDefault="00F62692" w:rsidP="00AE1943">
            <w:pPr>
              <w:rPr>
                <w:b/>
                <w:bCs/>
              </w:rPr>
            </w:pPr>
            <w:r w:rsidRPr="00F37B44">
              <w:rPr>
                <w:b/>
                <w:bCs/>
              </w:rPr>
              <w:t>Rechute(s) (oui/non/si oui, préciser le nombre)</w:t>
            </w:r>
          </w:p>
        </w:tc>
        <w:tc>
          <w:tcPr>
            <w:tcW w:w="7512" w:type="dxa"/>
            <w:tcBorders>
              <w:bottom w:val="single" w:sz="4" w:space="0" w:color="auto"/>
            </w:tcBorders>
          </w:tcPr>
          <w:p w14:paraId="5FEC0750" w14:textId="77777777" w:rsidR="00F62692" w:rsidRPr="00F37B44" w:rsidRDefault="00F62692" w:rsidP="00AE1943">
            <w:pPr>
              <w:rPr>
                <w:bCs/>
              </w:rPr>
            </w:pPr>
          </w:p>
          <w:p w14:paraId="14B044D7" w14:textId="77777777" w:rsidR="00AE1943" w:rsidRPr="00F37B44" w:rsidRDefault="00AE1943" w:rsidP="00AE1943">
            <w:pPr>
              <w:rPr>
                <w:bCs/>
              </w:rPr>
            </w:pPr>
          </w:p>
        </w:tc>
      </w:tr>
      <w:tr w:rsidR="00F62692" w:rsidRPr="00F37B44" w14:paraId="75B52D2C" w14:textId="77777777" w:rsidTr="00AE1943">
        <w:trPr>
          <w:trHeight w:val="367"/>
        </w:trPr>
        <w:tc>
          <w:tcPr>
            <w:tcW w:w="6204" w:type="dxa"/>
            <w:tcBorders>
              <w:bottom w:val="single" w:sz="4" w:space="0" w:color="auto"/>
            </w:tcBorders>
            <w:noWrap/>
            <w:hideMark/>
          </w:tcPr>
          <w:p w14:paraId="10AA2CFE" w14:textId="77777777" w:rsidR="00F62692" w:rsidRPr="00F37B44" w:rsidRDefault="00F62692" w:rsidP="00AE1943">
            <w:pPr>
              <w:rPr>
                <w:b/>
                <w:bCs/>
              </w:rPr>
            </w:pPr>
            <w:r w:rsidRPr="00F37B44">
              <w:rPr>
                <w:b/>
                <w:bCs/>
              </w:rPr>
              <w:t>Rechute 1</w:t>
            </w:r>
          </w:p>
          <w:p w14:paraId="7D7FD0DE" w14:textId="54CDD1DE" w:rsidR="00F62692" w:rsidRPr="00F37B44" w:rsidRDefault="00F62692" w:rsidP="00F62692">
            <w:pPr>
              <w:rPr>
                <w:b/>
                <w:bCs/>
              </w:rPr>
            </w:pPr>
          </w:p>
        </w:tc>
        <w:tc>
          <w:tcPr>
            <w:tcW w:w="7512" w:type="dxa"/>
            <w:tcBorders>
              <w:bottom w:val="single" w:sz="4" w:space="0" w:color="auto"/>
            </w:tcBorders>
          </w:tcPr>
          <w:p w14:paraId="2B7CD155" w14:textId="77777777" w:rsidR="00F62692" w:rsidRPr="00F37B44" w:rsidRDefault="00F62692" w:rsidP="00AE1943">
            <w:pPr>
              <w:rPr>
                <w:bCs/>
                <w:color w:val="FF0000"/>
              </w:rPr>
            </w:pPr>
          </w:p>
          <w:p w14:paraId="6E7766F1" w14:textId="77777777" w:rsidR="00F62692" w:rsidRPr="00F37B44" w:rsidRDefault="00F62692" w:rsidP="00AE1943">
            <w:pPr>
              <w:rPr>
                <w:bCs/>
                <w:color w:val="FF0000"/>
              </w:rPr>
            </w:pPr>
          </w:p>
        </w:tc>
      </w:tr>
      <w:tr w:rsidR="00F62692" w:rsidRPr="00F37B44" w14:paraId="116BA0DB" w14:textId="77777777" w:rsidTr="00811538">
        <w:trPr>
          <w:trHeight w:val="540"/>
        </w:trPr>
        <w:tc>
          <w:tcPr>
            <w:tcW w:w="6204" w:type="dxa"/>
            <w:tcBorders>
              <w:top w:val="single" w:sz="4" w:space="0" w:color="auto"/>
              <w:bottom w:val="single" w:sz="4" w:space="0" w:color="auto"/>
            </w:tcBorders>
            <w:noWrap/>
          </w:tcPr>
          <w:p w14:paraId="63782950" w14:textId="77777777" w:rsidR="00F62692" w:rsidRPr="00F37B44" w:rsidRDefault="00F62692" w:rsidP="00F62692">
            <w:pPr>
              <w:pStyle w:val="Paragraphedeliste"/>
              <w:numPr>
                <w:ilvl w:val="0"/>
                <w:numId w:val="38"/>
              </w:numPr>
              <w:rPr>
                <w:b/>
                <w:bCs/>
              </w:rPr>
            </w:pPr>
            <w:r w:rsidRPr="00F37B44">
              <w:rPr>
                <w:b/>
                <w:bCs/>
              </w:rPr>
              <w:t>Date rechute 1 (MM/AAAA)</w:t>
            </w:r>
          </w:p>
          <w:p w14:paraId="13A7CAA6" w14:textId="77777777" w:rsidR="00F62692" w:rsidRPr="00F37B44" w:rsidRDefault="00F62692" w:rsidP="00AE1943">
            <w:pPr>
              <w:rPr>
                <w:b/>
                <w:bCs/>
              </w:rPr>
            </w:pPr>
          </w:p>
        </w:tc>
        <w:tc>
          <w:tcPr>
            <w:tcW w:w="7512" w:type="dxa"/>
            <w:tcBorders>
              <w:top w:val="single" w:sz="4" w:space="0" w:color="auto"/>
              <w:bottom w:val="single" w:sz="4" w:space="0" w:color="auto"/>
            </w:tcBorders>
          </w:tcPr>
          <w:p w14:paraId="2715FBDA" w14:textId="77777777" w:rsidR="00F62692" w:rsidRPr="00F37B44" w:rsidRDefault="00F62692" w:rsidP="00AE1943">
            <w:pPr>
              <w:rPr>
                <w:bCs/>
                <w:color w:val="FF0000"/>
              </w:rPr>
            </w:pPr>
          </w:p>
        </w:tc>
      </w:tr>
      <w:tr w:rsidR="00F62692" w:rsidRPr="00F37B44" w14:paraId="380E7FE4" w14:textId="77777777" w:rsidTr="00811538">
        <w:trPr>
          <w:trHeight w:val="225"/>
        </w:trPr>
        <w:tc>
          <w:tcPr>
            <w:tcW w:w="6204" w:type="dxa"/>
            <w:tcBorders>
              <w:top w:val="single" w:sz="4" w:space="0" w:color="auto"/>
              <w:bottom w:val="single" w:sz="4" w:space="0" w:color="auto"/>
            </w:tcBorders>
            <w:noWrap/>
          </w:tcPr>
          <w:p w14:paraId="76F91B5F" w14:textId="77777777" w:rsidR="00F62692" w:rsidRPr="00F37B44" w:rsidRDefault="00F62692" w:rsidP="00F62692">
            <w:pPr>
              <w:pStyle w:val="Paragraphedeliste"/>
              <w:numPr>
                <w:ilvl w:val="0"/>
                <w:numId w:val="38"/>
              </w:numPr>
              <w:rPr>
                <w:b/>
                <w:bCs/>
              </w:rPr>
            </w:pPr>
            <w:r w:rsidRPr="00F37B44">
              <w:rPr>
                <w:b/>
                <w:bCs/>
              </w:rPr>
              <w:t>Type rechute 1 (préciser clinique et biologie)</w:t>
            </w:r>
          </w:p>
          <w:p w14:paraId="59A9444F" w14:textId="589854F9" w:rsidR="00F62692" w:rsidRPr="00F37B44" w:rsidRDefault="00F62692" w:rsidP="001F0DE4">
            <w:pPr>
              <w:rPr>
                <w:b/>
                <w:bCs/>
              </w:rPr>
            </w:pPr>
          </w:p>
        </w:tc>
        <w:tc>
          <w:tcPr>
            <w:tcW w:w="7512" w:type="dxa"/>
            <w:tcBorders>
              <w:top w:val="single" w:sz="4" w:space="0" w:color="auto"/>
              <w:bottom w:val="single" w:sz="4" w:space="0" w:color="auto"/>
            </w:tcBorders>
          </w:tcPr>
          <w:p w14:paraId="4DAE7014" w14:textId="77777777" w:rsidR="00F62692" w:rsidRPr="00F37B44" w:rsidRDefault="00F62692" w:rsidP="00AE1943">
            <w:pPr>
              <w:rPr>
                <w:bCs/>
                <w:color w:val="FF0000"/>
              </w:rPr>
            </w:pPr>
          </w:p>
        </w:tc>
      </w:tr>
      <w:tr w:rsidR="00F62692" w:rsidRPr="00F37B44" w14:paraId="46F4A06E" w14:textId="77777777" w:rsidTr="00811538">
        <w:trPr>
          <w:trHeight w:val="225"/>
        </w:trPr>
        <w:tc>
          <w:tcPr>
            <w:tcW w:w="6204" w:type="dxa"/>
            <w:tcBorders>
              <w:top w:val="single" w:sz="4" w:space="0" w:color="auto"/>
              <w:bottom w:val="single" w:sz="4" w:space="0" w:color="auto"/>
            </w:tcBorders>
            <w:noWrap/>
          </w:tcPr>
          <w:p w14:paraId="6AC74185" w14:textId="6700CBE4" w:rsidR="00F62692" w:rsidRPr="00F37B44" w:rsidRDefault="00F62692" w:rsidP="00F62692">
            <w:pPr>
              <w:pStyle w:val="Paragraphedeliste"/>
              <w:numPr>
                <w:ilvl w:val="0"/>
                <w:numId w:val="38"/>
              </w:numPr>
              <w:rPr>
                <w:b/>
                <w:bCs/>
              </w:rPr>
            </w:pPr>
            <w:r w:rsidRPr="00F37B44">
              <w:rPr>
                <w:b/>
                <w:bCs/>
              </w:rPr>
              <w:t xml:space="preserve">Modification thérapeutique liée à la rechute 1 </w:t>
            </w:r>
            <w:r w:rsidRPr="00F37B44">
              <w:rPr>
                <w:bCs/>
              </w:rPr>
              <w:t>(préciser si augmentation corticoïdes, ajout immunosuppresseur, autre …)</w:t>
            </w:r>
          </w:p>
        </w:tc>
        <w:tc>
          <w:tcPr>
            <w:tcW w:w="7512" w:type="dxa"/>
            <w:tcBorders>
              <w:top w:val="single" w:sz="4" w:space="0" w:color="auto"/>
              <w:bottom w:val="single" w:sz="4" w:space="0" w:color="auto"/>
            </w:tcBorders>
          </w:tcPr>
          <w:p w14:paraId="7929782F" w14:textId="77777777" w:rsidR="00F62692" w:rsidRPr="00F37B44" w:rsidRDefault="00F62692" w:rsidP="00AE1943">
            <w:pPr>
              <w:rPr>
                <w:bCs/>
                <w:color w:val="FF0000"/>
              </w:rPr>
            </w:pPr>
          </w:p>
        </w:tc>
      </w:tr>
      <w:tr w:rsidR="00F62692" w:rsidRPr="00F37B44" w14:paraId="378B84EB" w14:textId="77777777" w:rsidTr="00811538">
        <w:trPr>
          <w:trHeight w:val="225"/>
        </w:trPr>
        <w:tc>
          <w:tcPr>
            <w:tcW w:w="6204" w:type="dxa"/>
            <w:tcBorders>
              <w:top w:val="single" w:sz="4" w:space="0" w:color="auto"/>
              <w:bottom w:val="single" w:sz="4" w:space="0" w:color="auto"/>
            </w:tcBorders>
            <w:noWrap/>
          </w:tcPr>
          <w:p w14:paraId="2C4B145D" w14:textId="18F7C87A" w:rsidR="00F62692" w:rsidRPr="00F37B44" w:rsidRDefault="00F62692" w:rsidP="00F62692">
            <w:pPr>
              <w:pStyle w:val="Paragraphedeliste"/>
              <w:numPr>
                <w:ilvl w:val="0"/>
                <w:numId w:val="38"/>
              </w:numPr>
            </w:pPr>
            <w:r w:rsidRPr="00F37B44">
              <w:t xml:space="preserve">Traitement(s) associé(s) </w:t>
            </w:r>
            <w:r w:rsidRPr="00F37B44">
              <w:rPr>
                <w:b/>
                <w:bCs/>
              </w:rPr>
              <w:t>rechute 1</w:t>
            </w:r>
            <w:r w:rsidR="00811538" w:rsidRPr="00F37B44">
              <w:rPr>
                <w:b/>
                <w:bCs/>
              </w:rPr>
              <w:t xml:space="preserve"> : préciser (texte libre) parmi : </w:t>
            </w:r>
          </w:p>
          <w:p w14:paraId="57590F92" w14:textId="74D2AB10" w:rsidR="00F62692" w:rsidRPr="00F37B44" w:rsidRDefault="00F62692" w:rsidP="00F62692">
            <w:pPr>
              <w:ind w:left="708"/>
            </w:pPr>
            <w:r w:rsidRPr="00F37B44">
              <w:t xml:space="preserve">Colchicine </w:t>
            </w:r>
          </w:p>
          <w:p w14:paraId="0EB74170" w14:textId="50F96E3C" w:rsidR="00F62692" w:rsidRPr="00F37B44" w:rsidRDefault="00F62692" w:rsidP="00F62692">
            <w:pPr>
              <w:ind w:left="708"/>
            </w:pPr>
            <w:r w:rsidRPr="00F37B44">
              <w:t xml:space="preserve">Aspirine </w:t>
            </w:r>
          </w:p>
          <w:p w14:paraId="275620A8" w14:textId="0C06E385" w:rsidR="00F62692" w:rsidRPr="00F37B44" w:rsidRDefault="00F62692" w:rsidP="00F62692">
            <w:pPr>
              <w:ind w:left="708"/>
            </w:pPr>
            <w:r w:rsidRPr="00F37B44">
              <w:t xml:space="preserve">IEC </w:t>
            </w:r>
          </w:p>
          <w:p w14:paraId="2E2FA500" w14:textId="77777777" w:rsidR="00F62692" w:rsidRPr="00F37B44" w:rsidRDefault="00F62692" w:rsidP="00F62692">
            <w:pPr>
              <w:ind w:left="708"/>
            </w:pPr>
            <w:proofErr w:type="spellStart"/>
            <w:r w:rsidRPr="00F37B44">
              <w:t>Beta-bloquant</w:t>
            </w:r>
            <w:proofErr w:type="spellEnd"/>
          </w:p>
          <w:p w14:paraId="7F53121F" w14:textId="77777777" w:rsidR="00F62692" w:rsidRPr="00F37B44" w:rsidRDefault="00F62692" w:rsidP="00F62692">
            <w:pPr>
              <w:ind w:left="708"/>
            </w:pPr>
            <w:r w:rsidRPr="00F37B44">
              <w:lastRenderedPageBreak/>
              <w:t>AINS</w:t>
            </w:r>
          </w:p>
          <w:p w14:paraId="7EFC52A4" w14:textId="2960C37B" w:rsidR="00811538" w:rsidRPr="00F37B44" w:rsidRDefault="00811538" w:rsidP="00F62692">
            <w:pPr>
              <w:ind w:left="708"/>
            </w:pPr>
            <w:r w:rsidRPr="00F37B44">
              <w:t>Autres…</w:t>
            </w:r>
          </w:p>
        </w:tc>
        <w:tc>
          <w:tcPr>
            <w:tcW w:w="7512" w:type="dxa"/>
            <w:tcBorders>
              <w:top w:val="single" w:sz="4" w:space="0" w:color="auto"/>
              <w:bottom w:val="single" w:sz="4" w:space="0" w:color="auto"/>
            </w:tcBorders>
          </w:tcPr>
          <w:p w14:paraId="30FB662C" w14:textId="77777777" w:rsidR="00F62692" w:rsidRPr="00F37B44" w:rsidRDefault="00F62692" w:rsidP="00AE1943">
            <w:pPr>
              <w:rPr>
                <w:bCs/>
                <w:color w:val="FF0000"/>
              </w:rPr>
            </w:pPr>
          </w:p>
        </w:tc>
      </w:tr>
      <w:tr w:rsidR="00F62692" w:rsidRPr="00F37B44" w14:paraId="0841A3ED" w14:textId="77777777" w:rsidTr="00811538">
        <w:trPr>
          <w:trHeight w:val="225"/>
        </w:trPr>
        <w:tc>
          <w:tcPr>
            <w:tcW w:w="6204" w:type="dxa"/>
            <w:tcBorders>
              <w:top w:val="single" w:sz="4" w:space="0" w:color="auto"/>
              <w:bottom w:val="single" w:sz="4" w:space="0" w:color="auto"/>
            </w:tcBorders>
            <w:noWrap/>
          </w:tcPr>
          <w:p w14:paraId="37DBD11C" w14:textId="22D2E0E3" w:rsidR="00F62692" w:rsidRPr="00F37B44" w:rsidRDefault="00F62692" w:rsidP="00F62692">
            <w:pPr>
              <w:pStyle w:val="Paragraphedeliste"/>
              <w:numPr>
                <w:ilvl w:val="0"/>
                <w:numId w:val="39"/>
              </w:numPr>
              <w:rPr>
                <w:b/>
                <w:bCs/>
              </w:rPr>
            </w:pPr>
            <w:r w:rsidRPr="00F37B44">
              <w:rPr>
                <w:b/>
              </w:rPr>
              <w:t>Autre, préciser (drainage si tamponnade ou épanchement pleural…etc…)</w:t>
            </w:r>
          </w:p>
        </w:tc>
        <w:tc>
          <w:tcPr>
            <w:tcW w:w="7512" w:type="dxa"/>
            <w:tcBorders>
              <w:top w:val="single" w:sz="4" w:space="0" w:color="auto"/>
              <w:bottom w:val="single" w:sz="4" w:space="0" w:color="auto"/>
            </w:tcBorders>
          </w:tcPr>
          <w:p w14:paraId="06F1E097" w14:textId="77777777" w:rsidR="00F62692" w:rsidRPr="00F37B44" w:rsidRDefault="00F62692" w:rsidP="00AE1943">
            <w:pPr>
              <w:rPr>
                <w:bCs/>
                <w:color w:val="FF0000"/>
              </w:rPr>
            </w:pPr>
          </w:p>
        </w:tc>
      </w:tr>
      <w:tr w:rsidR="00F62692" w:rsidRPr="00F37B44" w14:paraId="4F0E7D48" w14:textId="77777777" w:rsidTr="00811538">
        <w:trPr>
          <w:trHeight w:val="225"/>
        </w:trPr>
        <w:tc>
          <w:tcPr>
            <w:tcW w:w="6204" w:type="dxa"/>
            <w:tcBorders>
              <w:top w:val="single" w:sz="4" w:space="0" w:color="auto"/>
            </w:tcBorders>
            <w:noWrap/>
          </w:tcPr>
          <w:p w14:paraId="31BC4E8F" w14:textId="09C6F0F5" w:rsidR="00F62692" w:rsidRPr="00F37B44" w:rsidRDefault="00F62692" w:rsidP="00F62692">
            <w:pPr>
              <w:pStyle w:val="Paragraphedeliste"/>
              <w:numPr>
                <w:ilvl w:val="0"/>
                <w:numId w:val="39"/>
              </w:numPr>
              <w:rPr>
                <w:b/>
                <w:bCs/>
              </w:rPr>
            </w:pPr>
            <w:r w:rsidRPr="00F37B44">
              <w:rPr>
                <w:b/>
              </w:rPr>
              <w:t>Hospitalisation en soins intensifs ou en réanimation durant la rechute 1 (Oui/Non)</w:t>
            </w:r>
          </w:p>
        </w:tc>
        <w:tc>
          <w:tcPr>
            <w:tcW w:w="7512" w:type="dxa"/>
            <w:tcBorders>
              <w:top w:val="single" w:sz="4" w:space="0" w:color="auto"/>
            </w:tcBorders>
          </w:tcPr>
          <w:p w14:paraId="201E8CDB" w14:textId="77777777" w:rsidR="00F62692" w:rsidRPr="00F37B44" w:rsidRDefault="00F62692" w:rsidP="00AE1943">
            <w:pPr>
              <w:rPr>
                <w:bCs/>
                <w:color w:val="FF0000"/>
              </w:rPr>
            </w:pPr>
          </w:p>
        </w:tc>
      </w:tr>
      <w:tr w:rsidR="00F62692" w:rsidRPr="00F37B44" w14:paraId="0E813866" w14:textId="77777777" w:rsidTr="00F62692">
        <w:trPr>
          <w:trHeight w:val="156"/>
        </w:trPr>
        <w:tc>
          <w:tcPr>
            <w:tcW w:w="6204" w:type="dxa"/>
            <w:noWrap/>
          </w:tcPr>
          <w:p w14:paraId="7AAE142A" w14:textId="4C8617DF" w:rsidR="00F62692" w:rsidRPr="00F37B44" w:rsidRDefault="00811538" w:rsidP="00AE1943">
            <w:pPr>
              <w:rPr>
                <w:b/>
                <w:bCs/>
              </w:rPr>
            </w:pPr>
            <w:r w:rsidRPr="00F37B44">
              <w:rPr>
                <w:b/>
                <w:bCs/>
              </w:rPr>
              <w:t>Rechute 2</w:t>
            </w:r>
          </w:p>
        </w:tc>
        <w:tc>
          <w:tcPr>
            <w:tcW w:w="7512" w:type="dxa"/>
          </w:tcPr>
          <w:p w14:paraId="0AE3CAE9" w14:textId="77777777" w:rsidR="00F62692" w:rsidRPr="00F37B44" w:rsidRDefault="00F62692" w:rsidP="00AE1943">
            <w:pPr>
              <w:rPr>
                <w:bCs/>
                <w:color w:val="FF0000"/>
              </w:rPr>
            </w:pPr>
          </w:p>
          <w:p w14:paraId="03487A1C" w14:textId="77777777" w:rsidR="00AE1943" w:rsidRPr="00F37B44" w:rsidRDefault="00AE1943" w:rsidP="00AE1943">
            <w:pPr>
              <w:rPr>
                <w:bCs/>
                <w:color w:val="FF0000"/>
              </w:rPr>
            </w:pPr>
          </w:p>
        </w:tc>
      </w:tr>
      <w:tr w:rsidR="00F62692" w:rsidRPr="00F37B44" w14:paraId="630B7B42" w14:textId="77777777" w:rsidTr="00F62692">
        <w:trPr>
          <w:trHeight w:val="154"/>
        </w:trPr>
        <w:tc>
          <w:tcPr>
            <w:tcW w:w="6204" w:type="dxa"/>
            <w:noWrap/>
          </w:tcPr>
          <w:p w14:paraId="01D232A7" w14:textId="77777777" w:rsidR="00F62692" w:rsidRPr="00F37B44" w:rsidRDefault="00F62692" w:rsidP="00811538">
            <w:pPr>
              <w:pStyle w:val="Paragraphedeliste"/>
              <w:numPr>
                <w:ilvl w:val="0"/>
                <w:numId w:val="40"/>
              </w:numPr>
              <w:rPr>
                <w:b/>
                <w:bCs/>
              </w:rPr>
            </w:pPr>
            <w:r w:rsidRPr="00F37B44">
              <w:rPr>
                <w:b/>
                <w:bCs/>
              </w:rPr>
              <w:t>Date rechute 2 (MM/AAAA)</w:t>
            </w:r>
          </w:p>
          <w:p w14:paraId="0C488081" w14:textId="6E3FC970" w:rsidR="00F62692" w:rsidRPr="00F37B44" w:rsidRDefault="00F62692" w:rsidP="00F62692">
            <w:pPr>
              <w:rPr>
                <w:b/>
                <w:bCs/>
              </w:rPr>
            </w:pPr>
          </w:p>
        </w:tc>
        <w:tc>
          <w:tcPr>
            <w:tcW w:w="7512" w:type="dxa"/>
          </w:tcPr>
          <w:p w14:paraId="54768CFC" w14:textId="77777777" w:rsidR="00F62692" w:rsidRPr="00F37B44" w:rsidRDefault="00F62692" w:rsidP="00AE1943">
            <w:pPr>
              <w:rPr>
                <w:bCs/>
                <w:color w:val="FF0000"/>
              </w:rPr>
            </w:pPr>
          </w:p>
        </w:tc>
      </w:tr>
      <w:tr w:rsidR="00F62692" w:rsidRPr="00F37B44" w14:paraId="3F48C79A" w14:textId="77777777" w:rsidTr="00F62692">
        <w:trPr>
          <w:trHeight w:val="154"/>
        </w:trPr>
        <w:tc>
          <w:tcPr>
            <w:tcW w:w="6204" w:type="dxa"/>
            <w:noWrap/>
          </w:tcPr>
          <w:p w14:paraId="201FC9FF" w14:textId="77777777" w:rsidR="00F62692" w:rsidRPr="00F37B44" w:rsidRDefault="00F62692" w:rsidP="00811538">
            <w:pPr>
              <w:pStyle w:val="Paragraphedeliste"/>
              <w:numPr>
                <w:ilvl w:val="0"/>
                <w:numId w:val="40"/>
              </w:numPr>
              <w:rPr>
                <w:b/>
                <w:bCs/>
              </w:rPr>
            </w:pPr>
            <w:r w:rsidRPr="00F37B44">
              <w:rPr>
                <w:b/>
                <w:bCs/>
              </w:rPr>
              <w:t>Type rechute 2 (préciser clinique et biologie)</w:t>
            </w:r>
          </w:p>
          <w:p w14:paraId="4A847967" w14:textId="14D28911" w:rsidR="00F62692" w:rsidRPr="00F37B44" w:rsidRDefault="00F62692" w:rsidP="00F62692">
            <w:pPr>
              <w:rPr>
                <w:b/>
                <w:bCs/>
              </w:rPr>
            </w:pPr>
          </w:p>
        </w:tc>
        <w:tc>
          <w:tcPr>
            <w:tcW w:w="7512" w:type="dxa"/>
          </w:tcPr>
          <w:p w14:paraId="573249DF" w14:textId="77777777" w:rsidR="00F62692" w:rsidRPr="00F37B44" w:rsidRDefault="00F62692" w:rsidP="00AE1943">
            <w:pPr>
              <w:rPr>
                <w:bCs/>
                <w:color w:val="FF0000"/>
              </w:rPr>
            </w:pPr>
          </w:p>
        </w:tc>
      </w:tr>
      <w:tr w:rsidR="00F62692" w:rsidRPr="00F37B44" w14:paraId="240816C7" w14:textId="77777777" w:rsidTr="00F62692">
        <w:trPr>
          <w:trHeight w:val="154"/>
        </w:trPr>
        <w:tc>
          <w:tcPr>
            <w:tcW w:w="6204" w:type="dxa"/>
            <w:noWrap/>
          </w:tcPr>
          <w:p w14:paraId="661E45BF" w14:textId="6BE10D6A" w:rsidR="00F62692" w:rsidRPr="00F37B44" w:rsidRDefault="00811538" w:rsidP="00811538">
            <w:pPr>
              <w:pStyle w:val="Paragraphedeliste"/>
              <w:numPr>
                <w:ilvl w:val="0"/>
                <w:numId w:val="40"/>
              </w:numPr>
              <w:rPr>
                <w:b/>
                <w:bCs/>
              </w:rPr>
            </w:pPr>
            <w:r w:rsidRPr="00F37B44">
              <w:rPr>
                <w:b/>
                <w:bCs/>
              </w:rPr>
              <w:t xml:space="preserve">Modification thérapeutique liée à la rechute 2 </w:t>
            </w:r>
            <w:r w:rsidRPr="00F37B44">
              <w:rPr>
                <w:bCs/>
              </w:rPr>
              <w:t>(préciser si augmentation corticoïdes, ajout immunosuppresseur, autre …)</w:t>
            </w:r>
          </w:p>
        </w:tc>
        <w:tc>
          <w:tcPr>
            <w:tcW w:w="7512" w:type="dxa"/>
          </w:tcPr>
          <w:p w14:paraId="32669252" w14:textId="77777777" w:rsidR="00F62692" w:rsidRPr="00F37B44" w:rsidRDefault="00F62692" w:rsidP="00AE1943">
            <w:pPr>
              <w:rPr>
                <w:bCs/>
                <w:color w:val="FF0000"/>
              </w:rPr>
            </w:pPr>
          </w:p>
        </w:tc>
      </w:tr>
      <w:tr w:rsidR="00F62692" w:rsidRPr="00F37B44" w14:paraId="27C359E7" w14:textId="77777777" w:rsidTr="00F62692">
        <w:trPr>
          <w:trHeight w:val="154"/>
        </w:trPr>
        <w:tc>
          <w:tcPr>
            <w:tcW w:w="6204" w:type="dxa"/>
            <w:noWrap/>
          </w:tcPr>
          <w:p w14:paraId="3D76D33F" w14:textId="6C721A2D" w:rsidR="00811538" w:rsidRPr="00F37B44" w:rsidRDefault="00811538" w:rsidP="00811538">
            <w:pPr>
              <w:pStyle w:val="Paragraphedeliste"/>
              <w:numPr>
                <w:ilvl w:val="0"/>
                <w:numId w:val="38"/>
              </w:numPr>
            </w:pPr>
            <w:r w:rsidRPr="00F37B44">
              <w:t xml:space="preserve">Traitement(s) associé(s) </w:t>
            </w:r>
            <w:r w:rsidRPr="00F37B44">
              <w:rPr>
                <w:b/>
                <w:bCs/>
              </w:rPr>
              <w:t xml:space="preserve">rechute 2 : préciser (texte libre) parmi : </w:t>
            </w:r>
          </w:p>
          <w:p w14:paraId="1292E55E" w14:textId="743522A8" w:rsidR="00811538" w:rsidRPr="00F37B44" w:rsidRDefault="00811538" w:rsidP="00811538">
            <w:pPr>
              <w:ind w:left="708"/>
            </w:pPr>
            <w:r w:rsidRPr="00F37B44">
              <w:t xml:space="preserve">Colchicine </w:t>
            </w:r>
          </w:p>
          <w:p w14:paraId="2875F395" w14:textId="357F81B1" w:rsidR="00811538" w:rsidRPr="00F37B44" w:rsidRDefault="00811538" w:rsidP="00811538">
            <w:pPr>
              <w:ind w:left="708"/>
            </w:pPr>
            <w:r w:rsidRPr="00F37B44">
              <w:t xml:space="preserve">Aspirine </w:t>
            </w:r>
          </w:p>
          <w:p w14:paraId="500E69F4" w14:textId="4B95B7D8" w:rsidR="00811538" w:rsidRPr="00F37B44" w:rsidRDefault="00811538" w:rsidP="00811538">
            <w:pPr>
              <w:ind w:left="708"/>
            </w:pPr>
            <w:r w:rsidRPr="00F37B44">
              <w:t xml:space="preserve">IEC </w:t>
            </w:r>
          </w:p>
          <w:p w14:paraId="540392C7" w14:textId="49BAB495" w:rsidR="00811538" w:rsidRPr="00F37B44" w:rsidRDefault="00811538" w:rsidP="00811538">
            <w:pPr>
              <w:ind w:left="708"/>
            </w:pPr>
            <w:proofErr w:type="spellStart"/>
            <w:r w:rsidRPr="00F37B44">
              <w:t>Beta-bloquant</w:t>
            </w:r>
            <w:proofErr w:type="spellEnd"/>
            <w:r w:rsidRPr="00F37B44">
              <w:t xml:space="preserve"> </w:t>
            </w:r>
          </w:p>
          <w:p w14:paraId="592A7D96" w14:textId="77777777" w:rsidR="00811538" w:rsidRPr="00F37B44" w:rsidRDefault="00811538" w:rsidP="00811538">
            <w:r w:rsidRPr="00F37B44">
              <w:t xml:space="preserve">              AINS</w:t>
            </w:r>
          </w:p>
          <w:p w14:paraId="655E929A" w14:textId="30FC5E55" w:rsidR="00811538" w:rsidRPr="00F37B44" w:rsidRDefault="00811538" w:rsidP="00811538">
            <w:r w:rsidRPr="00F37B44">
              <w:t xml:space="preserve">              Autres…</w:t>
            </w:r>
          </w:p>
        </w:tc>
        <w:tc>
          <w:tcPr>
            <w:tcW w:w="7512" w:type="dxa"/>
          </w:tcPr>
          <w:p w14:paraId="782B14A1" w14:textId="77777777" w:rsidR="00F62692" w:rsidRPr="00F37B44" w:rsidRDefault="00F62692" w:rsidP="00AE1943">
            <w:pPr>
              <w:rPr>
                <w:bCs/>
                <w:color w:val="FF0000"/>
              </w:rPr>
            </w:pPr>
          </w:p>
        </w:tc>
      </w:tr>
      <w:tr w:rsidR="00F62692" w:rsidRPr="00F37B44" w14:paraId="20E4C7C0" w14:textId="77777777" w:rsidTr="00F62692">
        <w:trPr>
          <w:trHeight w:val="154"/>
        </w:trPr>
        <w:tc>
          <w:tcPr>
            <w:tcW w:w="6204" w:type="dxa"/>
            <w:noWrap/>
          </w:tcPr>
          <w:p w14:paraId="0C5CBEAD" w14:textId="08DAFFD0" w:rsidR="00F62692" w:rsidRPr="00F37B44" w:rsidRDefault="00811538" w:rsidP="00811538">
            <w:pPr>
              <w:pStyle w:val="Paragraphedeliste"/>
              <w:numPr>
                <w:ilvl w:val="0"/>
                <w:numId w:val="38"/>
              </w:numPr>
              <w:rPr>
                <w:b/>
                <w:bCs/>
              </w:rPr>
            </w:pPr>
            <w:r w:rsidRPr="00F37B44">
              <w:rPr>
                <w:b/>
              </w:rPr>
              <w:t>Autre, préciser (drainage si tamponnade ou épanchement pleural…etc…)</w:t>
            </w:r>
          </w:p>
        </w:tc>
        <w:tc>
          <w:tcPr>
            <w:tcW w:w="7512" w:type="dxa"/>
          </w:tcPr>
          <w:p w14:paraId="5D0B9876" w14:textId="77777777" w:rsidR="00F62692" w:rsidRPr="00F37B44" w:rsidRDefault="00F62692" w:rsidP="00AE1943">
            <w:pPr>
              <w:rPr>
                <w:bCs/>
                <w:color w:val="FF0000"/>
              </w:rPr>
            </w:pPr>
          </w:p>
        </w:tc>
      </w:tr>
      <w:tr w:rsidR="00F62692" w:rsidRPr="00F37B44" w14:paraId="3866DA32" w14:textId="77777777" w:rsidTr="00F62692">
        <w:trPr>
          <w:trHeight w:val="154"/>
        </w:trPr>
        <w:tc>
          <w:tcPr>
            <w:tcW w:w="6204" w:type="dxa"/>
            <w:noWrap/>
          </w:tcPr>
          <w:p w14:paraId="03CFE546" w14:textId="51BF3983" w:rsidR="00F62692" w:rsidRPr="00F37B44" w:rsidRDefault="00811538" w:rsidP="00811538">
            <w:pPr>
              <w:pStyle w:val="Paragraphedeliste"/>
              <w:numPr>
                <w:ilvl w:val="0"/>
                <w:numId w:val="38"/>
              </w:numPr>
              <w:rPr>
                <w:b/>
                <w:bCs/>
              </w:rPr>
            </w:pPr>
            <w:r w:rsidRPr="00F37B44">
              <w:rPr>
                <w:b/>
              </w:rPr>
              <w:t>Hospitalisation en soins intensifs ou en réanimation durant la rechute 1 (Oui/Non)</w:t>
            </w:r>
          </w:p>
        </w:tc>
        <w:tc>
          <w:tcPr>
            <w:tcW w:w="7512" w:type="dxa"/>
          </w:tcPr>
          <w:p w14:paraId="599B5DB5" w14:textId="77777777" w:rsidR="00F62692" w:rsidRPr="00F37B44" w:rsidRDefault="00F62692" w:rsidP="00AE1943">
            <w:pPr>
              <w:rPr>
                <w:bCs/>
                <w:color w:val="FF0000"/>
              </w:rPr>
            </w:pPr>
          </w:p>
        </w:tc>
      </w:tr>
      <w:tr w:rsidR="00F62692" w:rsidRPr="00F37B44" w14:paraId="4DAFED58" w14:textId="77777777" w:rsidTr="00F62692">
        <w:trPr>
          <w:trHeight w:val="895"/>
        </w:trPr>
        <w:tc>
          <w:tcPr>
            <w:tcW w:w="6204" w:type="dxa"/>
            <w:noWrap/>
          </w:tcPr>
          <w:p w14:paraId="30F9061F" w14:textId="5B730D3D" w:rsidR="00F62692" w:rsidRPr="00F37B44" w:rsidRDefault="00811538" w:rsidP="00AE1943">
            <w:pPr>
              <w:rPr>
                <w:b/>
                <w:bCs/>
              </w:rPr>
            </w:pPr>
            <w:r w:rsidRPr="00F37B44">
              <w:rPr>
                <w:b/>
              </w:rPr>
              <w:t>D</w:t>
            </w:r>
            <w:r w:rsidR="00F62692" w:rsidRPr="00F37B44">
              <w:rPr>
                <w:b/>
              </w:rPr>
              <w:t>upliquer autant de fois que nécessaire pour rechute 3, rechute 4 …</w:t>
            </w:r>
          </w:p>
        </w:tc>
        <w:tc>
          <w:tcPr>
            <w:tcW w:w="7512" w:type="dxa"/>
          </w:tcPr>
          <w:p w14:paraId="5C6C9C2A" w14:textId="77777777" w:rsidR="00F62692" w:rsidRPr="00F37B44" w:rsidRDefault="00F62692" w:rsidP="00AE1943">
            <w:pPr>
              <w:rPr>
                <w:bCs/>
                <w:color w:val="FF0000"/>
              </w:rPr>
            </w:pPr>
          </w:p>
        </w:tc>
      </w:tr>
    </w:tbl>
    <w:p w14:paraId="71312CFF" w14:textId="27CA3F32" w:rsidR="00487EE0" w:rsidRPr="00F37B44" w:rsidRDefault="00487EE0" w:rsidP="00487EE0">
      <w:pPr>
        <w:spacing w:after="0"/>
      </w:pPr>
      <w:r w:rsidRPr="00F37B44">
        <w:t>*</w:t>
      </w:r>
      <w:r w:rsidRPr="00F37B44">
        <w:rPr>
          <w:u w:val="single"/>
        </w:rPr>
        <w:t>Forme systémique monocyclique</w:t>
      </w:r>
      <w:r w:rsidR="001F0DE4" w:rsidRPr="00F37B44">
        <w:t> : e</w:t>
      </w:r>
      <w:r w:rsidRPr="00F37B44">
        <w:t xml:space="preserve">lle est caractérisée par l’importance des signes systémiques par rapport aux signes articulaires. En l’absence de traitement, elle évolue en un seul tenant, pendant plusieurs semaines ou mois. En général, elle ne dépasse pas une année et par définition (mais ce n’est que le recul du temps qui permet de le savoir) ne récidive pas. </w:t>
      </w:r>
    </w:p>
    <w:p w14:paraId="06981F49" w14:textId="77777777" w:rsidR="00487EE0" w:rsidRPr="00F37B44" w:rsidRDefault="00487EE0" w:rsidP="00487EE0">
      <w:pPr>
        <w:spacing w:after="0"/>
      </w:pPr>
      <w:r w:rsidRPr="00F37B44">
        <w:rPr>
          <w:u w:val="single"/>
        </w:rPr>
        <w:lastRenderedPageBreak/>
        <w:t>Forme systémique polycyclique </w:t>
      </w:r>
      <w:r w:rsidRPr="00F37B44">
        <w:t xml:space="preserve">: elle comporte au moins deux épisodes systémiques, séparés par des intervalles de rémission clinique durant au moins deux mois (rechute de la MSA après des mois ou des années de traitement </w:t>
      </w:r>
      <w:proofErr w:type="spellStart"/>
      <w:r w:rsidRPr="00F37B44">
        <w:t>immuno-modulateur</w:t>
      </w:r>
      <w:proofErr w:type="spellEnd"/>
      <w:r w:rsidRPr="00F37B44">
        <w:t xml:space="preserve"> ou l'arrêt du traitement).</w:t>
      </w:r>
    </w:p>
    <w:p w14:paraId="14F4F589" w14:textId="77777777" w:rsidR="00487EE0" w:rsidRPr="00F37B44" w:rsidRDefault="00487EE0" w:rsidP="00487EE0">
      <w:pPr>
        <w:spacing w:after="0"/>
      </w:pPr>
      <w:r w:rsidRPr="00F37B44">
        <w:rPr>
          <w:u w:val="single"/>
        </w:rPr>
        <w:t xml:space="preserve"> Forme articulaire chronique articulaire</w:t>
      </w:r>
      <w:r w:rsidRPr="00F37B44">
        <w:t> : l’atteinte articulaire est chronique et domine l’évolution clinique. Les signes systémiques peuvent être présents soit uniquement lors de l’installation de la maladie, soit lors d’au moins deux poussées de la maladie (forme articulaire polycyclique).</w:t>
      </w:r>
    </w:p>
    <w:p w14:paraId="147C3D39" w14:textId="77777777" w:rsidR="00487EE0" w:rsidRPr="00F37B44" w:rsidRDefault="00487EE0" w:rsidP="00487EE0">
      <w:r w:rsidRPr="00F37B44">
        <w:t>NB : si la durée de suivi est courte, noter forme systémique monocyclique par défaut.</w:t>
      </w:r>
    </w:p>
    <w:p w14:paraId="154AF7F6" w14:textId="77777777" w:rsidR="006B110D" w:rsidRPr="00F37B44" w:rsidRDefault="006B110D" w:rsidP="006B110D">
      <w:pPr>
        <w:rPr>
          <w:b/>
          <w:sz w:val="28"/>
          <w:szCs w:val="28"/>
        </w:rPr>
      </w:pPr>
    </w:p>
    <w:p w14:paraId="61447F45" w14:textId="470A93F6" w:rsidR="00DD64A1" w:rsidRPr="00F37B44" w:rsidRDefault="00436BFD" w:rsidP="003E6905">
      <w:pPr>
        <w:pStyle w:val="Paragraphedeliste"/>
        <w:numPr>
          <w:ilvl w:val="0"/>
          <w:numId w:val="1"/>
        </w:numPr>
        <w:rPr>
          <w:b/>
          <w:sz w:val="28"/>
          <w:szCs w:val="28"/>
        </w:rPr>
      </w:pPr>
      <w:r w:rsidRPr="00F37B44">
        <w:rPr>
          <w:b/>
          <w:sz w:val="28"/>
          <w:szCs w:val="28"/>
        </w:rPr>
        <w:t xml:space="preserve">Données sur </w:t>
      </w:r>
      <w:r w:rsidR="00154924" w:rsidRPr="00F37B44">
        <w:rPr>
          <w:b/>
          <w:sz w:val="28"/>
          <w:szCs w:val="28"/>
        </w:rPr>
        <w:t>les manifestations cardiaques</w:t>
      </w:r>
      <w:r w:rsidR="00AB4376" w:rsidRPr="00F37B44">
        <w:rPr>
          <w:b/>
          <w:sz w:val="28"/>
          <w:szCs w:val="28"/>
        </w:rPr>
        <w:t xml:space="preserve"> : </w:t>
      </w:r>
      <w:r w:rsidR="00DC6B72" w:rsidRPr="00F37B44">
        <w:rPr>
          <w:b/>
          <w:sz w:val="28"/>
          <w:szCs w:val="28"/>
        </w:rPr>
        <w:t>péricardite</w:t>
      </w:r>
      <w:r w:rsidR="006C32AB" w:rsidRPr="00F37B44">
        <w:rPr>
          <w:b/>
          <w:sz w:val="28"/>
          <w:szCs w:val="28"/>
        </w:rPr>
        <w:t xml:space="preserve"> </w:t>
      </w:r>
      <w:r w:rsidR="008F74E9" w:rsidRPr="00F37B44">
        <w:rPr>
          <w:b/>
          <w:sz w:val="28"/>
          <w:szCs w:val="28"/>
        </w:rPr>
        <w:t>et/ou</w:t>
      </w:r>
      <w:r w:rsidR="006C32AB" w:rsidRPr="00F37B44">
        <w:rPr>
          <w:b/>
          <w:sz w:val="28"/>
          <w:szCs w:val="28"/>
        </w:rPr>
        <w:t xml:space="preserve"> myocardite</w:t>
      </w:r>
      <w:r w:rsidR="00DC6B72" w:rsidRPr="00F37B44">
        <w:rPr>
          <w:b/>
          <w:sz w:val="28"/>
          <w:szCs w:val="28"/>
        </w:rPr>
        <w:t xml:space="preserve"> </w:t>
      </w:r>
      <w:r w:rsidR="008F74E9" w:rsidRPr="00F37B44">
        <w:rPr>
          <w:b/>
          <w:sz w:val="28"/>
          <w:szCs w:val="28"/>
        </w:rPr>
        <w:t>et/ou</w:t>
      </w:r>
      <w:r w:rsidR="00DC6B72" w:rsidRPr="00F37B44">
        <w:rPr>
          <w:b/>
          <w:sz w:val="28"/>
          <w:szCs w:val="28"/>
        </w:rPr>
        <w:t xml:space="preserve"> tamponnade</w:t>
      </w:r>
      <w:r w:rsidR="008F74E9" w:rsidRPr="00F37B44">
        <w:rPr>
          <w:b/>
          <w:sz w:val="28"/>
          <w:szCs w:val="28"/>
        </w:rPr>
        <w:t xml:space="preserve"> et/ou endocardite non infectieuse</w:t>
      </w:r>
    </w:p>
    <w:p w14:paraId="26BCA7D2" w14:textId="1E088FB7" w:rsidR="00556EA8" w:rsidRPr="00F37B44" w:rsidRDefault="00556EA8" w:rsidP="00805DDD">
      <w:pPr>
        <w:pStyle w:val="Paragraphedeliste"/>
        <w:rPr>
          <w:sz w:val="24"/>
          <w:szCs w:val="24"/>
        </w:rPr>
      </w:pPr>
    </w:p>
    <w:p w14:paraId="15F499CA" w14:textId="45ABB437" w:rsidR="00274AA3" w:rsidRPr="00F37B44" w:rsidRDefault="00274AA3" w:rsidP="00274AA3">
      <w:pPr>
        <w:pStyle w:val="Paragraphedeliste"/>
        <w:numPr>
          <w:ilvl w:val="1"/>
          <w:numId w:val="1"/>
        </w:numPr>
        <w:rPr>
          <w:b/>
          <w:i/>
          <w:sz w:val="28"/>
          <w:szCs w:val="28"/>
        </w:rPr>
      </w:pPr>
      <w:r w:rsidRPr="00F37B44">
        <w:rPr>
          <w:b/>
          <w:i/>
          <w:sz w:val="28"/>
          <w:szCs w:val="28"/>
        </w:rPr>
        <w:t>Données générales sur les complications cardiaques</w:t>
      </w:r>
    </w:p>
    <w:tbl>
      <w:tblPr>
        <w:tblStyle w:val="Grilledutableau"/>
        <w:tblW w:w="0" w:type="auto"/>
        <w:tblLook w:val="04A0" w:firstRow="1" w:lastRow="0" w:firstColumn="1" w:lastColumn="0" w:noHBand="0" w:noVBand="1"/>
      </w:tblPr>
      <w:tblGrid>
        <w:gridCol w:w="2490"/>
        <w:gridCol w:w="5954"/>
        <w:gridCol w:w="5548"/>
      </w:tblGrid>
      <w:tr w:rsidR="00DC6B72" w:rsidRPr="00F37B44" w14:paraId="3AA9CFE6" w14:textId="77777777" w:rsidTr="00DC6B72">
        <w:trPr>
          <w:trHeight w:val="270"/>
        </w:trPr>
        <w:tc>
          <w:tcPr>
            <w:tcW w:w="2518" w:type="dxa"/>
          </w:tcPr>
          <w:p w14:paraId="2E7EE381" w14:textId="0B825949" w:rsidR="00DC6B72" w:rsidRPr="00F37B44" w:rsidRDefault="00DC6B72" w:rsidP="00DC6B72">
            <w:pPr>
              <w:rPr>
                <w:b/>
                <w:bCs/>
              </w:rPr>
            </w:pPr>
            <w:r w:rsidRPr="00F37B44">
              <w:rPr>
                <w:b/>
                <w:bCs/>
              </w:rPr>
              <w:t xml:space="preserve">Date de diagnostic </w:t>
            </w:r>
            <w:r w:rsidR="00154924" w:rsidRPr="00F37B44">
              <w:rPr>
                <w:b/>
                <w:bCs/>
              </w:rPr>
              <w:t>l’atteinte</w:t>
            </w:r>
            <w:r w:rsidR="008328B2" w:rsidRPr="00F37B44">
              <w:rPr>
                <w:b/>
                <w:bCs/>
              </w:rPr>
              <w:t xml:space="preserve"> cardiaque liée à la MSA</w:t>
            </w:r>
          </w:p>
        </w:tc>
        <w:tc>
          <w:tcPr>
            <w:tcW w:w="5954" w:type="dxa"/>
            <w:noWrap/>
          </w:tcPr>
          <w:p w14:paraId="54EA98E3" w14:textId="45279EBB" w:rsidR="00DC6B72" w:rsidRPr="00F37B44" w:rsidRDefault="00DC6B72" w:rsidP="00C71A55">
            <w:pPr>
              <w:rPr>
                <w:b/>
                <w:bCs/>
              </w:rPr>
            </w:pPr>
            <w:r w:rsidRPr="00F37B44">
              <w:rPr>
                <w:b/>
                <w:bCs/>
              </w:rPr>
              <w:t>Date de début (</w:t>
            </w:r>
            <w:r w:rsidR="00154924" w:rsidRPr="00F37B44">
              <w:rPr>
                <w:b/>
                <w:bCs/>
              </w:rPr>
              <w:t>MM</w:t>
            </w:r>
            <w:r w:rsidRPr="00F37B44">
              <w:rPr>
                <w:b/>
                <w:bCs/>
              </w:rPr>
              <w:t>/</w:t>
            </w:r>
            <w:r w:rsidR="00154924" w:rsidRPr="00F37B44">
              <w:rPr>
                <w:b/>
                <w:bCs/>
              </w:rPr>
              <w:t>AAAA</w:t>
            </w:r>
            <w:r w:rsidRPr="00F37B44">
              <w:rPr>
                <w:b/>
                <w:bCs/>
              </w:rPr>
              <w:t xml:space="preserve">) </w:t>
            </w:r>
          </w:p>
        </w:tc>
        <w:tc>
          <w:tcPr>
            <w:tcW w:w="5746" w:type="dxa"/>
          </w:tcPr>
          <w:p w14:paraId="46F8322D" w14:textId="77777777" w:rsidR="00DC6B72" w:rsidRPr="00F37B44" w:rsidRDefault="00DC6B72" w:rsidP="00C71A55">
            <w:pPr>
              <w:rPr>
                <w:b/>
                <w:bCs/>
              </w:rPr>
            </w:pPr>
          </w:p>
        </w:tc>
      </w:tr>
      <w:tr w:rsidR="00AB4376" w:rsidRPr="00F37B44" w14:paraId="13DD0B9A" w14:textId="77777777" w:rsidTr="009B11CE">
        <w:trPr>
          <w:trHeight w:val="321"/>
        </w:trPr>
        <w:tc>
          <w:tcPr>
            <w:tcW w:w="2518" w:type="dxa"/>
            <w:vMerge w:val="restart"/>
          </w:tcPr>
          <w:p w14:paraId="2154DC3D" w14:textId="40C58C5A" w:rsidR="00AB4376" w:rsidRPr="00F37B44" w:rsidRDefault="00AB4376" w:rsidP="00DC6B72">
            <w:pPr>
              <w:rPr>
                <w:b/>
                <w:bCs/>
              </w:rPr>
            </w:pPr>
            <w:r w:rsidRPr="00F37B44">
              <w:rPr>
                <w:b/>
                <w:bCs/>
              </w:rPr>
              <w:t>Type(s) de manifestation(s) cardiaque(s)</w:t>
            </w:r>
          </w:p>
        </w:tc>
        <w:tc>
          <w:tcPr>
            <w:tcW w:w="5954" w:type="dxa"/>
            <w:noWrap/>
          </w:tcPr>
          <w:p w14:paraId="4F91D4F2" w14:textId="2D93CCB3" w:rsidR="00AB4376" w:rsidRPr="00F37B44" w:rsidRDefault="009B11CE" w:rsidP="00AB4376">
            <w:pPr>
              <w:rPr>
                <w:b/>
                <w:bCs/>
              </w:rPr>
            </w:pPr>
            <w:r w:rsidRPr="00F37B44">
              <w:rPr>
                <w:b/>
                <w:bCs/>
              </w:rPr>
              <w:t>Péricardite (Oui/Non)</w:t>
            </w:r>
          </w:p>
        </w:tc>
        <w:tc>
          <w:tcPr>
            <w:tcW w:w="5746" w:type="dxa"/>
          </w:tcPr>
          <w:p w14:paraId="5D5B19D5" w14:textId="77777777" w:rsidR="00AB4376" w:rsidRPr="00F37B44" w:rsidRDefault="00AB4376" w:rsidP="00C71A55">
            <w:pPr>
              <w:rPr>
                <w:b/>
                <w:bCs/>
              </w:rPr>
            </w:pPr>
          </w:p>
          <w:p w14:paraId="28A31804" w14:textId="77777777" w:rsidR="00AE1943" w:rsidRPr="00F37B44" w:rsidRDefault="00AE1943" w:rsidP="00C71A55">
            <w:pPr>
              <w:rPr>
                <w:b/>
                <w:bCs/>
              </w:rPr>
            </w:pPr>
          </w:p>
        </w:tc>
      </w:tr>
      <w:tr w:rsidR="00AB4376" w:rsidRPr="00F37B44" w14:paraId="6040B5C0" w14:textId="77777777" w:rsidTr="002329F2">
        <w:trPr>
          <w:trHeight w:val="202"/>
        </w:trPr>
        <w:tc>
          <w:tcPr>
            <w:tcW w:w="2518" w:type="dxa"/>
            <w:vMerge/>
          </w:tcPr>
          <w:p w14:paraId="1A1E4CAC" w14:textId="77777777" w:rsidR="00AB4376" w:rsidRPr="00F37B44" w:rsidRDefault="00AB4376" w:rsidP="00DC6B72">
            <w:pPr>
              <w:rPr>
                <w:b/>
                <w:bCs/>
              </w:rPr>
            </w:pPr>
          </w:p>
        </w:tc>
        <w:tc>
          <w:tcPr>
            <w:tcW w:w="5954" w:type="dxa"/>
            <w:noWrap/>
          </w:tcPr>
          <w:p w14:paraId="17702B64" w14:textId="1A20B430" w:rsidR="00AB4376" w:rsidRPr="00F37B44" w:rsidRDefault="009B11CE" w:rsidP="00AB4376">
            <w:pPr>
              <w:rPr>
                <w:b/>
                <w:bCs/>
              </w:rPr>
            </w:pPr>
            <w:r w:rsidRPr="00F37B44">
              <w:rPr>
                <w:b/>
                <w:bCs/>
              </w:rPr>
              <w:t>Myocardite (Oui/Non)</w:t>
            </w:r>
          </w:p>
        </w:tc>
        <w:tc>
          <w:tcPr>
            <w:tcW w:w="5746" w:type="dxa"/>
          </w:tcPr>
          <w:p w14:paraId="776BD73E" w14:textId="77777777" w:rsidR="00AB4376" w:rsidRPr="00F37B44" w:rsidRDefault="00AB4376" w:rsidP="00C71A55">
            <w:pPr>
              <w:rPr>
                <w:b/>
                <w:bCs/>
              </w:rPr>
            </w:pPr>
          </w:p>
          <w:p w14:paraId="453D6B0D" w14:textId="77777777" w:rsidR="00AE1943" w:rsidRPr="00F37B44" w:rsidRDefault="00AE1943" w:rsidP="00C71A55">
            <w:pPr>
              <w:rPr>
                <w:b/>
                <w:bCs/>
              </w:rPr>
            </w:pPr>
          </w:p>
        </w:tc>
      </w:tr>
      <w:tr w:rsidR="00AB4376" w:rsidRPr="00F37B44" w14:paraId="7999B971" w14:textId="77777777" w:rsidTr="002329F2">
        <w:trPr>
          <w:trHeight w:val="202"/>
        </w:trPr>
        <w:tc>
          <w:tcPr>
            <w:tcW w:w="2518" w:type="dxa"/>
            <w:vMerge/>
          </w:tcPr>
          <w:p w14:paraId="2D897366" w14:textId="77777777" w:rsidR="00AB4376" w:rsidRPr="00F37B44" w:rsidRDefault="00AB4376" w:rsidP="00DC6B72">
            <w:pPr>
              <w:rPr>
                <w:b/>
                <w:bCs/>
              </w:rPr>
            </w:pPr>
          </w:p>
        </w:tc>
        <w:tc>
          <w:tcPr>
            <w:tcW w:w="5954" w:type="dxa"/>
            <w:noWrap/>
          </w:tcPr>
          <w:p w14:paraId="0D1CD212" w14:textId="73AD6203" w:rsidR="00AB4376" w:rsidRPr="00F37B44" w:rsidRDefault="009B11CE" w:rsidP="00AB4376">
            <w:pPr>
              <w:rPr>
                <w:b/>
                <w:bCs/>
              </w:rPr>
            </w:pPr>
            <w:r w:rsidRPr="00F37B44">
              <w:rPr>
                <w:b/>
                <w:bCs/>
              </w:rPr>
              <w:t>Tamponnade (Oui/Non)</w:t>
            </w:r>
          </w:p>
        </w:tc>
        <w:tc>
          <w:tcPr>
            <w:tcW w:w="5746" w:type="dxa"/>
          </w:tcPr>
          <w:p w14:paraId="1CF4D3BE" w14:textId="77777777" w:rsidR="00AB4376" w:rsidRPr="00F37B44" w:rsidRDefault="00AB4376" w:rsidP="00C71A55">
            <w:pPr>
              <w:rPr>
                <w:b/>
                <w:bCs/>
              </w:rPr>
            </w:pPr>
          </w:p>
          <w:p w14:paraId="25B3B0FE" w14:textId="77777777" w:rsidR="00AE1943" w:rsidRPr="00F37B44" w:rsidRDefault="00AE1943" w:rsidP="00C71A55">
            <w:pPr>
              <w:rPr>
                <w:b/>
                <w:bCs/>
              </w:rPr>
            </w:pPr>
          </w:p>
        </w:tc>
      </w:tr>
      <w:tr w:rsidR="00AB4376" w:rsidRPr="00F37B44" w14:paraId="0DE23E7F" w14:textId="77777777" w:rsidTr="002329F2">
        <w:trPr>
          <w:trHeight w:val="202"/>
        </w:trPr>
        <w:tc>
          <w:tcPr>
            <w:tcW w:w="2518" w:type="dxa"/>
            <w:vMerge/>
          </w:tcPr>
          <w:p w14:paraId="196C1499" w14:textId="77777777" w:rsidR="00AB4376" w:rsidRPr="00F37B44" w:rsidRDefault="00AB4376" w:rsidP="00DC6B72">
            <w:pPr>
              <w:rPr>
                <w:b/>
                <w:bCs/>
              </w:rPr>
            </w:pPr>
          </w:p>
        </w:tc>
        <w:tc>
          <w:tcPr>
            <w:tcW w:w="5954" w:type="dxa"/>
            <w:noWrap/>
          </w:tcPr>
          <w:p w14:paraId="625EDE50" w14:textId="01859D95" w:rsidR="00AB4376" w:rsidRPr="00F37B44" w:rsidRDefault="00AB4376" w:rsidP="00C71A55">
            <w:pPr>
              <w:rPr>
                <w:b/>
                <w:bCs/>
              </w:rPr>
            </w:pPr>
            <w:r w:rsidRPr="00F37B44">
              <w:rPr>
                <w:b/>
                <w:bCs/>
              </w:rPr>
              <w:t>Endocardite non infectieuse (Oui/Non)</w:t>
            </w:r>
          </w:p>
        </w:tc>
        <w:tc>
          <w:tcPr>
            <w:tcW w:w="5746" w:type="dxa"/>
          </w:tcPr>
          <w:p w14:paraId="21F05B8C" w14:textId="77777777" w:rsidR="00AB4376" w:rsidRPr="00F37B44" w:rsidRDefault="00AB4376" w:rsidP="00C71A55">
            <w:pPr>
              <w:rPr>
                <w:b/>
                <w:bCs/>
              </w:rPr>
            </w:pPr>
          </w:p>
          <w:p w14:paraId="6C838DC2" w14:textId="77777777" w:rsidR="00AE1943" w:rsidRPr="00F37B44" w:rsidRDefault="00AE1943" w:rsidP="00C71A55">
            <w:pPr>
              <w:rPr>
                <w:b/>
                <w:bCs/>
              </w:rPr>
            </w:pPr>
          </w:p>
        </w:tc>
      </w:tr>
      <w:tr w:rsidR="009B11CE" w:rsidRPr="00F37B44" w14:paraId="41A6D64A" w14:textId="77777777" w:rsidTr="009B11CE">
        <w:trPr>
          <w:trHeight w:val="237"/>
        </w:trPr>
        <w:tc>
          <w:tcPr>
            <w:tcW w:w="2518" w:type="dxa"/>
            <w:vMerge w:val="restart"/>
          </w:tcPr>
          <w:p w14:paraId="73E0416C" w14:textId="44B3F076" w:rsidR="009B11CE" w:rsidRPr="00F37B44" w:rsidRDefault="009B11CE" w:rsidP="00DC6B72">
            <w:pPr>
              <w:rPr>
                <w:b/>
                <w:bCs/>
              </w:rPr>
            </w:pPr>
            <w:r w:rsidRPr="00F37B44">
              <w:rPr>
                <w:b/>
                <w:bCs/>
              </w:rPr>
              <w:t>Apparition des manifestions cardiaques</w:t>
            </w:r>
          </w:p>
        </w:tc>
        <w:tc>
          <w:tcPr>
            <w:tcW w:w="5954" w:type="dxa"/>
            <w:noWrap/>
          </w:tcPr>
          <w:p w14:paraId="7D3ACB62" w14:textId="01631D2C" w:rsidR="009B11CE" w:rsidRPr="00F37B44" w:rsidRDefault="009B11CE" w:rsidP="009B11CE">
            <w:pPr>
              <w:rPr>
                <w:b/>
                <w:bCs/>
              </w:rPr>
            </w:pPr>
            <w:r w:rsidRPr="00F37B44">
              <w:rPr>
                <w:b/>
                <w:bCs/>
              </w:rPr>
              <w:t>Avant ou au moment du diagnostic de MSA (Oui/Non)</w:t>
            </w:r>
          </w:p>
        </w:tc>
        <w:tc>
          <w:tcPr>
            <w:tcW w:w="5746" w:type="dxa"/>
          </w:tcPr>
          <w:p w14:paraId="5335C24D" w14:textId="77777777" w:rsidR="009B11CE" w:rsidRPr="00F37B44" w:rsidRDefault="009B11CE" w:rsidP="00C71A55">
            <w:pPr>
              <w:rPr>
                <w:b/>
                <w:bCs/>
              </w:rPr>
            </w:pPr>
          </w:p>
          <w:p w14:paraId="5399783E" w14:textId="77777777" w:rsidR="00AE1943" w:rsidRPr="00F37B44" w:rsidRDefault="00AE1943" w:rsidP="00C71A55">
            <w:pPr>
              <w:rPr>
                <w:b/>
                <w:bCs/>
              </w:rPr>
            </w:pPr>
          </w:p>
        </w:tc>
      </w:tr>
      <w:tr w:rsidR="009B11CE" w:rsidRPr="00F37B44" w14:paraId="3E50EFDD" w14:textId="77777777" w:rsidTr="009B11CE">
        <w:trPr>
          <w:trHeight w:val="237"/>
        </w:trPr>
        <w:tc>
          <w:tcPr>
            <w:tcW w:w="2518" w:type="dxa"/>
            <w:vMerge/>
          </w:tcPr>
          <w:p w14:paraId="03D0672C" w14:textId="77777777" w:rsidR="009B11CE" w:rsidRPr="00F37B44" w:rsidRDefault="009B11CE" w:rsidP="00DC6B72">
            <w:pPr>
              <w:rPr>
                <w:b/>
                <w:bCs/>
              </w:rPr>
            </w:pPr>
          </w:p>
        </w:tc>
        <w:tc>
          <w:tcPr>
            <w:tcW w:w="5954" w:type="dxa"/>
            <w:noWrap/>
          </w:tcPr>
          <w:p w14:paraId="6D12B21D" w14:textId="2B761D8F" w:rsidR="009B11CE" w:rsidRPr="00F37B44" w:rsidRDefault="009B11CE" w:rsidP="009B11CE">
            <w:pPr>
              <w:rPr>
                <w:b/>
                <w:bCs/>
              </w:rPr>
            </w:pPr>
            <w:r w:rsidRPr="00F37B44">
              <w:rPr>
                <w:b/>
                <w:bCs/>
              </w:rPr>
              <w:t>Au moment d’une rechute de MSA (Oui/Non)</w:t>
            </w:r>
          </w:p>
        </w:tc>
        <w:tc>
          <w:tcPr>
            <w:tcW w:w="5746" w:type="dxa"/>
          </w:tcPr>
          <w:p w14:paraId="506BF018" w14:textId="77777777" w:rsidR="009B11CE" w:rsidRPr="00F37B44" w:rsidRDefault="009B11CE" w:rsidP="00C71A55">
            <w:pPr>
              <w:rPr>
                <w:b/>
                <w:bCs/>
              </w:rPr>
            </w:pPr>
          </w:p>
          <w:p w14:paraId="0147E60B" w14:textId="77777777" w:rsidR="00AE1943" w:rsidRPr="00F37B44" w:rsidRDefault="00AE1943" w:rsidP="00C71A55">
            <w:pPr>
              <w:rPr>
                <w:b/>
                <w:bCs/>
              </w:rPr>
            </w:pPr>
          </w:p>
        </w:tc>
      </w:tr>
      <w:tr w:rsidR="009B11CE" w:rsidRPr="00F37B44" w14:paraId="5F967A15" w14:textId="77777777" w:rsidTr="009B11CE">
        <w:trPr>
          <w:trHeight w:val="237"/>
        </w:trPr>
        <w:tc>
          <w:tcPr>
            <w:tcW w:w="2518" w:type="dxa"/>
            <w:vMerge/>
          </w:tcPr>
          <w:p w14:paraId="420ED025" w14:textId="77777777" w:rsidR="009B11CE" w:rsidRPr="00F37B44" w:rsidRDefault="009B11CE" w:rsidP="00DC6B72">
            <w:pPr>
              <w:rPr>
                <w:b/>
                <w:bCs/>
              </w:rPr>
            </w:pPr>
          </w:p>
        </w:tc>
        <w:tc>
          <w:tcPr>
            <w:tcW w:w="5954" w:type="dxa"/>
            <w:noWrap/>
          </w:tcPr>
          <w:p w14:paraId="4D53FF18" w14:textId="7C21EE63" w:rsidR="009B11CE" w:rsidRPr="00F37B44" w:rsidRDefault="009B11CE" w:rsidP="009B11CE">
            <w:pPr>
              <w:rPr>
                <w:b/>
                <w:bCs/>
              </w:rPr>
            </w:pPr>
            <w:r w:rsidRPr="00F37B44">
              <w:rPr>
                <w:b/>
                <w:bCs/>
              </w:rPr>
              <w:t>Durant la 1ère année suivant le diagnostic de MSA (Oui/Non)</w:t>
            </w:r>
          </w:p>
        </w:tc>
        <w:tc>
          <w:tcPr>
            <w:tcW w:w="5746" w:type="dxa"/>
          </w:tcPr>
          <w:p w14:paraId="57E6A6AD" w14:textId="77777777" w:rsidR="009B11CE" w:rsidRPr="00F37B44" w:rsidRDefault="009B11CE" w:rsidP="00C71A55">
            <w:pPr>
              <w:rPr>
                <w:b/>
                <w:bCs/>
              </w:rPr>
            </w:pPr>
          </w:p>
          <w:p w14:paraId="2A6E2BE3" w14:textId="77777777" w:rsidR="00AE1943" w:rsidRPr="00F37B44" w:rsidRDefault="00AE1943" w:rsidP="00C71A55">
            <w:pPr>
              <w:rPr>
                <w:b/>
                <w:bCs/>
              </w:rPr>
            </w:pPr>
          </w:p>
        </w:tc>
      </w:tr>
      <w:tr w:rsidR="009B11CE" w:rsidRPr="00F37B44" w14:paraId="3A56D096" w14:textId="77777777" w:rsidTr="009B11CE">
        <w:trPr>
          <w:trHeight w:val="237"/>
        </w:trPr>
        <w:tc>
          <w:tcPr>
            <w:tcW w:w="2518" w:type="dxa"/>
            <w:vMerge/>
          </w:tcPr>
          <w:p w14:paraId="2AD65092" w14:textId="77777777" w:rsidR="009B11CE" w:rsidRPr="00F37B44" w:rsidRDefault="009B11CE" w:rsidP="00DC6B72">
            <w:pPr>
              <w:rPr>
                <w:b/>
                <w:bCs/>
              </w:rPr>
            </w:pPr>
          </w:p>
        </w:tc>
        <w:tc>
          <w:tcPr>
            <w:tcW w:w="5954" w:type="dxa"/>
            <w:noWrap/>
          </w:tcPr>
          <w:p w14:paraId="7ADDBBD0" w14:textId="0D992A73" w:rsidR="009B11CE" w:rsidRPr="00F37B44" w:rsidRDefault="009B11CE" w:rsidP="009B11CE">
            <w:pPr>
              <w:rPr>
                <w:b/>
                <w:bCs/>
              </w:rPr>
            </w:pPr>
            <w:r w:rsidRPr="00F37B44">
              <w:rPr>
                <w:b/>
                <w:bCs/>
              </w:rPr>
              <w:t>Après la 1ère année (Oui/Non)</w:t>
            </w:r>
          </w:p>
        </w:tc>
        <w:tc>
          <w:tcPr>
            <w:tcW w:w="5746" w:type="dxa"/>
          </w:tcPr>
          <w:p w14:paraId="46953282" w14:textId="77777777" w:rsidR="009B11CE" w:rsidRPr="00F37B44" w:rsidRDefault="009B11CE" w:rsidP="00C71A55">
            <w:pPr>
              <w:rPr>
                <w:b/>
                <w:bCs/>
              </w:rPr>
            </w:pPr>
          </w:p>
          <w:p w14:paraId="277B2568" w14:textId="77777777" w:rsidR="00AE1943" w:rsidRPr="00F37B44" w:rsidRDefault="00AE1943" w:rsidP="00C71A55">
            <w:pPr>
              <w:rPr>
                <w:b/>
                <w:bCs/>
              </w:rPr>
            </w:pPr>
          </w:p>
        </w:tc>
      </w:tr>
      <w:tr w:rsidR="009B11CE" w:rsidRPr="00F37B44" w14:paraId="768DA08A" w14:textId="77777777" w:rsidTr="009B11CE">
        <w:trPr>
          <w:trHeight w:val="237"/>
        </w:trPr>
        <w:tc>
          <w:tcPr>
            <w:tcW w:w="2518" w:type="dxa"/>
            <w:vMerge/>
          </w:tcPr>
          <w:p w14:paraId="2F8CE11C" w14:textId="77777777" w:rsidR="009B11CE" w:rsidRPr="00F37B44" w:rsidRDefault="009B11CE" w:rsidP="00DC6B72">
            <w:pPr>
              <w:rPr>
                <w:b/>
                <w:bCs/>
              </w:rPr>
            </w:pPr>
          </w:p>
        </w:tc>
        <w:tc>
          <w:tcPr>
            <w:tcW w:w="5954" w:type="dxa"/>
            <w:noWrap/>
          </w:tcPr>
          <w:p w14:paraId="4AA4C81D" w14:textId="75DBD577" w:rsidR="009B11CE" w:rsidRPr="00F37B44" w:rsidRDefault="009B11CE" w:rsidP="00C71A55">
            <w:pPr>
              <w:rPr>
                <w:b/>
                <w:bCs/>
              </w:rPr>
            </w:pPr>
            <w:r w:rsidRPr="00F37B44">
              <w:rPr>
                <w:b/>
                <w:bCs/>
              </w:rPr>
              <w:t>Atteinte cardiaque prédominante et inaugurale (Oui/Non)</w:t>
            </w:r>
          </w:p>
        </w:tc>
        <w:tc>
          <w:tcPr>
            <w:tcW w:w="5746" w:type="dxa"/>
          </w:tcPr>
          <w:p w14:paraId="64BF8223" w14:textId="77777777" w:rsidR="009B11CE" w:rsidRPr="00F37B44" w:rsidRDefault="009B11CE" w:rsidP="00C71A55">
            <w:pPr>
              <w:rPr>
                <w:b/>
                <w:bCs/>
              </w:rPr>
            </w:pPr>
          </w:p>
          <w:p w14:paraId="2E9DCB51" w14:textId="77777777" w:rsidR="00AE1943" w:rsidRPr="00F37B44" w:rsidRDefault="00AE1943" w:rsidP="00C71A55">
            <w:pPr>
              <w:rPr>
                <w:b/>
                <w:bCs/>
              </w:rPr>
            </w:pPr>
          </w:p>
        </w:tc>
      </w:tr>
    </w:tbl>
    <w:p w14:paraId="385CD17B" w14:textId="77777777" w:rsidR="00805DDD" w:rsidRPr="00F37B44" w:rsidRDefault="00805DDD" w:rsidP="00805DDD">
      <w:pPr>
        <w:rPr>
          <w:color w:val="FF0000"/>
          <w:sz w:val="24"/>
          <w:szCs w:val="24"/>
        </w:rPr>
      </w:pPr>
    </w:p>
    <w:p w14:paraId="352969FE" w14:textId="343094AC" w:rsidR="00274AA3" w:rsidRPr="00F37B44" w:rsidRDefault="00274AA3" w:rsidP="00805DDD">
      <w:pPr>
        <w:pStyle w:val="Paragraphedeliste"/>
        <w:numPr>
          <w:ilvl w:val="1"/>
          <w:numId w:val="1"/>
        </w:numPr>
        <w:rPr>
          <w:b/>
          <w:i/>
          <w:color w:val="000000" w:themeColor="text1"/>
          <w:sz w:val="28"/>
          <w:szCs w:val="28"/>
        </w:rPr>
      </w:pPr>
      <w:r w:rsidRPr="00F37B44">
        <w:rPr>
          <w:b/>
          <w:i/>
          <w:color w:val="000000" w:themeColor="text1"/>
          <w:sz w:val="28"/>
          <w:szCs w:val="28"/>
        </w:rPr>
        <w:t>Manifestations cliniques et paracliniques</w:t>
      </w:r>
    </w:p>
    <w:p w14:paraId="497E2A55" w14:textId="77777777" w:rsidR="00811538" w:rsidRPr="00F37B44" w:rsidRDefault="00811538" w:rsidP="00811538">
      <w:pPr>
        <w:pStyle w:val="Paragraphedeliste"/>
        <w:rPr>
          <w:sz w:val="24"/>
          <w:szCs w:val="24"/>
        </w:rPr>
      </w:pPr>
      <w:r w:rsidRPr="00F37B44">
        <w:rPr>
          <w:sz w:val="24"/>
          <w:szCs w:val="24"/>
        </w:rPr>
        <w:t>NB : merci de remplir les cases correspondantes comme suit :</w:t>
      </w:r>
    </w:p>
    <w:p w14:paraId="082AEA54" w14:textId="77777777" w:rsidR="00811538" w:rsidRPr="00F37B44" w:rsidRDefault="00811538" w:rsidP="00811538">
      <w:pPr>
        <w:pStyle w:val="Paragraphedeliste"/>
        <w:rPr>
          <w:sz w:val="24"/>
          <w:szCs w:val="24"/>
        </w:rPr>
      </w:pPr>
      <w:r w:rsidRPr="00F37B44">
        <w:rPr>
          <w:sz w:val="24"/>
          <w:szCs w:val="24"/>
        </w:rPr>
        <w:t>V1 = visite au diagnostic de la péricardite +/- de la tamponnade et/ou myocardite et/ou endocardite non infectieuse</w:t>
      </w:r>
    </w:p>
    <w:p w14:paraId="716C5E1F" w14:textId="77777777" w:rsidR="00811538" w:rsidRPr="00F37B44" w:rsidRDefault="00811538" w:rsidP="00811538">
      <w:pPr>
        <w:pStyle w:val="Paragraphedeliste"/>
        <w:rPr>
          <w:sz w:val="24"/>
          <w:szCs w:val="24"/>
        </w:rPr>
      </w:pPr>
      <w:r w:rsidRPr="00F37B44">
        <w:rPr>
          <w:sz w:val="24"/>
          <w:szCs w:val="24"/>
        </w:rPr>
        <w:t>V2 = visite au moment de la première réévaluation</w:t>
      </w:r>
    </w:p>
    <w:p w14:paraId="7BBC1682" w14:textId="77777777" w:rsidR="00811538" w:rsidRPr="00F37B44" w:rsidRDefault="00811538" w:rsidP="00811538">
      <w:pPr>
        <w:pStyle w:val="Paragraphedeliste"/>
        <w:rPr>
          <w:sz w:val="24"/>
          <w:szCs w:val="24"/>
        </w:rPr>
      </w:pPr>
      <w:r w:rsidRPr="00F37B44">
        <w:rPr>
          <w:sz w:val="24"/>
          <w:szCs w:val="24"/>
        </w:rPr>
        <w:t>V3 = visite au moment de la deuxième réévaluation</w:t>
      </w:r>
    </w:p>
    <w:p w14:paraId="04007287" w14:textId="79B8796D" w:rsidR="00BD4D24" w:rsidRPr="00F37B44" w:rsidRDefault="00811538" w:rsidP="00811538">
      <w:pPr>
        <w:pStyle w:val="Paragraphedeliste"/>
        <w:rPr>
          <w:sz w:val="24"/>
          <w:szCs w:val="24"/>
        </w:rPr>
      </w:pPr>
      <w:r w:rsidRPr="00F37B44">
        <w:rPr>
          <w:sz w:val="24"/>
          <w:szCs w:val="24"/>
        </w:rPr>
        <w:t>V4 = dernière visite</w:t>
      </w:r>
    </w:p>
    <w:tbl>
      <w:tblPr>
        <w:tblStyle w:val="Grilledutableau"/>
        <w:tblW w:w="0" w:type="auto"/>
        <w:tblLook w:val="04A0" w:firstRow="1" w:lastRow="0" w:firstColumn="1" w:lastColumn="0" w:noHBand="0" w:noVBand="1"/>
      </w:tblPr>
      <w:tblGrid>
        <w:gridCol w:w="2344"/>
        <w:gridCol w:w="5954"/>
        <w:gridCol w:w="1423"/>
        <w:gridCol w:w="1424"/>
        <w:gridCol w:w="1423"/>
        <w:gridCol w:w="1424"/>
      </w:tblGrid>
      <w:tr w:rsidR="002E4E40" w:rsidRPr="00F37B44" w14:paraId="712E701A" w14:textId="77777777" w:rsidTr="002E4E40">
        <w:tc>
          <w:tcPr>
            <w:tcW w:w="8298" w:type="dxa"/>
            <w:gridSpan w:val="2"/>
          </w:tcPr>
          <w:p w14:paraId="5BDD2F14" w14:textId="64089E25" w:rsidR="00805DDD" w:rsidRPr="00F37B44" w:rsidRDefault="00805DDD" w:rsidP="00C71A55">
            <w:pPr>
              <w:rPr>
                <w:b/>
                <w:bCs/>
              </w:rPr>
            </w:pPr>
            <w:r w:rsidRPr="00F37B44">
              <w:rPr>
                <w:b/>
                <w:bCs/>
              </w:rPr>
              <w:t>Dates des visites</w:t>
            </w:r>
            <w:r w:rsidR="00B5026C" w:rsidRPr="00F37B44">
              <w:rPr>
                <w:b/>
                <w:bCs/>
              </w:rPr>
              <w:t xml:space="preserve"> (MM/AAAA)</w:t>
            </w:r>
          </w:p>
        </w:tc>
        <w:tc>
          <w:tcPr>
            <w:tcW w:w="1423" w:type="dxa"/>
          </w:tcPr>
          <w:p w14:paraId="4F63F279" w14:textId="7553B925" w:rsidR="00805DDD" w:rsidRPr="00F37B44" w:rsidRDefault="00805DDD" w:rsidP="00C71A55">
            <w:pPr>
              <w:rPr>
                <w:b/>
                <w:bCs/>
              </w:rPr>
            </w:pPr>
            <w:r w:rsidRPr="00F37B44">
              <w:rPr>
                <w:b/>
                <w:bCs/>
              </w:rPr>
              <w:t xml:space="preserve">V1 </w:t>
            </w:r>
            <w:r w:rsidR="00B5026C" w:rsidRPr="00F37B44">
              <w:rPr>
                <w:b/>
                <w:bCs/>
              </w:rPr>
              <w:t>(MM/AAAA)</w:t>
            </w:r>
          </w:p>
        </w:tc>
        <w:tc>
          <w:tcPr>
            <w:tcW w:w="1424" w:type="dxa"/>
          </w:tcPr>
          <w:p w14:paraId="73AA4039" w14:textId="77777777" w:rsidR="00805DDD" w:rsidRPr="00F37B44" w:rsidRDefault="00805DDD" w:rsidP="00C71A55">
            <w:pPr>
              <w:rPr>
                <w:b/>
                <w:bCs/>
              </w:rPr>
            </w:pPr>
            <w:r w:rsidRPr="00F37B44">
              <w:rPr>
                <w:b/>
                <w:bCs/>
              </w:rPr>
              <w:t xml:space="preserve">V2 </w:t>
            </w:r>
          </w:p>
          <w:p w14:paraId="4859EE7D" w14:textId="656EC4B0" w:rsidR="00B5026C" w:rsidRPr="00F37B44" w:rsidRDefault="00B5026C" w:rsidP="00C71A55">
            <w:pPr>
              <w:rPr>
                <w:b/>
                <w:bCs/>
              </w:rPr>
            </w:pPr>
            <w:r w:rsidRPr="00F37B44">
              <w:rPr>
                <w:b/>
                <w:bCs/>
              </w:rPr>
              <w:t>(MM/AAAA)</w:t>
            </w:r>
          </w:p>
        </w:tc>
        <w:tc>
          <w:tcPr>
            <w:tcW w:w="1423" w:type="dxa"/>
          </w:tcPr>
          <w:p w14:paraId="75A28DE3" w14:textId="77777777" w:rsidR="00805DDD" w:rsidRPr="00F37B44" w:rsidRDefault="00805DDD" w:rsidP="00C71A55">
            <w:pPr>
              <w:rPr>
                <w:b/>
                <w:bCs/>
              </w:rPr>
            </w:pPr>
            <w:r w:rsidRPr="00F37B44">
              <w:rPr>
                <w:b/>
                <w:bCs/>
              </w:rPr>
              <w:t xml:space="preserve">V3 </w:t>
            </w:r>
          </w:p>
          <w:p w14:paraId="3D1F05C8" w14:textId="782A3951" w:rsidR="00B5026C" w:rsidRPr="00F37B44" w:rsidRDefault="00B5026C" w:rsidP="00C71A55">
            <w:pPr>
              <w:rPr>
                <w:b/>
                <w:bCs/>
              </w:rPr>
            </w:pPr>
            <w:r w:rsidRPr="00F37B44">
              <w:rPr>
                <w:b/>
                <w:bCs/>
              </w:rPr>
              <w:t>(MM/AAAA)</w:t>
            </w:r>
          </w:p>
        </w:tc>
        <w:tc>
          <w:tcPr>
            <w:tcW w:w="1424" w:type="dxa"/>
          </w:tcPr>
          <w:p w14:paraId="3C2A196C" w14:textId="77777777" w:rsidR="00805DDD" w:rsidRPr="00F37B44" w:rsidRDefault="00805DDD" w:rsidP="00C71A55">
            <w:pPr>
              <w:rPr>
                <w:b/>
                <w:bCs/>
              </w:rPr>
            </w:pPr>
            <w:r w:rsidRPr="00F37B44">
              <w:rPr>
                <w:b/>
                <w:bCs/>
              </w:rPr>
              <w:t>V4</w:t>
            </w:r>
          </w:p>
          <w:p w14:paraId="6A2D915C" w14:textId="361E25F1" w:rsidR="00B5026C" w:rsidRPr="00F37B44" w:rsidRDefault="00B5026C" w:rsidP="00C71A55">
            <w:pPr>
              <w:rPr>
                <w:b/>
                <w:bCs/>
              </w:rPr>
            </w:pPr>
            <w:r w:rsidRPr="00F37B44">
              <w:rPr>
                <w:b/>
                <w:bCs/>
              </w:rPr>
              <w:t>(MM/AAAA)</w:t>
            </w:r>
          </w:p>
        </w:tc>
      </w:tr>
      <w:tr w:rsidR="002E4E40" w:rsidRPr="00F37B44" w14:paraId="79850E55" w14:textId="77777777" w:rsidTr="002E4E40">
        <w:tc>
          <w:tcPr>
            <w:tcW w:w="2344" w:type="dxa"/>
            <w:vMerge w:val="restart"/>
          </w:tcPr>
          <w:p w14:paraId="404D2B72" w14:textId="53DD330C" w:rsidR="002E4E40" w:rsidRPr="00F37B44" w:rsidRDefault="002E4E40" w:rsidP="00DC6B72">
            <w:pPr>
              <w:rPr>
                <w:b/>
                <w:bCs/>
              </w:rPr>
            </w:pPr>
            <w:r w:rsidRPr="00F37B44">
              <w:rPr>
                <w:b/>
                <w:bCs/>
              </w:rPr>
              <w:t xml:space="preserve">Manifestations cliniques </w:t>
            </w:r>
          </w:p>
        </w:tc>
        <w:tc>
          <w:tcPr>
            <w:tcW w:w="5954" w:type="dxa"/>
            <w:noWrap/>
          </w:tcPr>
          <w:p w14:paraId="6B88996A" w14:textId="2383A0C7" w:rsidR="002E4E40" w:rsidRPr="00F37B44" w:rsidRDefault="002E4E40" w:rsidP="00C71A55">
            <w:pPr>
              <w:rPr>
                <w:b/>
                <w:bCs/>
              </w:rPr>
            </w:pPr>
            <w:r w:rsidRPr="00F37B44">
              <w:rPr>
                <w:b/>
                <w:bCs/>
              </w:rPr>
              <w:t>Douleur thoracique</w:t>
            </w:r>
          </w:p>
        </w:tc>
        <w:tc>
          <w:tcPr>
            <w:tcW w:w="1423" w:type="dxa"/>
          </w:tcPr>
          <w:p w14:paraId="72727203" w14:textId="77777777" w:rsidR="002E4E40" w:rsidRPr="00F37B44" w:rsidRDefault="002E4E40" w:rsidP="00C71A55">
            <w:pPr>
              <w:rPr>
                <w:b/>
                <w:bCs/>
              </w:rPr>
            </w:pPr>
          </w:p>
        </w:tc>
        <w:tc>
          <w:tcPr>
            <w:tcW w:w="1424" w:type="dxa"/>
          </w:tcPr>
          <w:p w14:paraId="2B8CDCB2" w14:textId="77777777" w:rsidR="002E4E40" w:rsidRPr="00F37B44" w:rsidRDefault="002E4E40" w:rsidP="00C71A55">
            <w:pPr>
              <w:rPr>
                <w:b/>
                <w:bCs/>
              </w:rPr>
            </w:pPr>
          </w:p>
        </w:tc>
        <w:tc>
          <w:tcPr>
            <w:tcW w:w="1423" w:type="dxa"/>
          </w:tcPr>
          <w:p w14:paraId="55FB5907" w14:textId="77777777" w:rsidR="002E4E40" w:rsidRPr="00F37B44" w:rsidRDefault="002E4E40" w:rsidP="00C71A55">
            <w:pPr>
              <w:rPr>
                <w:b/>
                <w:bCs/>
              </w:rPr>
            </w:pPr>
          </w:p>
        </w:tc>
        <w:tc>
          <w:tcPr>
            <w:tcW w:w="1424" w:type="dxa"/>
          </w:tcPr>
          <w:p w14:paraId="26933C82" w14:textId="77777777" w:rsidR="002E4E40" w:rsidRPr="00F37B44" w:rsidRDefault="002E4E40" w:rsidP="00C71A55">
            <w:pPr>
              <w:rPr>
                <w:b/>
                <w:bCs/>
              </w:rPr>
            </w:pPr>
          </w:p>
        </w:tc>
      </w:tr>
      <w:tr w:rsidR="002E4E40" w:rsidRPr="00F37B44" w14:paraId="3C38371C" w14:textId="77777777" w:rsidTr="002E4E40">
        <w:tc>
          <w:tcPr>
            <w:tcW w:w="2344" w:type="dxa"/>
            <w:vMerge/>
          </w:tcPr>
          <w:p w14:paraId="5C5C0170" w14:textId="77777777" w:rsidR="002E4E40" w:rsidRPr="00F37B44" w:rsidRDefault="002E4E40" w:rsidP="00DC6B72">
            <w:pPr>
              <w:rPr>
                <w:b/>
                <w:bCs/>
              </w:rPr>
            </w:pPr>
          </w:p>
        </w:tc>
        <w:tc>
          <w:tcPr>
            <w:tcW w:w="5954" w:type="dxa"/>
            <w:noWrap/>
          </w:tcPr>
          <w:p w14:paraId="50B00B70" w14:textId="2CF8062B" w:rsidR="002E4E40" w:rsidRPr="00F37B44" w:rsidRDefault="002E4E40" w:rsidP="00C71A55">
            <w:pPr>
              <w:rPr>
                <w:b/>
                <w:bCs/>
              </w:rPr>
            </w:pPr>
            <w:r w:rsidRPr="00F37B44">
              <w:rPr>
                <w:b/>
                <w:bCs/>
              </w:rPr>
              <w:t>Dyspnée</w:t>
            </w:r>
          </w:p>
        </w:tc>
        <w:tc>
          <w:tcPr>
            <w:tcW w:w="1423" w:type="dxa"/>
          </w:tcPr>
          <w:p w14:paraId="0CB3BB28" w14:textId="77777777" w:rsidR="002E4E40" w:rsidRPr="00F37B44" w:rsidRDefault="002E4E40" w:rsidP="00C71A55">
            <w:pPr>
              <w:rPr>
                <w:b/>
                <w:bCs/>
              </w:rPr>
            </w:pPr>
          </w:p>
        </w:tc>
        <w:tc>
          <w:tcPr>
            <w:tcW w:w="1424" w:type="dxa"/>
          </w:tcPr>
          <w:p w14:paraId="661F9D7C" w14:textId="77777777" w:rsidR="002E4E40" w:rsidRPr="00F37B44" w:rsidRDefault="002E4E40" w:rsidP="00C71A55">
            <w:pPr>
              <w:rPr>
                <w:b/>
                <w:bCs/>
              </w:rPr>
            </w:pPr>
          </w:p>
        </w:tc>
        <w:tc>
          <w:tcPr>
            <w:tcW w:w="1423" w:type="dxa"/>
          </w:tcPr>
          <w:p w14:paraId="65E9817A" w14:textId="77777777" w:rsidR="002E4E40" w:rsidRPr="00F37B44" w:rsidRDefault="002E4E40" w:rsidP="00C71A55">
            <w:pPr>
              <w:rPr>
                <w:b/>
                <w:bCs/>
              </w:rPr>
            </w:pPr>
          </w:p>
        </w:tc>
        <w:tc>
          <w:tcPr>
            <w:tcW w:w="1424" w:type="dxa"/>
          </w:tcPr>
          <w:p w14:paraId="4A190095" w14:textId="77777777" w:rsidR="002E4E40" w:rsidRPr="00F37B44" w:rsidRDefault="002E4E40" w:rsidP="00C71A55">
            <w:pPr>
              <w:rPr>
                <w:b/>
                <w:bCs/>
              </w:rPr>
            </w:pPr>
          </w:p>
        </w:tc>
      </w:tr>
      <w:tr w:rsidR="002E4E40" w:rsidRPr="00F37B44" w14:paraId="0B2D726A" w14:textId="77777777" w:rsidTr="002E4E40">
        <w:tc>
          <w:tcPr>
            <w:tcW w:w="2344" w:type="dxa"/>
            <w:vMerge/>
          </w:tcPr>
          <w:p w14:paraId="46C2756F" w14:textId="77777777" w:rsidR="002E4E40" w:rsidRPr="00F37B44" w:rsidRDefault="002E4E40" w:rsidP="00DC6B72">
            <w:pPr>
              <w:rPr>
                <w:b/>
                <w:bCs/>
              </w:rPr>
            </w:pPr>
          </w:p>
        </w:tc>
        <w:tc>
          <w:tcPr>
            <w:tcW w:w="5954" w:type="dxa"/>
            <w:noWrap/>
          </w:tcPr>
          <w:p w14:paraId="2D20058F" w14:textId="68AD9D97" w:rsidR="002E4E40" w:rsidRPr="00F37B44" w:rsidRDefault="002E4E40" w:rsidP="00C71A55">
            <w:pPr>
              <w:rPr>
                <w:b/>
                <w:bCs/>
              </w:rPr>
            </w:pPr>
            <w:r w:rsidRPr="00F37B44">
              <w:rPr>
                <w:b/>
                <w:bCs/>
              </w:rPr>
              <w:t>Insuffisance cardiaque droite</w:t>
            </w:r>
          </w:p>
        </w:tc>
        <w:tc>
          <w:tcPr>
            <w:tcW w:w="1423" w:type="dxa"/>
          </w:tcPr>
          <w:p w14:paraId="4081F772" w14:textId="77777777" w:rsidR="002E4E40" w:rsidRPr="00F37B44" w:rsidRDefault="002E4E40" w:rsidP="00C71A55">
            <w:pPr>
              <w:rPr>
                <w:b/>
                <w:bCs/>
              </w:rPr>
            </w:pPr>
          </w:p>
        </w:tc>
        <w:tc>
          <w:tcPr>
            <w:tcW w:w="1424" w:type="dxa"/>
          </w:tcPr>
          <w:p w14:paraId="54FEA89B" w14:textId="77777777" w:rsidR="002E4E40" w:rsidRPr="00F37B44" w:rsidRDefault="002E4E40" w:rsidP="00C71A55">
            <w:pPr>
              <w:rPr>
                <w:b/>
                <w:bCs/>
              </w:rPr>
            </w:pPr>
          </w:p>
        </w:tc>
        <w:tc>
          <w:tcPr>
            <w:tcW w:w="1423" w:type="dxa"/>
          </w:tcPr>
          <w:p w14:paraId="48971421" w14:textId="77777777" w:rsidR="002E4E40" w:rsidRPr="00F37B44" w:rsidRDefault="002E4E40" w:rsidP="00C71A55">
            <w:pPr>
              <w:rPr>
                <w:b/>
                <w:bCs/>
              </w:rPr>
            </w:pPr>
          </w:p>
        </w:tc>
        <w:tc>
          <w:tcPr>
            <w:tcW w:w="1424" w:type="dxa"/>
          </w:tcPr>
          <w:p w14:paraId="66EC1D50" w14:textId="77777777" w:rsidR="002E4E40" w:rsidRPr="00F37B44" w:rsidRDefault="002E4E40" w:rsidP="00C71A55">
            <w:pPr>
              <w:rPr>
                <w:b/>
                <w:bCs/>
              </w:rPr>
            </w:pPr>
          </w:p>
        </w:tc>
      </w:tr>
      <w:tr w:rsidR="002E4E40" w:rsidRPr="00F37B44" w14:paraId="1B4ED8BC" w14:textId="77777777" w:rsidTr="002E4E40">
        <w:tc>
          <w:tcPr>
            <w:tcW w:w="2344" w:type="dxa"/>
            <w:vMerge/>
          </w:tcPr>
          <w:p w14:paraId="087A4D43" w14:textId="77777777" w:rsidR="002E4E40" w:rsidRPr="00F37B44" w:rsidRDefault="002E4E40" w:rsidP="00DC6B72">
            <w:pPr>
              <w:rPr>
                <w:b/>
                <w:bCs/>
              </w:rPr>
            </w:pPr>
          </w:p>
        </w:tc>
        <w:tc>
          <w:tcPr>
            <w:tcW w:w="5954" w:type="dxa"/>
            <w:noWrap/>
          </w:tcPr>
          <w:p w14:paraId="56F2C0EE" w14:textId="257EB65F" w:rsidR="002E4E40" w:rsidRPr="00F37B44" w:rsidRDefault="002E4E40" w:rsidP="00C71A55">
            <w:pPr>
              <w:rPr>
                <w:b/>
                <w:bCs/>
              </w:rPr>
            </w:pPr>
            <w:r w:rsidRPr="00F37B44">
              <w:rPr>
                <w:b/>
                <w:bCs/>
              </w:rPr>
              <w:t>Insuffisance cardiaque gauche</w:t>
            </w:r>
          </w:p>
        </w:tc>
        <w:tc>
          <w:tcPr>
            <w:tcW w:w="1423" w:type="dxa"/>
          </w:tcPr>
          <w:p w14:paraId="39E05024" w14:textId="77777777" w:rsidR="002E4E40" w:rsidRPr="00F37B44" w:rsidRDefault="002E4E40" w:rsidP="00C71A55">
            <w:pPr>
              <w:rPr>
                <w:b/>
                <w:bCs/>
              </w:rPr>
            </w:pPr>
          </w:p>
        </w:tc>
        <w:tc>
          <w:tcPr>
            <w:tcW w:w="1424" w:type="dxa"/>
          </w:tcPr>
          <w:p w14:paraId="6D6F3B35" w14:textId="77777777" w:rsidR="002E4E40" w:rsidRPr="00F37B44" w:rsidRDefault="002E4E40" w:rsidP="00C71A55">
            <w:pPr>
              <w:rPr>
                <w:b/>
                <w:bCs/>
              </w:rPr>
            </w:pPr>
          </w:p>
        </w:tc>
        <w:tc>
          <w:tcPr>
            <w:tcW w:w="1423" w:type="dxa"/>
          </w:tcPr>
          <w:p w14:paraId="5F3F610E" w14:textId="77777777" w:rsidR="002E4E40" w:rsidRPr="00F37B44" w:rsidRDefault="002E4E40" w:rsidP="00C71A55">
            <w:pPr>
              <w:rPr>
                <w:b/>
                <w:bCs/>
              </w:rPr>
            </w:pPr>
          </w:p>
        </w:tc>
        <w:tc>
          <w:tcPr>
            <w:tcW w:w="1424" w:type="dxa"/>
          </w:tcPr>
          <w:p w14:paraId="1D7B3938" w14:textId="77777777" w:rsidR="002E4E40" w:rsidRPr="00F37B44" w:rsidRDefault="002E4E40" w:rsidP="00C71A55">
            <w:pPr>
              <w:rPr>
                <w:b/>
                <w:bCs/>
              </w:rPr>
            </w:pPr>
          </w:p>
        </w:tc>
      </w:tr>
      <w:tr w:rsidR="002E4E40" w:rsidRPr="00F37B44" w14:paraId="4017B2B9" w14:textId="77777777" w:rsidTr="002E4E40">
        <w:trPr>
          <w:trHeight w:val="270"/>
        </w:trPr>
        <w:tc>
          <w:tcPr>
            <w:tcW w:w="2344" w:type="dxa"/>
            <w:vMerge/>
          </w:tcPr>
          <w:p w14:paraId="68B7F57E" w14:textId="77777777" w:rsidR="002E4E40" w:rsidRPr="00F37B44" w:rsidRDefault="002E4E40" w:rsidP="00C71A55">
            <w:pPr>
              <w:rPr>
                <w:b/>
                <w:bCs/>
              </w:rPr>
            </w:pPr>
          </w:p>
        </w:tc>
        <w:tc>
          <w:tcPr>
            <w:tcW w:w="5954" w:type="dxa"/>
            <w:tcBorders>
              <w:bottom w:val="single" w:sz="4" w:space="0" w:color="auto"/>
            </w:tcBorders>
            <w:noWrap/>
          </w:tcPr>
          <w:p w14:paraId="49CD04C5" w14:textId="174134E0" w:rsidR="002E4E40" w:rsidRPr="00F37B44" w:rsidRDefault="002E4E40" w:rsidP="00C71A55">
            <w:pPr>
              <w:rPr>
                <w:b/>
                <w:bCs/>
              </w:rPr>
            </w:pPr>
            <w:r w:rsidRPr="00F37B44">
              <w:rPr>
                <w:b/>
                <w:bCs/>
              </w:rPr>
              <w:t>Autres (Oui/Non ; détailler)</w:t>
            </w:r>
          </w:p>
          <w:p w14:paraId="7451D962" w14:textId="77777777" w:rsidR="002E4E40" w:rsidRPr="00F37B44" w:rsidRDefault="002E4E40" w:rsidP="00C71A55">
            <w:pPr>
              <w:rPr>
                <w:b/>
                <w:bCs/>
              </w:rPr>
            </w:pPr>
          </w:p>
        </w:tc>
        <w:tc>
          <w:tcPr>
            <w:tcW w:w="1423" w:type="dxa"/>
            <w:tcBorders>
              <w:bottom w:val="single" w:sz="4" w:space="0" w:color="auto"/>
            </w:tcBorders>
          </w:tcPr>
          <w:p w14:paraId="030D730D" w14:textId="77777777" w:rsidR="002E4E40" w:rsidRPr="00F37B44" w:rsidRDefault="002E4E40" w:rsidP="00C71A55">
            <w:pPr>
              <w:rPr>
                <w:b/>
                <w:bCs/>
              </w:rPr>
            </w:pPr>
          </w:p>
        </w:tc>
        <w:tc>
          <w:tcPr>
            <w:tcW w:w="1424" w:type="dxa"/>
            <w:tcBorders>
              <w:bottom w:val="single" w:sz="4" w:space="0" w:color="auto"/>
            </w:tcBorders>
          </w:tcPr>
          <w:p w14:paraId="36036329" w14:textId="77777777" w:rsidR="002E4E40" w:rsidRPr="00F37B44" w:rsidRDefault="002E4E40" w:rsidP="00C71A55">
            <w:pPr>
              <w:rPr>
                <w:b/>
                <w:bCs/>
              </w:rPr>
            </w:pPr>
          </w:p>
        </w:tc>
        <w:tc>
          <w:tcPr>
            <w:tcW w:w="1423" w:type="dxa"/>
            <w:tcBorders>
              <w:bottom w:val="single" w:sz="4" w:space="0" w:color="auto"/>
            </w:tcBorders>
          </w:tcPr>
          <w:p w14:paraId="3AFFE088" w14:textId="77777777" w:rsidR="002E4E40" w:rsidRPr="00F37B44" w:rsidRDefault="002E4E40" w:rsidP="00C71A55">
            <w:pPr>
              <w:rPr>
                <w:b/>
                <w:bCs/>
              </w:rPr>
            </w:pPr>
          </w:p>
        </w:tc>
        <w:tc>
          <w:tcPr>
            <w:tcW w:w="1424" w:type="dxa"/>
            <w:tcBorders>
              <w:bottom w:val="single" w:sz="4" w:space="0" w:color="auto"/>
            </w:tcBorders>
          </w:tcPr>
          <w:p w14:paraId="05559A93" w14:textId="77777777" w:rsidR="002E4E40" w:rsidRPr="00F37B44" w:rsidRDefault="002E4E40" w:rsidP="00C71A55">
            <w:pPr>
              <w:rPr>
                <w:b/>
                <w:bCs/>
              </w:rPr>
            </w:pPr>
          </w:p>
        </w:tc>
      </w:tr>
      <w:tr w:rsidR="009D2010" w:rsidRPr="00F37B44" w14:paraId="60236235" w14:textId="77777777" w:rsidTr="002E4E40">
        <w:trPr>
          <w:trHeight w:val="90"/>
        </w:trPr>
        <w:tc>
          <w:tcPr>
            <w:tcW w:w="2344" w:type="dxa"/>
            <w:vMerge w:val="restart"/>
          </w:tcPr>
          <w:p w14:paraId="674B46B7" w14:textId="0ED213E3" w:rsidR="00BE0988" w:rsidRPr="00F37B44" w:rsidRDefault="00BE0988" w:rsidP="00DC6B72">
            <w:pPr>
              <w:rPr>
                <w:b/>
                <w:bCs/>
              </w:rPr>
            </w:pPr>
            <w:r w:rsidRPr="00F37B44">
              <w:rPr>
                <w:b/>
                <w:bCs/>
              </w:rPr>
              <w:t xml:space="preserve">Paramètres paracliniques </w:t>
            </w:r>
          </w:p>
        </w:tc>
        <w:tc>
          <w:tcPr>
            <w:tcW w:w="5954" w:type="dxa"/>
            <w:tcBorders>
              <w:bottom w:val="dotted" w:sz="4" w:space="0" w:color="auto"/>
            </w:tcBorders>
            <w:noWrap/>
          </w:tcPr>
          <w:p w14:paraId="4DE4C34E" w14:textId="1BF99A2F" w:rsidR="00BE0988" w:rsidRPr="00F37B44" w:rsidRDefault="00BE0988" w:rsidP="00C71A55">
            <w:pPr>
              <w:rPr>
                <w:b/>
                <w:bCs/>
              </w:rPr>
            </w:pPr>
            <w:r w:rsidRPr="00F37B44">
              <w:rPr>
                <w:b/>
                <w:bCs/>
              </w:rPr>
              <w:t>Electrocardiogramme</w:t>
            </w:r>
            <w:r w:rsidR="002E4E40" w:rsidRPr="00F37B44">
              <w:rPr>
                <w:b/>
                <w:bCs/>
              </w:rPr>
              <w:t xml:space="preserve"> (fait, non fait</w:t>
            </w:r>
            <w:r w:rsidR="00945FB2" w:rsidRPr="00F37B44">
              <w:rPr>
                <w:b/>
                <w:bCs/>
              </w:rPr>
              <w:t>, ne sait pas)</w:t>
            </w:r>
          </w:p>
        </w:tc>
        <w:tc>
          <w:tcPr>
            <w:tcW w:w="1423" w:type="dxa"/>
            <w:tcBorders>
              <w:bottom w:val="dotted" w:sz="4" w:space="0" w:color="auto"/>
            </w:tcBorders>
          </w:tcPr>
          <w:p w14:paraId="5C256598" w14:textId="77777777" w:rsidR="00BE0988" w:rsidRPr="00F37B44" w:rsidRDefault="00BE0988" w:rsidP="00C71A55">
            <w:pPr>
              <w:rPr>
                <w:b/>
                <w:bCs/>
              </w:rPr>
            </w:pPr>
          </w:p>
        </w:tc>
        <w:tc>
          <w:tcPr>
            <w:tcW w:w="1424" w:type="dxa"/>
            <w:tcBorders>
              <w:bottom w:val="dotted" w:sz="4" w:space="0" w:color="auto"/>
            </w:tcBorders>
          </w:tcPr>
          <w:p w14:paraId="21B76564" w14:textId="77777777" w:rsidR="00BE0988" w:rsidRPr="00F37B44" w:rsidRDefault="00BE0988" w:rsidP="00C71A55">
            <w:pPr>
              <w:rPr>
                <w:b/>
                <w:bCs/>
              </w:rPr>
            </w:pPr>
          </w:p>
        </w:tc>
        <w:tc>
          <w:tcPr>
            <w:tcW w:w="1423" w:type="dxa"/>
            <w:tcBorders>
              <w:bottom w:val="dotted" w:sz="4" w:space="0" w:color="auto"/>
            </w:tcBorders>
          </w:tcPr>
          <w:p w14:paraId="13B979C2" w14:textId="77777777" w:rsidR="00BE0988" w:rsidRPr="00F37B44" w:rsidRDefault="00BE0988" w:rsidP="00C71A55">
            <w:pPr>
              <w:rPr>
                <w:b/>
                <w:bCs/>
              </w:rPr>
            </w:pPr>
          </w:p>
        </w:tc>
        <w:tc>
          <w:tcPr>
            <w:tcW w:w="1424" w:type="dxa"/>
            <w:tcBorders>
              <w:bottom w:val="dotted" w:sz="4" w:space="0" w:color="auto"/>
            </w:tcBorders>
          </w:tcPr>
          <w:p w14:paraId="4D80C571" w14:textId="77777777" w:rsidR="00BE0988" w:rsidRPr="00F37B44" w:rsidRDefault="00BE0988" w:rsidP="00C71A55">
            <w:pPr>
              <w:rPr>
                <w:b/>
                <w:bCs/>
              </w:rPr>
            </w:pPr>
          </w:p>
        </w:tc>
      </w:tr>
      <w:tr w:rsidR="00945FB2" w:rsidRPr="00F37B44" w14:paraId="46CDD981" w14:textId="77777777" w:rsidTr="002E4E40">
        <w:trPr>
          <w:trHeight w:val="90"/>
        </w:trPr>
        <w:tc>
          <w:tcPr>
            <w:tcW w:w="2344" w:type="dxa"/>
            <w:vMerge/>
          </w:tcPr>
          <w:p w14:paraId="5D863B8C" w14:textId="77777777" w:rsidR="00945FB2" w:rsidRPr="00F37B44" w:rsidRDefault="00945FB2" w:rsidP="00DC6B72">
            <w:pPr>
              <w:rPr>
                <w:b/>
                <w:bCs/>
              </w:rPr>
            </w:pPr>
          </w:p>
        </w:tc>
        <w:tc>
          <w:tcPr>
            <w:tcW w:w="5954" w:type="dxa"/>
            <w:tcBorders>
              <w:bottom w:val="dotted" w:sz="4" w:space="0" w:color="auto"/>
            </w:tcBorders>
            <w:noWrap/>
          </w:tcPr>
          <w:p w14:paraId="70C54C1B" w14:textId="77777777" w:rsidR="00945FB2" w:rsidRPr="00F37B44" w:rsidRDefault="00945FB2" w:rsidP="00C71A55">
            <w:pPr>
              <w:rPr>
                <w:b/>
                <w:bCs/>
              </w:rPr>
            </w:pPr>
            <w:r w:rsidRPr="00F37B44">
              <w:rPr>
                <w:b/>
                <w:bCs/>
              </w:rPr>
              <w:t>Résultat de l’ECG si disponible</w:t>
            </w:r>
          </w:p>
          <w:p w14:paraId="01A7504B" w14:textId="2E0429D3" w:rsidR="006711FD" w:rsidRPr="00F37B44" w:rsidRDefault="006711FD" w:rsidP="00C71A55">
            <w:pPr>
              <w:rPr>
                <w:b/>
                <w:bCs/>
              </w:rPr>
            </w:pPr>
          </w:p>
        </w:tc>
        <w:tc>
          <w:tcPr>
            <w:tcW w:w="1423" w:type="dxa"/>
            <w:tcBorders>
              <w:bottom w:val="dotted" w:sz="4" w:space="0" w:color="auto"/>
            </w:tcBorders>
          </w:tcPr>
          <w:p w14:paraId="0ABFFCFB" w14:textId="77777777" w:rsidR="00945FB2" w:rsidRPr="00F37B44" w:rsidRDefault="00945FB2" w:rsidP="00C71A55">
            <w:pPr>
              <w:rPr>
                <w:b/>
                <w:bCs/>
              </w:rPr>
            </w:pPr>
          </w:p>
        </w:tc>
        <w:tc>
          <w:tcPr>
            <w:tcW w:w="1424" w:type="dxa"/>
            <w:tcBorders>
              <w:bottom w:val="dotted" w:sz="4" w:space="0" w:color="auto"/>
            </w:tcBorders>
          </w:tcPr>
          <w:p w14:paraId="0258D15A" w14:textId="77777777" w:rsidR="00945FB2" w:rsidRPr="00F37B44" w:rsidRDefault="00945FB2" w:rsidP="00C71A55">
            <w:pPr>
              <w:rPr>
                <w:b/>
                <w:bCs/>
              </w:rPr>
            </w:pPr>
          </w:p>
        </w:tc>
        <w:tc>
          <w:tcPr>
            <w:tcW w:w="1423" w:type="dxa"/>
            <w:tcBorders>
              <w:bottom w:val="dotted" w:sz="4" w:space="0" w:color="auto"/>
            </w:tcBorders>
          </w:tcPr>
          <w:p w14:paraId="24641019" w14:textId="77777777" w:rsidR="00945FB2" w:rsidRPr="00F37B44" w:rsidRDefault="00945FB2" w:rsidP="00C71A55">
            <w:pPr>
              <w:rPr>
                <w:b/>
                <w:bCs/>
              </w:rPr>
            </w:pPr>
          </w:p>
        </w:tc>
        <w:tc>
          <w:tcPr>
            <w:tcW w:w="1424" w:type="dxa"/>
            <w:tcBorders>
              <w:bottom w:val="dotted" w:sz="4" w:space="0" w:color="auto"/>
            </w:tcBorders>
          </w:tcPr>
          <w:p w14:paraId="2DCA593A" w14:textId="77777777" w:rsidR="00945FB2" w:rsidRPr="00F37B44" w:rsidRDefault="00945FB2" w:rsidP="00C71A55">
            <w:pPr>
              <w:rPr>
                <w:b/>
                <w:bCs/>
              </w:rPr>
            </w:pPr>
          </w:p>
        </w:tc>
      </w:tr>
      <w:tr w:rsidR="009D2010" w:rsidRPr="00F37B44" w14:paraId="55BE5E6D" w14:textId="77777777" w:rsidTr="002E4E40">
        <w:trPr>
          <w:trHeight w:val="90"/>
        </w:trPr>
        <w:tc>
          <w:tcPr>
            <w:tcW w:w="2344" w:type="dxa"/>
            <w:vMerge/>
          </w:tcPr>
          <w:p w14:paraId="48D9872A" w14:textId="77777777" w:rsidR="00BE0988" w:rsidRPr="00F37B44" w:rsidRDefault="00BE0988" w:rsidP="00DC6B72">
            <w:pPr>
              <w:rPr>
                <w:b/>
                <w:bCs/>
              </w:rPr>
            </w:pPr>
          </w:p>
        </w:tc>
        <w:tc>
          <w:tcPr>
            <w:tcW w:w="5954" w:type="dxa"/>
            <w:tcBorders>
              <w:top w:val="dotted" w:sz="4" w:space="0" w:color="auto"/>
              <w:bottom w:val="dotted" w:sz="4" w:space="0" w:color="auto"/>
            </w:tcBorders>
            <w:noWrap/>
          </w:tcPr>
          <w:p w14:paraId="5C23230F" w14:textId="74E706DC" w:rsidR="00BE0988" w:rsidRPr="00F37B44" w:rsidRDefault="00BE0988" w:rsidP="00C71A55">
            <w:pPr>
              <w:pStyle w:val="Paragraphedeliste"/>
              <w:numPr>
                <w:ilvl w:val="0"/>
                <w:numId w:val="15"/>
              </w:numPr>
            </w:pPr>
            <w:r w:rsidRPr="00F37B44">
              <w:t>Sus-décalage ST (</w:t>
            </w:r>
            <w:r w:rsidR="00945FB2" w:rsidRPr="00F37B44">
              <w:t>o</w:t>
            </w:r>
            <w:r w:rsidR="002E4E40" w:rsidRPr="00F37B44">
              <w:t>ui/non/ne sait pas</w:t>
            </w:r>
            <w:r w:rsidRPr="00F37B44">
              <w:t>)</w:t>
            </w:r>
          </w:p>
        </w:tc>
        <w:tc>
          <w:tcPr>
            <w:tcW w:w="1423" w:type="dxa"/>
            <w:tcBorders>
              <w:top w:val="dotted" w:sz="4" w:space="0" w:color="auto"/>
              <w:bottom w:val="dotted" w:sz="4" w:space="0" w:color="auto"/>
            </w:tcBorders>
          </w:tcPr>
          <w:p w14:paraId="4B04D742" w14:textId="77777777" w:rsidR="00BE0988" w:rsidRPr="00F37B44" w:rsidRDefault="00BE0988" w:rsidP="00C71A55">
            <w:pPr>
              <w:rPr>
                <w:b/>
                <w:bCs/>
              </w:rPr>
            </w:pPr>
          </w:p>
        </w:tc>
        <w:tc>
          <w:tcPr>
            <w:tcW w:w="1424" w:type="dxa"/>
            <w:tcBorders>
              <w:top w:val="dotted" w:sz="4" w:space="0" w:color="auto"/>
              <w:bottom w:val="dotted" w:sz="4" w:space="0" w:color="auto"/>
            </w:tcBorders>
          </w:tcPr>
          <w:p w14:paraId="13C2CC88" w14:textId="77777777" w:rsidR="00BE0988" w:rsidRPr="00F37B44" w:rsidRDefault="00BE0988" w:rsidP="00C71A55">
            <w:pPr>
              <w:rPr>
                <w:b/>
                <w:bCs/>
              </w:rPr>
            </w:pPr>
          </w:p>
        </w:tc>
        <w:tc>
          <w:tcPr>
            <w:tcW w:w="1423" w:type="dxa"/>
            <w:tcBorders>
              <w:top w:val="dotted" w:sz="4" w:space="0" w:color="auto"/>
              <w:bottom w:val="dotted" w:sz="4" w:space="0" w:color="auto"/>
            </w:tcBorders>
          </w:tcPr>
          <w:p w14:paraId="332D30CF" w14:textId="77777777" w:rsidR="00BE0988" w:rsidRPr="00F37B44" w:rsidRDefault="00BE0988" w:rsidP="00C71A55">
            <w:pPr>
              <w:rPr>
                <w:b/>
                <w:bCs/>
              </w:rPr>
            </w:pPr>
          </w:p>
        </w:tc>
        <w:tc>
          <w:tcPr>
            <w:tcW w:w="1424" w:type="dxa"/>
            <w:tcBorders>
              <w:top w:val="dotted" w:sz="4" w:space="0" w:color="auto"/>
              <w:bottom w:val="dotted" w:sz="4" w:space="0" w:color="auto"/>
            </w:tcBorders>
          </w:tcPr>
          <w:p w14:paraId="67B63FE7" w14:textId="77777777" w:rsidR="00BE0988" w:rsidRPr="00F37B44" w:rsidRDefault="00BE0988" w:rsidP="00C71A55">
            <w:pPr>
              <w:rPr>
                <w:b/>
                <w:bCs/>
              </w:rPr>
            </w:pPr>
          </w:p>
        </w:tc>
      </w:tr>
      <w:tr w:rsidR="009D2010" w:rsidRPr="00F37B44" w14:paraId="6613C4CD" w14:textId="77777777" w:rsidTr="002E4E40">
        <w:trPr>
          <w:trHeight w:val="135"/>
        </w:trPr>
        <w:tc>
          <w:tcPr>
            <w:tcW w:w="2344" w:type="dxa"/>
            <w:vMerge/>
          </w:tcPr>
          <w:p w14:paraId="03396FD1" w14:textId="77777777" w:rsidR="00BE0988" w:rsidRPr="00F37B44" w:rsidRDefault="00BE0988" w:rsidP="00DC6B72">
            <w:pPr>
              <w:rPr>
                <w:b/>
                <w:bCs/>
              </w:rPr>
            </w:pPr>
          </w:p>
        </w:tc>
        <w:tc>
          <w:tcPr>
            <w:tcW w:w="5954" w:type="dxa"/>
            <w:tcBorders>
              <w:top w:val="dotted" w:sz="4" w:space="0" w:color="auto"/>
              <w:bottom w:val="dotted" w:sz="4" w:space="0" w:color="auto"/>
            </w:tcBorders>
            <w:noWrap/>
          </w:tcPr>
          <w:p w14:paraId="4D834DD6" w14:textId="5C9CCED6" w:rsidR="00BE0988" w:rsidRPr="00F37B44" w:rsidRDefault="00BE0988" w:rsidP="00C71A55">
            <w:pPr>
              <w:pStyle w:val="Paragraphedeliste"/>
              <w:numPr>
                <w:ilvl w:val="0"/>
                <w:numId w:val="15"/>
              </w:numPr>
            </w:pPr>
            <w:r w:rsidRPr="00F37B44">
              <w:t xml:space="preserve">Sous décalage PR </w:t>
            </w:r>
            <w:r w:rsidR="00945FB2" w:rsidRPr="00F37B44">
              <w:t>(oui/non/ne sait pas)</w:t>
            </w:r>
          </w:p>
        </w:tc>
        <w:tc>
          <w:tcPr>
            <w:tcW w:w="1423" w:type="dxa"/>
            <w:tcBorders>
              <w:top w:val="dotted" w:sz="4" w:space="0" w:color="auto"/>
              <w:bottom w:val="dotted" w:sz="4" w:space="0" w:color="auto"/>
            </w:tcBorders>
          </w:tcPr>
          <w:p w14:paraId="414DEB54" w14:textId="77777777" w:rsidR="00BE0988" w:rsidRPr="00F37B44" w:rsidRDefault="00BE0988" w:rsidP="00C71A55">
            <w:pPr>
              <w:rPr>
                <w:b/>
                <w:bCs/>
              </w:rPr>
            </w:pPr>
          </w:p>
        </w:tc>
        <w:tc>
          <w:tcPr>
            <w:tcW w:w="1424" w:type="dxa"/>
            <w:tcBorders>
              <w:top w:val="dotted" w:sz="4" w:space="0" w:color="auto"/>
              <w:bottom w:val="dotted" w:sz="4" w:space="0" w:color="auto"/>
            </w:tcBorders>
          </w:tcPr>
          <w:p w14:paraId="6549C52A" w14:textId="77777777" w:rsidR="00BE0988" w:rsidRPr="00F37B44" w:rsidRDefault="00BE0988" w:rsidP="00C71A55">
            <w:pPr>
              <w:rPr>
                <w:b/>
                <w:bCs/>
              </w:rPr>
            </w:pPr>
          </w:p>
        </w:tc>
        <w:tc>
          <w:tcPr>
            <w:tcW w:w="1423" w:type="dxa"/>
            <w:tcBorders>
              <w:top w:val="dotted" w:sz="4" w:space="0" w:color="auto"/>
              <w:bottom w:val="dotted" w:sz="4" w:space="0" w:color="auto"/>
            </w:tcBorders>
          </w:tcPr>
          <w:p w14:paraId="5A1DB951" w14:textId="77777777" w:rsidR="00BE0988" w:rsidRPr="00F37B44" w:rsidRDefault="00BE0988" w:rsidP="00C71A55">
            <w:pPr>
              <w:rPr>
                <w:b/>
                <w:bCs/>
              </w:rPr>
            </w:pPr>
          </w:p>
        </w:tc>
        <w:tc>
          <w:tcPr>
            <w:tcW w:w="1424" w:type="dxa"/>
            <w:tcBorders>
              <w:top w:val="dotted" w:sz="4" w:space="0" w:color="auto"/>
              <w:bottom w:val="dotted" w:sz="4" w:space="0" w:color="auto"/>
            </w:tcBorders>
          </w:tcPr>
          <w:p w14:paraId="415B4931" w14:textId="77777777" w:rsidR="00BE0988" w:rsidRPr="00F37B44" w:rsidRDefault="00BE0988" w:rsidP="00C71A55">
            <w:pPr>
              <w:rPr>
                <w:b/>
                <w:bCs/>
              </w:rPr>
            </w:pPr>
          </w:p>
        </w:tc>
      </w:tr>
      <w:tr w:rsidR="009D2010" w:rsidRPr="00F37B44" w14:paraId="0B5391B2" w14:textId="77777777" w:rsidTr="002E4E40">
        <w:trPr>
          <w:trHeight w:val="135"/>
        </w:trPr>
        <w:tc>
          <w:tcPr>
            <w:tcW w:w="2344" w:type="dxa"/>
            <w:vMerge/>
          </w:tcPr>
          <w:p w14:paraId="2AEB3B0B" w14:textId="77777777" w:rsidR="00BE0988" w:rsidRPr="00F37B44" w:rsidRDefault="00BE0988" w:rsidP="00DC6B72">
            <w:pPr>
              <w:rPr>
                <w:b/>
                <w:bCs/>
              </w:rPr>
            </w:pPr>
          </w:p>
        </w:tc>
        <w:tc>
          <w:tcPr>
            <w:tcW w:w="5954" w:type="dxa"/>
            <w:tcBorders>
              <w:top w:val="dotted" w:sz="4" w:space="0" w:color="auto"/>
              <w:bottom w:val="dotted" w:sz="4" w:space="0" w:color="auto"/>
            </w:tcBorders>
            <w:noWrap/>
          </w:tcPr>
          <w:p w14:paraId="1D44EB17" w14:textId="52BB209A" w:rsidR="00BE0988" w:rsidRPr="00F37B44" w:rsidRDefault="00BE0988" w:rsidP="00C71A55">
            <w:pPr>
              <w:pStyle w:val="Paragraphedeliste"/>
              <w:numPr>
                <w:ilvl w:val="0"/>
                <w:numId w:val="15"/>
              </w:numPr>
            </w:pPr>
            <w:r w:rsidRPr="00F37B44">
              <w:t xml:space="preserve">Troubles du rythme associés </w:t>
            </w:r>
            <w:r w:rsidR="00945FB2" w:rsidRPr="00F37B44">
              <w:t>(oui/non/ne sait pas)</w:t>
            </w:r>
          </w:p>
        </w:tc>
        <w:tc>
          <w:tcPr>
            <w:tcW w:w="1423" w:type="dxa"/>
            <w:tcBorders>
              <w:top w:val="dotted" w:sz="4" w:space="0" w:color="auto"/>
              <w:bottom w:val="dotted" w:sz="4" w:space="0" w:color="auto"/>
            </w:tcBorders>
          </w:tcPr>
          <w:p w14:paraId="77FB9FE1" w14:textId="77777777" w:rsidR="00BE0988" w:rsidRPr="00F37B44" w:rsidRDefault="00BE0988" w:rsidP="00C71A55">
            <w:pPr>
              <w:rPr>
                <w:b/>
                <w:bCs/>
              </w:rPr>
            </w:pPr>
          </w:p>
        </w:tc>
        <w:tc>
          <w:tcPr>
            <w:tcW w:w="1424" w:type="dxa"/>
            <w:tcBorders>
              <w:top w:val="dotted" w:sz="4" w:space="0" w:color="auto"/>
              <w:bottom w:val="dotted" w:sz="4" w:space="0" w:color="auto"/>
            </w:tcBorders>
          </w:tcPr>
          <w:p w14:paraId="0B31625E" w14:textId="77777777" w:rsidR="00BE0988" w:rsidRPr="00F37B44" w:rsidRDefault="00BE0988" w:rsidP="00C71A55">
            <w:pPr>
              <w:rPr>
                <w:b/>
                <w:bCs/>
              </w:rPr>
            </w:pPr>
          </w:p>
        </w:tc>
        <w:tc>
          <w:tcPr>
            <w:tcW w:w="1423" w:type="dxa"/>
            <w:tcBorders>
              <w:top w:val="dotted" w:sz="4" w:space="0" w:color="auto"/>
              <w:bottom w:val="dotted" w:sz="4" w:space="0" w:color="auto"/>
            </w:tcBorders>
          </w:tcPr>
          <w:p w14:paraId="00976BB8" w14:textId="77777777" w:rsidR="00BE0988" w:rsidRPr="00F37B44" w:rsidRDefault="00BE0988" w:rsidP="00C71A55">
            <w:pPr>
              <w:rPr>
                <w:b/>
                <w:bCs/>
              </w:rPr>
            </w:pPr>
          </w:p>
        </w:tc>
        <w:tc>
          <w:tcPr>
            <w:tcW w:w="1424" w:type="dxa"/>
            <w:tcBorders>
              <w:top w:val="dotted" w:sz="4" w:space="0" w:color="auto"/>
              <w:bottom w:val="dotted" w:sz="4" w:space="0" w:color="auto"/>
            </w:tcBorders>
          </w:tcPr>
          <w:p w14:paraId="4C0C34D4" w14:textId="77777777" w:rsidR="00BE0988" w:rsidRPr="00F37B44" w:rsidRDefault="00BE0988" w:rsidP="00C71A55">
            <w:pPr>
              <w:rPr>
                <w:b/>
                <w:bCs/>
              </w:rPr>
            </w:pPr>
          </w:p>
        </w:tc>
      </w:tr>
      <w:tr w:rsidR="009D2010" w:rsidRPr="00F37B44" w14:paraId="55DFC20B" w14:textId="77777777" w:rsidTr="002E4E40">
        <w:trPr>
          <w:trHeight w:val="135"/>
        </w:trPr>
        <w:tc>
          <w:tcPr>
            <w:tcW w:w="2344" w:type="dxa"/>
            <w:vMerge/>
          </w:tcPr>
          <w:p w14:paraId="3DD0D404" w14:textId="77777777" w:rsidR="00BE0988" w:rsidRPr="00F37B44" w:rsidRDefault="00BE0988" w:rsidP="00DC6B72">
            <w:pPr>
              <w:rPr>
                <w:b/>
                <w:bCs/>
              </w:rPr>
            </w:pPr>
          </w:p>
        </w:tc>
        <w:tc>
          <w:tcPr>
            <w:tcW w:w="5954" w:type="dxa"/>
            <w:tcBorders>
              <w:top w:val="dotted" w:sz="4" w:space="0" w:color="auto"/>
            </w:tcBorders>
            <w:noWrap/>
          </w:tcPr>
          <w:p w14:paraId="0F627AD1" w14:textId="48E0BEF5" w:rsidR="00BE0988" w:rsidRPr="00F37B44" w:rsidRDefault="00BE0988" w:rsidP="00C71A55">
            <w:pPr>
              <w:pStyle w:val="Paragraphedeliste"/>
              <w:numPr>
                <w:ilvl w:val="0"/>
                <w:numId w:val="15"/>
              </w:numPr>
            </w:pPr>
            <w:proofErr w:type="spellStart"/>
            <w:r w:rsidRPr="00F37B44">
              <w:t>Microvoltage</w:t>
            </w:r>
            <w:proofErr w:type="spellEnd"/>
            <w:r w:rsidRPr="00F37B44">
              <w:t xml:space="preserve"> </w:t>
            </w:r>
            <w:r w:rsidR="00945FB2" w:rsidRPr="00F37B44">
              <w:t>(oui/non/ne sait pas)</w:t>
            </w:r>
          </w:p>
        </w:tc>
        <w:tc>
          <w:tcPr>
            <w:tcW w:w="1423" w:type="dxa"/>
            <w:tcBorders>
              <w:top w:val="dotted" w:sz="4" w:space="0" w:color="auto"/>
            </w:tcBorders>
          </w:tcPr>
          <w:p w14:paraId="500E63D7" w14:textId="77777777" w:rsidR="00BE0988" w:rsidRPr="00F37B44" w:rsidRDefault="00BE0988" w:rsidP="00C71A55">
            <w:pPr>
              <w:rPr>
                <w:b/>
                <w:bCs/>
              </w:rPr>
            </w:pPr>
          </w:p>
        </w:tc>
        <w:tc>
          <w:tcPr>
            <w:tcW w:w="1424" w:type="dxa"/>
            <w:tcBorders>
              <w:top w:val="dotted" w:sz="4" w:space="0" w:color="auto"/>
            </w:tcBorders>
          </w:tcPr>
          <w:p w14:paraId="5319069F" w14:textId="77777777" w:rsidR="00BE0988" w:rsidRPr="00F37B44" w:rsidRDefault="00BE0988" w:rsidP="00C71A55">
            <w:pPr>
              <w:rPr>
                <w:b/>
                <w:bCs/>
              </w:rPr>
            </w:pPr>
          </w:p>
        </w:tc>
        <w:tc>
          <w:tcPr>
            <w:tcW w:w="1423" w:type="dxa"/>
            <w:tcBorders>
              <w:top w:val="dotted" w:sz="4" w:space="0" w:color="auto"/>
            </w:tcBorders>
          </w:tcPr>
          <w:p w14:paraId="021FE199" w14:textId="77777777" w:rsidR="00BE0988" w:rsidRPr="00F37B44" w:rsidRDefault="00BE0988" w:rsidP="00C71A55">
            <w:pPr>
              <w:rPr>
                <w:b/>
                <w:bCs/>
              </w:rPr>
            </w:pPr>
          </w:p>
        </w:tc>
        <w:tc>
          <w:tcPr>
            <w:tcW w:w="1424" w:type="dxa"/>
            <w:tcBorders>
              <w:top w:val="dotted" w:sz="4" w:space="0" w:color="auto"/>
            </w:tcBorders>
          </w:tcPr>
          <w:p w14:paraId="1C1E6A46" w14:textId="77777777" w:rsidR="00BE0988" w:rsidRPr="00F37B44" w:rsidRDefault="00BE0988" w:rsidP="00C71A55">
            <w:pPr>
              <w:rPr>
                <w:b/>
                <w:bCs/>
              </w:rPr>
            </w:pPr>
          </w:p>
        </w:tc>
      </w:tr>
      <w:tr w:rsidR="009D2010" w:rsidRPr="00F37B44" w14:paraId="3E67E929" w14:textId="77777777" w:rsidTr="002E4E40">
        <w:trPr>
          <w:trHeight w:val="135"/>
        </w:trPr>
        <w:tc>
          <w:tcPr>
            <w:tcW w:w="2344" w:type="dxa"/>
            <w:vMerge/>
          </w:tcPr>
          <w:p w14:paraId="32C901C6" w14:textId="77777777" w:rsidR="00BE0988" w:rsidRPr="00F37B44" w:rsidRDefault="00BE0988" w:rsidP="00DC6B72">
            <w:pPr>
              <w:rPr>
                <w:b/>
                <w:bCs/>
              </w:rPr>
            </w:pPr>
          </w:p>
        </w:tc>
        <w:tc>
          <w:tcPr>
            <w:tcW w:w="5954" w:type="dxa"/>
            <w:noWrap/>
          </w:tcPr>
          <w:p w14:paraId="3EB6E93A" w14:textId="77777777" w:rsidR="00BE0988" w:rsidRPr="00F37B44" w:rsidRDefault="00BE0988" w:rsidP="00C71A55">
            <w:pPr>
              <w:rPr>
                <w:b/>
                <w:bCs/>
              </w:rPr>
            </w:pPr>
            <w:r w:rsidRPr="00F37B44">
              <w:rPr>
                <w:b/>
                <w:bCs/>
              </w:rPr>
              <w:t>Troponine (µg/L)</w:t>
            </w:r>
          </w:p>
          <w:p w14:paraId="6455D488" w14:textId="0120109F" w:rsidR="00945FB2" w:rsidRPr="00F37B44" w:rsidRDefault="00945FB2" w:rsidP="00C71A55">
            <w:pPr>
              <w:rPr>
                <w:b/>
                <w:bCs/>
              </w:rPr>
            </w:pPr>
            <w:r w:rsidRPr="00F37B44">
              <w:rPr>
                <w:b/>
                <w:bCs/>
              </w:rPr>
              <w:t>Si connu, préciser si troponine i ou troponine t</w:t>
            </w:r>
          </w:p>
        </w:tc>
        <w:tc>
          <w:tcPr>
            <w:tcW w:w="1423" w:type="dxa"/>
          </w:tcPr>
          <w:p w14:paraId="4BC749CF" w14:textId="77777777" w:rsidR="00BE0988" w:rsidRPr="00F37B44" w:rsidRDefault="00BE0988" w:rsidP="00C71A55">
            <w:pPr>
              <w:rPr>
                <w:b/>
                <w:bCs/>
              </w:rPr>
            </w:pPr>
          </w:p>
        </w:tc>
        <w:tc>
          <w:tcPr>
            <w:tcW w:w="1424" w:type="dxa"/>
          </w:tcPr>
          <w:p w14:paraId="37677353" w14:textId="77777777" w:rsidR="00BE0988" w:rsidRPr="00F37B44" w:rsidRDefault="00BE0988" w:rsidP="00C71A55">
            <w:pPr>
              <w:rPr>
                <w:b/>
                <w:bCs/>
              </w:rPr>
            </w:pPr>
          </w:p>
        </w:tc>
        <w:tc>
          <w:tcPr>
            <w:tcW w:w="1423" w:type="dxa"/>
          </w:tcPr>
          <w:p w14:paraId="16C00AED" w14:textId="77777777" w:rsidR="00BE0988" w:rsidRPr="00F37B44" w:rsidRDefault="00BE0988" w:rsidP="00C71A55">
            <w:pPr>
              <w:rPr>
                <w:b/>
                <w:bCs/>
              </w:rPr>
            </w:pPr>
          </w:p>
        </w:tc>
        <w:tc>
          <w:tcPr>
            <w:tcW w:w="1424" w:type="dxa"/>
          </w:tcPr>
          <w:p w14:paraId="606FDC6B" w14:textId="77777777" w:rsidR="00BE0988" w:rsidRPr="00F37B44" w:rsidRDefault="00BE0988" w:rsidP="00C71A55">
            <w:pPr>
              <w:rPr>
                <w:b/>
                <w:bCs/>
              </w:rPr>
            </w:pPr>
          </w:p>
        </w:tc>
      </w:tr>
      <w:tr w:rsidR="009D2010" w:rsidRPr="00F37B44" w14:paraId="310A3780" w14:textId="77777777" w:rsidTr="002E4E40">
        <w:trPr>
          <w:trHeight w:val="135"/>
        </w:trPr>
        <w:tc>
          <w:tcPr>
            <w:tcW w:w="2344" w:type="dxa"/>
            <w:vMerge/>
          </w:tcPr>
          <w:p w14:paraId="64B3D2C1" w14:textId="77777777" w:rsidR="00BE0988" w:rsidRPr="00F37B44" w:rsidRDefault="00BE0988" w:rsidP="00DC6B72">
            <w:pPr>
              <w:rPr>
                <w:b/>
                <w:bCs/>
              </w:rPr>
            </w:pPr>
          </w:p>
        </w:tc>
        <w:tc>
          <w:tcPr>
            <w:tcW w:w="5954" w:type="dxa"/>
            <w:noWrap/>
          </w:tcPr>
          <w:p w14:paraId="61A92AB3" w14:textId="462A4973" w:rsidR="00BE0988" w:rsidRPr="00F37B44" w:rsidRDefault="00BE0988" w:rsidP="00AF181F">
            <w:pPr>
              <w:rPr>
                <w:b/>
                <w:bCs/>
              </w:rPr>
            </w:pPr>
            <w:r w:rsidRPr="00F37B44">
              <w:rPr>
                <w:b/>
                <w:bCs/>
              </w:rPr>
              <w:t>CPK (UI/L)</w:t>
            </w:r>
          </w:p>
        </w:tc>
        <w:tc>
          <w:tcPr>
            <w:tcW w:w="1423" w:type="dxa"/>
          </w:tcPr>
          <w:p w14:paraId="31D80725" w14:textId="77777777" w:rsidR="00BE0988" w:rsidRPr="00F37B44" w:rsidRDefault="00BE0988" w:rsidP="00C71A55">
            <w:pPr>
              <w:rPr>
                <w:b/>
                <w:bCs/>
              </w:rPr>
            </w:pPr>
          </w:p>
        </w:tc>
        <w:tc>
          <w:tcPr>
            <w:tcW w:w="1424" w:type="dxa"/>
          </w:tcPr>
          <w:p w14:paraId="4796E26B" w14:textId="77777777" w:rsidR="00BE0988" w:rsidRPr="00F37B44" w:rsidRDefault="00BE0988" w:rsidP="00C71A55">
            <w:pPr>
              <w:rPr>
                <w:b/>
                <w:bCs/>
              </w:rPr>
            </w:pPr>
          </w:p>
        </w:tc>
        <w:tc>
          <w:tcPr>
            <w:tcW w:w="1423" w:type="dxa"/>
          </w:tcPr>
          <w:p w14:paraId="027903C2" w14:textId="77777777" w:rsidR="00BE0988" w:rsidRPr="00F37B44" w:rsidRDefault="00BE0988" w:rsidP="00C71A55">
            <w:pPr>
              <w:rPr>
                <w:b/>
                <w:bCs/>
              </w:rPr>
            </w:pPr>
          </w:p>
        </w:tc>
        <w:tc>
          <w:tcPr>
            <w:tcW w:w="1424" w:type="dxa"/>
          </w:tcPr>
          <w:p w14:paraId="7791D7A1" w14:textId="77777777" w:rsidR="00BE0988" w:rsidRPr="00F37B44" w:rsidRDefault="00BE0988" w:rsidP="00C71A55">
            <w:pPr>
              <w:rPr>
                <w:b/>
                <w:bCs/>
              </w:rPr>
            </w:pPr>
          </w:p>
        </w:tc>
      </w:tr>
      <w:tr w:rsidR="009D2010" w:rsidRPr="00F37B44" w14:paraId="0E751EF5" w14:textId="77777777" w:rsidTr="002E4E40">
        <w:trPr>
          <w:trHeight w:val="135"/>
        </w:trPr>
        <w:tc>
          <w:tcPr>
            <w:tcW w:w="2344" w:type="dxa"/>
            <w:vMerge/>
          </w:tcPr>
          <w:p w14:paraId="0341E9F6" w14:textId="77777777" w:rsidR="00BE0988" w:rsidRPr="00F37B44" w:rsidRDefault="00BE0988" w:rsidP="00DC6B72">
            <w:pPr>
              <w:rPr>
                <w:b/>
                <w:bCs/>
              </w:rPr>
            </w:pPr>
          </w:p>
        </w:tc>
        <w:tc>
          <w:tcPr>
            <w:tcW w:w="5954" w:type="dxa"/>
            <w:noWrap/>
          </w:tcPr>
          <w:p w14:paraId="12B93ADE" w14:textId="02118817" w:rsidR="00BE0988" w:rsidRPr="00F37B44" w:rsidRDefault="00BE0988" w:rsidP="00C71A55">
            <w:pPr>
              <w:rPr>
                <w:b/>
                <w:bCs/>
              </w:rPr>
            </w:pPr>
            <w:r w:rsidRPr="00F37B44">
              <w:rPr>
                <w:b/>
                <w:bCs/>
              </w:rPr>
              <w:t>BNP (</w:t>
            </w:r>
            <w:proofErr w:type="spellStart"/>
            <w:r w:rsidRPr="00F37B44">
              <w:rPr>
                <w:b/>
                <w:bCs/>
              </w:rPr>
              <w:t>pg</w:t>
            </w:r>
            <w:proofErr w:type="spellEnd"/>
            <w:r w:rsidRPr="00F37B44">
              <w:rPr>
                <w:b/>
                <w:bCs/>
              </w:rPr>
              <w:t>/</w:t>
            </w:r>
            <w:proofErr w:type="spellStart"/>
            <w:r w:rsidRPr="00F37B44">
              <w:rPr>
                <w:b/>
                <w:bCs/>
              </w:rPr>
              <w:t>mL</w:t>
            </w:r>
            <w:proofErr w:type="spellEnd"/>
            <w:r w:rsidRPr="00F37B44">
              <w:rPr>
                <w:b/>
                <w:bCs/>
              </w:rPr>
              <w:t>)</w:t>
            </w:r>
          </w:p>
        </w:tc>
        <w:tc>
          <w:tcPr>
            <w:tcW w:w="1423" w:type="dxa"/>
          </w:tcPr>
          <w:p w14:paraId="6714087A" w14:textId="77777777" w:rsidR="00BE0988" w:rsidRPr="00F37B44" w:rsidRDefault="00BE0988" w:rsidP="00C71A55">
            <w:pPr>
              <w:rPr>
                <w:b/>
                <w:bCs/>
              </w:rPr>
            </w:pPr>
          </w:p>
        </w:tc>
        <w:tc>
          <w:tcPr>
            <w:tcW w:w="1424" w:type="dxa"/>
          </w:tcPr>
          <w:p w14:paraId="06961926" w14:textId="77777777" w:rsidR="00BE0988" w:rsidRPr="00F37B44" w:rsidRDefault="00BE0988" w:rsidP="00C71A55">
            <w:pPr>
              <w:rPr>
                <w:b/>
                <w:bCs/>
              </w:rPr>
            </w:pPr>
          </w:p>
        </w:tc>
        <w:tc>
          <w:tcPr>
            <w:tcW w:w="1423" w:type="dxa"/>
          </w:tcPr>
          <w:p w14:paraId="474F7EB3" w14:textId="77777777" w:rsidR="00BE0988" w:rsidRPr="00F37B44" w:rsidRDefault="00BE0988" w:rsidP="00C71A55">
            <w:pPr>
              <w:rPr>
                <w:b/>
                <w:bCs/>
              </w:rPr>
            </w:pPr>
          </w:p>
        </w:tc>
        <w:tc>
          <w:tcPr>
            <w:tcW w:w="1424" w:type="dxa"/>
          </w:tcPr>
          <w:p w14:paraId="4FBC8632" w14:textId="77777777" w:rsidR="00BE0988" w:rsidRPr="00F37B44" w:rsidRDefault="00BE0988" w:rsidP="00C71A55">
            <w:pPr>
              <w:rPr>
                <w:b/>
                <w:bCs/>
              </w:rPr>
            </w:pPr>
          </w:p>
        </w:tc>
      </w:tr>
      <w:tr w:rsidR="009D2010" w:rsidRPr="00F37B44" w14:paraId="275FE393" w14:textId="77777777" w:rsidTr="002E4E40">
        <w:trPr>
          <w:trHeight w:val="135"/>
        </w:trPr>
        <w:tc>
          <w:tcPr>
            <w:tcW w:w="2344" w:type="dxa"/>
            <w:vMerge/>
            <w:hideMark/>
          </w:tcPr>
          <w:p w14:paraId="487B6325" w14:textId="77777777" w:rsidR="00BE0988" w:rsidRPr="00F37B44" w:rsidRDefault="00BE0988" w:rsidP="00C71A55">
            <w:pPr>
              <w:rPr>
                <w:b/>
                <w:bCs/>
              </w:rPr>
            </w:pPr>
          </w:p>
        </w:tc>
        <w:tc>
          <w:tcPr>
            <w:tcW w:w="5954" w:type="dxa"/>
            <w:tcBorders>
              <w:bottom w:val="single" w:sz="4" w:space="0" w:color="auto"/>
            </w:tcBorders>
            <w:noWrap/>
          </w:tcPr>
          <w:p w14:paraId="40975EC1" w14:textId="77777777" w:rsidR="00BE0988" w:rsidRPr="00F37B44" w:rsidRDefault="00BE0988" w:rsidP="00C71A55">
            <w:pPr>
              <w:rPr>
                <w:b/>
                <w:bCs/>
              </w:rPr>
            </w:pPr>
            <w:r w:rsidRPr="00F37B44">
              <w:rPr>
                <w:b/>
                <w:bCs/>
              </w:rPr>
              <w:t>NT-</w:t>
            </w:r>
            <w:proofErr w:type="spellStart"/>
            <w:r w:rsidRPr="00F37B44">
              <w:rPr>
                <w:b/>
                <w:bCs/>
              </w:rPr>
              <w:t>proBNP</w:t>
            </w:r>
            <w:proofErr w:type="spellEnd"/>
            <w:r w:rsidRPr="00F37B44">
              <w:rPr>
                <w:b/>
                <w:bCs/>
              </w:rPr>
              <w:t xml:space="preserve"> (</w:t>
            </w:r>
            <w:proofErr w:type="spellStart"/>
            <w:r w:rsidRPr="00F37B44">
              <w:rPr>
                <w:b/>
                <w:bCs/>
              </w:rPr>
              <w:t>pg</w:t>
            </w:r>
            <w:proofErr w:type="spellEnd"/>
            <w:r w:rsidRPr="00F37B44">
              <w:rPr>
                <w:b/>
                <w:bCs/>
              </w:rPr>
              <w:t>/</w:t>
            </w:r>
            <w:proofErr w:type="spellStart"/>
            <w:r w:rsidRPr="00F37B44">
              <w:rPr>
                <w:b/>
                <w:bCs/>
              </w:rPr>
              <w:t>mL</w:t>
            </w:r>
            <w:proofErr w:type="spellEnd"/>
            <w:r w:rsidRPr="00F37B44">
              <w:rPr>
                <w:b/>
                <w:bCs/>
              </w:rPr>
              <w:t>)</w:t>
            </w:r>
          </w:p>
        </w:tc>
        <w:tc>
          <w:tcPr>
            <w:tcW w:w="1423" w:type="dxa"/>
          </w:tcPr>
          <w:p w14:paraId="0A1AE390" w14:textId="77777777" w:rsidR="00BE0988" w:rsidRPr="00F37B44" w:rsidRDefault="00BE0988" w:rsidP="00C71A55">
            <w:pPr>
              <w:rPr>
                <w:b/>
                <w:bCs/>
              </w:rPr>
            </w:pPr>
          </w:p>
        </w:tc>
        <w:tc>
          <w:tcPr>
            <w:tcW w:w="1424" w:type="dxa"/>
          </w:tcPr>
          <w:p w14:paraId="4498CFCC" w14:textId="77777777" w:rsidR="00BE0988" w:rsidRPr="00F37B44" w:rsidRDefault="00BE0988" w:rsidP="00C71A55">
            <w:pPr>
              <w:rPr>
                <w:b/>
                <w:bCs/>
              </w:rPr>
            </w:pPr>
          </w:p>
        </w:tc>
        <w:tc>
          <w:tcPr>
            <w:tcW w:w="1423" w:type="dxa"/>
          </w:tcPr>
          <w:p w14:paraId="35689FB3" w14:textId="77777777" w:rsidR="00BE0988" w:rsidRPr="00F37B44" w:rsidRDefault="00BE0988" w:rsidP="00C71A55">
            <w:pPr>
              <w:rPr>
                <w:b/>
                <w:bCs/>
              </w:rPr>
            </w:pPr>
          </w:p>
        </w:tc>
        <w:tc>
          <w:tcPr>
            <w:tcW w:w="1424" w:type="dxa"/>
          </w:tcPr>
          <w:p w14:paraId="09C360A9" w14:textId="77777777" w:rsidR="00BE0988" w:rsidRPr="00F37B44" w:rsidRDefault="00BE0988" w:rsidP="00C71A55">
            <w:pPr>
              <w:rPr>
                <w:b/>
                <w:bCs/>
              </w:rPr>
            </w:pPr>
          </w:p>
        </w:tc>
      </w:tr>
      <w:tr w:rsidR="009D2010" w:rsidRPr="00F37B44" w14:paraId="0CBCAAD1" w14:textId="77777777" w:rsidTr="002E4E40">
        <w:trPr>
          <w:trHeight w:val="135"/>
        </w:trPr>
        <w:tc>
          <w:tcPr>
            <w:tcW w:w="2344" w:type="dxa"/>
            <w:vMerge/>
          </w:tcPr>
          <w:p w14:paraId="46CDBD65" w14:textId="77777777" w:rsidR="00BE0988" w:rsidRPr="00F37B44" w:rsidRDefault="00BE0988" w:rsidP="00C71A55">
            <w:pPr>
              <w:rPr>
                <w:b/>
                <w:bCs/>
              </w:rPr>
            </w:pPr>
          </w:p>
        </w:tc>
        <w:tc>
          <w:tcPr>
            <w:tcW w:w="5954" w:type="dxa"/>
            <w:tcBorders>
              <w:bottom w:val="single" w:sz="4" w:space="0" w:color="auto"/>
            </w:tcBorders>
            <w:noWrap/>
          </w:tcPr>
          <w:p w14:paraId="5DE7B005" w14:textId="61DF5089" w:rsidR="00BE0988" w:rsidRPr="00F37B44" w:rsidRDefault="00BE0988" w:rsidP="00C71A55">
            <w:pPr>
              <w:rPr>
                <w:b/>
                <w:bCs/>
              </w:rPr>
            </w:pPr>
            <w:r w:rsidRPr="00F37B44">
              <w:rPr>
                <w:b/>
                <w:bCs/>
              </w:rPr>
              <w:t>Ponction péricardique (oui/non ; si oui, résultats)</w:t>
            </w:r>
          </w:p>
        </w:tc>
        <w:tc>
          <w:tcPr>
            <w:tcW w:w="1423" w:type="dxa"/>
            <w:tcBorders>
              <w:bottom w:val="single" w:sz="4" w:space="0" w:color="auto"/>
            </w:tcBorders>
          </w:tcPr>
          <w:p w14:paraId="1C5891FA" w14:textId="77777777" w:rsidR="00BE0988" w:rsidRPr="00F37B44" w:rsidRDefault="00BE0988" w:rsidP="00C71A55">
            <w:pPr>
              <w:rPr>
                <w:b/>
                <w:bCs/>
              </w:rPr>
            </w:pPr>
          </w:p>
        </w:tc>
        <w:tc>
          <w:tcPr>
            <w:tcW w:w="1424" w:type="dxa"/>
            <w:tcBorders>
              <w:bottom w:val="single" w:sz="4" w:space="0" w:color="auto"/>
            </w:tcBorders>
          </w:tcPr>
          <w:p w14:paraId="0CE4D55A" w14:textId="77777777" w:rsidR="00BE0988" w:rsidRPr="00F37B44" w:rsidRDefault="00BE0988" w:rsidP="00C71A55">
            <w:pPr>
              <w:rPr>
                <w:b/>
                <w:bCs/>
              </w:rPr>
            </w:pPr>
          </w:p>
        </w:tc>
        <w:tc>
          <w:tcPr>
            <w:tcW w:w="1423" w:type="dxa"/>
            <w:tcBorders>
              <w:bottom w:val="single" w:sz="4" w:space="0" w:color="auto"/>
            </w:tcBorders>
          </w:tcPr>
          <w:p w14:paraId="41D993A5" w14:textId="77777777" w:rsidR="00BE0988" w:rsidRPr="00F37B44" w:rsidRDefault="00BE0988" w:rsidP="00C71A55">
            <w:pPr>
              <w:rPr>
                <w:b/>
                <w:bCs/>
              </w:rPr>
            </w:pPr>
          </w:p>
        </w:tc>
        <w:tc>
          <w:tcPr>
            <w:tcW w:w="1424" w:type="dxa"/>
            <w:tcBorders>
              <w:bottom w:val="single" w:sz="4" w:space="0" w:color="auto"/>
            </w:tcBorders>
          </w:tcPr>
          <w:p w14:paraId="5301F263" w14:textId="77777777" w:rsidR="00BE0988" w:rsidRPr="00F37B44" w:rsidRDefault="00BE0988" w:rsidP="00C71A55">
            <w:pPr>
              <w:rPr>
                <w:b/>
                <w:bCs/>
              </w:rPr>
            </w:pPr>
          </w:p>
        </w:tc>
      </w:tr>
      <w:tr w:rsidR="008328B2" w:rsidRPr="00F37B44" w14:paraId="147BF4D7" w14:textId="77777777" w:rsidTr="002E4E40">
        <w:trPr>
          <w:trHeight w:val="135"/>
        </w:trPr>
        <w:tc>
          <w:tcPr>
            <w:tcW w:w="2344" w:type="dxa"/>
            <w:vMerge/>
          </w:tcPr>
          <w:p w14:paraId="37679C90" w14:textId="77777777" w:rsidR="008328B2" w:rsidRPr="00F37B44" w:rsidRDefault="008328B2" w:rsidP="00C71A55">
            <w:pPr>
              <w:rPr>
                <w:b/>
                <w:bCs/>
              </w:rPr>
            </w:pPr>
          </w:p>
        </w:tc>
        <w:tc>
          <w:tcPr>
            <w:tcW w:w="5954" w:type="dxa"/>
            <w:tcBorders>
              <w:bottom w:val="single" w:sz="4" w:space="0" w:color="auto"/>
            </w:tcBorders>
            <w:noWrap/>
          </w:tcPr>
          <w:p w14:paraId="1CEE1CC7" w14:textId="4208DE4C" w:rsidR="008328B2" w:rsidRPr="00F37B44" w:rsidRDefault="008328B2" w:rsidP="00C71A55">
            <w:pPr>
              <w:rPr>
                <w:b/>
                <w:bCs/>
              </w:rPr>
            </w:pPr>
            <w:r w:rsidRPr="00F37B44">
              <w:rPr>
                <w:b/>
                <w:bCs/>
              </w:rPr>
              <w:t>Biopsie myocardique (oui/non ; si oui, résultats)</w:t>
            </w:r>
          </w:p>
        </w:tc>
        <w:tc>
          <w:tcPr>
            <w:tcW w:w="1423" w:type="dxa"/>
            <w:tcBorders>
              <w:bottom w:val="single" w:sz="4" w:space="0" w:color="auto"/>
            </w:tcBorders>
          </w:tcPr>
          <w:p w14:paraId="75D2B74F" w14:textId="77777777" w:rsidR="008328B2" w:rsidRPr="00F37B44" w:rsidRDefault="008328B2" w:rsidP="00C71A55">
            <w:pPr>
              <w:rPr>
                <w:b/>
                <w:bCs/>
              </w:rPr>
            </w:pPr>
          </w:p>
        </w:tc>
        <w:tc>
          <w:tcPr>
            <w:tcW w:w="1424" w:type="dxa"/>
            <w:tcBorders>
              <w:bottom w:val="single" w:sz="4" w:space="0" w:color="auto"/>
            </w:tcBorders>
          </w:tcPr>
          <w:p w14:paraId="2FCF5AAB" w14:textId="77777777" w:rsidR="008328B2" w:rsidRPr="00F37B44" w:rsidRDefault="008328B2" w:rsidP="00C71A55">
            <w:pPr>
              <w:rPr>
                <w:b/>
                <w:bCs/>
              </w:rPr>
            </w:pPr>
          </w:p>
        </w:tc>
        <w:tc>
          <w:tcPr>
            <w:tcW w:w="1423" w:type="dxa"/>
            <w:tcBorders>
              <w:bottom w:val="single" w:sz="4" w:space="0" w:color="auto"/>
            </w:tcBorders>
          </w:tcPr>
          <w:p w14:paraId="40D62D75" w14:textId="77777777" w:rsidR="008328B2" w:rsidRPr="00F37B44" w:rsidRDefault="008328B2" w:rsidP="00C71A55">
            <w:pPr>
              <w:rPr>
                <w:b/>
                <w:bCs/>
              </w:rPr>
            </w:pPr>
          </w:p>
        </w:tc>
        <w:tc>
          <w:tcPr>
            <w:tcW w:w="1424" w:type="dxa"/>
            <w:tcBorders>
              <w:bottom w:val="single" w:sz="4" w:space="0" w:color="auto"/>
            </w:tcBorders>
          </w:tcPr>
          <w:p w14:paraId="739ACB73" w14:textId="77777777" w:rsidR="008328B2" w:rsidRPr="00F37B44" w:rsidRDefault="008328B2" w:rsidP="00C71A55">
            <w:pPr>
              <w:rPr>
                <w:b/>
                <w:bCs/>
              </w:rPr>
            </w:pPr>
          </w:p>
        </w:tc>
      </w:tr>
      <w:tr w:rsidR="009D2010" w:rsidRPr="00F37B44" w14:paraId="6CE0F5D2" w14:textId="77777777" w:rsidTr="002E4E40">
        <w:trPr>
          <w:trHeight w:val="135"/>
        </w:trPr>
        <w:tc>
          <w:tcPr>
            <w:tcW w:w="2344" w:type="dxa"/>
            <w:vMerge/>
          </w:tcPr>
          <w:p w14:paraId="24AA5060" w14:textId="77777777" w:rsidR="00BE0988" w:rsidRPr="00F37B44" w:rsidRDefault="00BE0988" w:rsidP="00C71A55">
            <w:pPr>
              <w:rPr>
                <w:b/>
                <w:bCs/>
              </w:rPr>
            </w:pPr>
          </w:p>
        </w:tc>
        <w:tc>
          <w:tcPr>
            <w:tcW w:w="5954" w:type="dxa"/>
            <w:tcBorders>
              <w:bottom w:val="dotted" w:sz="4" w:space="0" w:color="auto"/>
            </w:tcBorders>
            <w:noWrap/>
          </w:tcPr>
          <w:p w14:paraId="34DA41C7" w14:textId="77777777" w:rsidR="00BE0988" w:rsidRPr="00F37B44" w:rsidRDefault="00BE0988" w:rsidP="00C71A55">
            <w:pPr>
              <w:rPr>
                <w:b/>
                <w:bCs/>
              </w:rPr>
            </w:pPr>
            <w:r w:rsidRPr="00F37B44">
              <w:rPr>
                <w:b/>
                <w:bCs/>
              </w:rPr>
              <w:t>Echographie cardiaque </w:t>
            </w:r>
          </w:p>
        </w:tc>
        <w:tc>
          <w:tcPr>
            <w:tcW w:w="1423" w:type="dxa"/>
            <w:tcBorders>
              <w:bottom w:val="dotted" w:sz="4" w:space="0" w:color="auto"/>
            </w:tcBorders>
          </w:tcPr>
          <w:p w14:paraId="341A2D09" w14:textId="77777777" w:rsidR="00BE0988" w:rsidRPr="00F37B44" w:rsidRDefault="00BE0988" w:rsidP="00C71A55">
            <w:pPr>
              <w:rPr>
                <w:b/>
                <w:bCs/>
              </w:rPr>
            </w:pPr>
          </w:p>
        </w:tc>
        <w:tc>
          <w:tcPr>
            <w:tcW w:w="1424" w:type="dxa"/>
            <w:tcBorders>
              <w:bottom w:val="dotted" w:sz="4" w:space="0" w:color="auto"/>
            </w:tcBorders>
          </w:tcPr>
          <w:p w14:paraId="6B3E7F85" w14:textId="77777777" w:rsidR="00BE0988" w:rsidRPr="00F37B44" w:rsidRDefault="00BE0988" w:rsidP="00C71A55">
            <w:pPr>
              <w:rPr>
                <w:b/>
                <w:bCs/>
              </w:rPr>
            </w:pPr>
          </w:p>
        </w:tc>
        <w:tc>
          <w:tcPr>
            <w:tcW w:w="1423" w:type="dxa"/>
            <w:tcBorders>
              <w:bottom w:val="dotted" w:sz="4" w:space="0" w:color="auto"/>
            </w:tcBorders>
          </w:tcPr>
          <w:p w14:paraId="57AEF592" w14:textId="77777777" w:rsidR="00BE0988" w:rsidRPr="00F37B44" w:rsidRDefault="00BE0988" w:rsidP="00C71A55">
            <w:pPr>
              <w:rPr>
                <w:b/>
                <w:bCs/>
              </w:rPr>
            </w:pPr>
          </w:p>
        </w:tc>
        <w:tc>
          <w:tcPr>
            <w:tcW w:w="1424" w:type="dxa"/>
            <w:tcBorders>
              <w:bottom w:val="dotted" w:sz="4" w:space="0" w:color="auto"/>
            </w:tcBorders>
          </w:tcPr>
          <w:p w14:paraId="6E0FBD60" w14:textId="77777777" w:rsidR="00BE0988" w:rsidRPr="00F37B44" w:rsidRDefault="00BE0988" w:rsidP="00C71A55">
            <w:pPr>
              <w:rPr>
                <w:b/>
                <w:bCs/>
              </w:rPr>
            </w:pPr>
          </w:p>
        </w:tc>
      </w:tr>
      <w:tr w:rsidR="00945FB2" w:rsidRPr="00F37B44" w14:paraId="32D92E2B" w14:textId="77777777" w:rsidTr="002E4E40">
        <w:trPr>
          <w:trHeight w:val="135"/>
        </w:trPr>
        <w:tc>
          <w:tcPr>
            <w:tcW w:w="2344" w:type="dxa"/>
            <w:vMerge/>
          </w:tcPr>
          <w:p w14:paraId="7AE3FEF9" w14:textId="77777777" w:rsidR="00945FB2" w:rsidRPr="00F37B44" w:rsidRDefault="00945FB2" w:rsidP="00C71A55">
            <w:pPr>
              <w:rPr>
                <w:b/>
                <w:bCs/>
              </w:rPr>
            </w:pPr>
          </w:p>
        </w:tc>
        <w:tc>
          <w:tcPr>
            <w:tcW w:w="5954" w:type="dxa"/>
            <w:tcBorders>
              <w:bottom w:val="dotted" w:sz="4" w:space="0" w:color="auto"/>
            </w:tcBorders>
            <w:noWrap/>
          </w:tcPr>
          <w:p w14:paraId="5E030451" w14:textId="4BE423C7" w:rsidR="00945FB2" w:rsidRPr="00F37B44" w:rsidRDefault="00945FB2" w:rsidP="00C71A55">
            <w:pPr>
              <w:rPr>
                <w:b/>
                <w:bCs/>
              </w:rPr>
            </w:pPr>
            <w:r w:rsidRPr="00F37B44">
              <w:rPr>
                <w:b/>
                <w:bCs/>
              </w:rPr>
              <w:t>Résultat de l’ETT si disponible</w:t>
            </w:r>
            <w:r w:rsidR="006711FD" w:rsidRPr="00F37B44">
              <w:rPr>
                <w:b/>
                <w:bCs/>
              </w:rPr>
              <w:t xml:space="preserve"> (texte libre)</w:t>
            </w:r>
          </w:p>
          <w:p w14:paraId="17B99F34" w14:textId="5C059A73" w:rsidR="006711FD" w:rsidRPr="00F37B44" w:rsidRDefault="006711FD" w:rsidP="00C71A55">
            <w:pPr>
              <w:rPr>
                <w:b/>
                <w:bCs/>
              </w:rPr>
            </w:pPr>
          </w:p>
        </w:tc>
        <w:tc>
          <w:tcPr>
            <w:tcW w:w="1423" w:type="dxa"/>
            <w:tcBorders>
              <w:bottom w:val="dotted" w:sz="4" w:space="0" w:color="auto"/>
            </w:tcBorders>
          </w:tcPr>
          <w:p w14:paraId="471D5466" w14:textId="77777777" w:rsidR="00945FB2" w:rsidRPr="00F37B44" w:rsidRDefault="00945FB2" w:rsidP="00C71A55">
            <w:pPr>
              <w:rPr>
                <w:b/>
                <w:bCs/>
              </w:rPr>
            </w:pPr>
          </w:p>
        </w:tc>
        <w:tc>
          <w:tcPr>
            <w:tcW w:w="1424" w:type="dxa"/>
            <w:tcBorders>
              <w:bottom w:val="dotted" w:sz="4" w:space="0" w:color="auto"/>
            </w:tcBorders>
          </w:tcPr>
          <w:p w14:paraId="4B3BA3F9" w14:textId="77777777" w:rsidR="00945FB2" w:rsidRPr="00F37B44" w:rsidRDefault="00945FB2" w:rsidP="00C71A55">
            <w:pPr>
              <w:rPr>
                <w:b/>
                <w:bCs/>
              </w:rPr>
            </w:pPr>
          </w:p>
        </w:tc>
        <w:tc>
          <w:tcPr>
            <w:tcW w:w="1423" w:type="dxa"/>
            <w:tcBorders>
              <w:bottom w:val="dotted" w:sz="4" w:space="0" w:color="auto"/>
            </w:tcBorders>
          </w:tcPr>
          <w:p w14:paraId="4A0E55E8" w14:textId="77777777" w:rsidR="00945FB2" w:rsidRPr="00F37B44" w:rsidRDefault="00945FB2" w:rsidP="00C71A55">
            <w:pPr>
              <w:rPr>
                <w:b/>
                <w:bCs/>
              </w:rPr>
            </w:pPr>
          </w:p>
        </w:tc>
        <w:tc>
          <w:tcPr>
            <w:tcW w:w="1424" w:type="dxa"/>
            <w:tcBorders>
              <w:bottom w:val="dotted" w:sz="4" w:space="0" w:color="auto"/>
            </w:tcBorders>
          </w:tcPr>
          <w:p w14:paraId="230285F1" w14:textId="77777777" w:rsidR="00945FB2" w:rsidRPr="00F37B44" w:rsidRDefault="00945FB2" w:rsidP="00C71A55">
            <w:pPr>
              <w:rPr>
                <w:b/>
                <w:bCs/>
              </w:rPr>
            </w:pPr>
          </w:p>
        </w:tc>
      </w:tr>
      <w:tr w:rsidR="009D2010" w:rsidRPr="00F37B44" w14:paraId="0A703BFC" w14:textId="77777777" w:rsidTr="002E4E40">
        <w:trPr>
          <w:trHeight w:val="135"/>
        </w:trPr>
        <w:tc>
          <w:tcPr>
            <w:tcW w:w="2344" w:type="dxa"/>
            <w:vMerge/>
          </w:tcPr>
          <w:p w14:paraId="2451A685" w14:textId="77777777" w:rsidR="00BE0988" w:rsidRPr="00F37B44" w:rsidRDefault="00BE0988" w:rsidP="00C71A55">
            <w:pPr>
              <w:rPr>
                <w:b/>
                <w:bCs/>
              </w:rPr>
            </w:pPr>
          </w:p>
        </w:tc>
        <w:tc>
          <w:tcPr>
            <w:tcW w:w="5954" w:type="dxa"/>
            <w:tcBorders>
              <w:top w:val="dotted" w:sz="4" w:space="0" w:color="auto"/>
              <w:bottom w:val="dotted" w:sz="4" w:space="0" w:color="auto"/>
            </w:tcBorders>
            <w:noWrap/>
          </w:tcPr>
          <w:p w14:paraId="6B6E121B" w14:textId="324185A9" w:rsidR="00BE0988" w:rsidRPr="00F37B44" w:rsidRDefault="00BE0988" w:rsidP="00BE16EC">
            <w:pPr>
              <w:pStyle w:val="Paragraphedeliste"/>
              <w:numPr>
                <w:ilvl w:val="0"/>
                <w:numId w:val="21"/>
              </w:numPr>
            </w:pPr>
            <w:r w:rsidRPr="00F37B44">
              <w:t>Epanchement péricardique</w:t>
            </w:r>
            <w:r w:rsidR="00601A4D" w:rsidRPr="00F37B44">
              <w:t xml:space="preserve"> (mm)</w:t>
            </w:r>
          </w:p>
        </w:tc>
        <w:tc>
          <w:tcPr>
            <w:tcW w:w="1423" w:type="dxa"/>
            <w:tcBorders>
              <w:top w:val="dotted" w:sz="4" w:space="0" w:color="auto"/>
              <w:bottom w:val="dotted" w:sz="4" w:space="0" w:color="auto"/>
            </w:tcBorders>
          </w:tcPr>
          <w:p w14:paraId="78B9952F" w14:textId="77777777" w:rsidR="00BE0988" w:rsidRPr="00F37B44" w:rsidRDefault="00BE0988" w:rsidP="00C71A55">
            <w:pPr>
              <w:rPr>
                <w:b/>
                <w:bCs/>
              </w:rPr>
            </w:pPr>
          </w:p>
        </w:tc>
        <w:tc>
          <w:tcPr>
            <w:tcW w:w="1424" w:type="dxa"/>
            <w:tcBorders>
              <w:top w:val="dotted" w:sz="4" w:space="0" w:color="auto"/>
              <w:bottom w:val="dotted" w:sz="4" w:space="0" w:color="auto"/>
            </w:tcBorders>
          </w:tcPr>
          <w:p w14:paraId="029D2430" w14:textId="77777777" w:rsidR="00BE0988" w:rsidRPr="00F37B44" w:rsidRDefault="00BE0988" w:rsidP="00C71A55">
            <w:pPr>
              <w:rPr>
                <w:b/>
                <w:bCs/>
              </w:rPr>
            </w:pPr>
          </w:p>
        </w:tc>
        <w:tc>
          <w:tcPr>
            <w:tcW w:w="1423" w:type="dxa"/>
            <w:tcBorders>
              <w:top w:val="dotted" w:sz="4" w:space="0" w:color="auto"/>
              <w:bottom w:val="dotted" w:sz="4" w:space="0" w:color="auto"/>
            </w:tcBorders>
          </w:tcPr>
          <w:p w14:paraId="6181FF81" w14:textId="77777777" w:rsidR="00BE0988" w:rsidRPr="00F37B44" w:rsidRDefault="00BE0988" w:rsidP="00C71A55">
            <w:pPr>
              <w:rPr>
                <w:b/>
                <w:bCs/>
              </w:rPr>
            </w:pPr>
          </w:p>
        </w:tc>
        <w:tc>
          <w:tcPr>
            <w:tcW w:w="1424" w:type="dxa"/>
            <w:tcBorders>
              <w:top w:val="dotted" w:sz="4" w:space="0" w:color="auto"/>
              <w:bottom w:val="dotted" w:sz="4" w:space="0" w:color="auto"/>
            </w:tcBorders>
          </w:tcPr>
          <w:p w14:paraId="5333EF4D" w14:textId="77777777" w:rsidR="00BE0988" w:rsidRPr="00F37B44" w:rsidRDefault="00BE0988" w:rsidP="00C71A55">
            <w:pPr>
              <w:rPr>
                <w:b/>
                <w:bCs/>
              </w:rPr>
            </w:pPr>
          </w:p>
        </w:tc>
      </w:tr>
      <w:tr w:rsidR="009D2010" w:rsidRPr="00F37B44" w14:paraId="29191C82" w14:textId="77777777" w:rsidTr="002E4E40">
        <w:trPr>
          <w:trHeight w:val="135"/>
        </w:trPr>
        <w:tc>
          <w:tcPr>
            <w:tcW w:w="2344" w:type="dxa"/>
            <w:vMerge/>
          </w:tcPr>
          <w:p w14:paraId="0D437380" w14:textId="77777777" w:rsidR="00BE0988" w:rsidRPr="00F37B44" w:rsidRDefault="00BE0988" w:rsidP="00C71A55">
            <w:pPr>
              <w:rPr>
                <w:b/>
                <w:bCs/>
              </w:rPr>
            </w:pPr>
          </w:p>
        </w:tc>
        <w:tc>
          <w:tcPr>
            <w:tcW w:w="5954" w:type="dxa"/>
            <w:tcBorders>
              <w:top w:val="dotted" w:sz="4" w:space="0" w:color="auto"/>
              <w:bottom w:val="dotted" w:sz="4" w:space="0" w:color="auto"/>
            </w:tcBorders>
            <w:noWrap/>
          </w:tcPr>
          <w:p w14:paraId="6FB2B2DD" w14:textId="4102CBB4" w:rsidR="00BE0988" w:rsidRPr="00F37B44" w:rsidRDefault="00BE0988" w:rsidP="00FA52CC">
            <w:pPr>
              <w:pStyle w:val="Paragraphedeliste"/>
              <w:numPr>
                <w:ilvl w:val="0"/>
                <w:numId w:val="10"/>
              </w:numPr>
            </w:pPr>
            <w:r w:rsidRPr="00F37B44">
              <w:t>FEVG</w:t>
            </w:r>
            <w:r w:rsidR="00601A4D" w:rsidRPr="00F37B44">
              <w:t xml:space="preserve"> (%)</w:t>
            </w:r>
          </w:p>
        </w:tc>
        <w:tc>
          <w:tcPr>
            <w:tcW w:w="1423" w:type="dxa"/>
            <w:tcBorders>
              <w:top w:val="dotted" w:sz="4" w:space="0" w:color="auto"/>
              <w:bottom w:val="dotted" w:sz="4" w:space="0" w:color="auto"/>
            </w:tcBorders>
          </w:tcPr>
          <w:p w14:paraId="3584BF6C" w14:textId="77777777" w:rsidR="00BE0988" w:rsidRPr="00F37B44" w:rsidRDefault="00BE0988" w:rsidP="00C71A55">
            <w:pPr>
              <w:rPr>
                <w:b/>
                <w:bCs/>
              </w:rPr>
            </w:pPr>
          </w:p>
        </w:tc>
        <w:tc>
          <w:tcPr>
            <w:tcW w:w="1424" w:type="dxa"/>
            <w:tcBorders>
              <w:top w:val="dotted" w:sz="4" w:space="0" w:color="auto"/>
              <w:bottom w:val="dotted" w:sz="4" w:space="0" w:color="auto"/>
            </w:tcBorders>
          </w:tcPr>
          <w:p w14:paraId="40B064E1" w14:textId="77777777" w:rsidR="00BE0988" w:rsidRPr="00F37B44" w:rsidRDefault="00BE0988" w:rsidP="00C71A55">
            <w:pPr>
              <w:rPr>
                <w:b/>
                <w:bCs/>
              </w:rPr>
            </w:pPr>
          </w:p>
        </w:tc>
        <w:tc>
          <w:tcPr>
            <w:tcW w:w="1423" w:type="dxa"/>
            <w:tcBorders>
              <w:top w:val="dotted" w:sz="4" w:space="0" w:color="auto"/>
              <w:bottom w:val="dotted" w:sz="4" w:space="0" w:color="auto"/>
            </w:tcBorders>
          </w:tcPr>
          <w:p w14:paraId="4A1AF2FD" w14:textId="77777777" w:rsidR="00BE0988" w:rsidRPr="00F37B44" w:rsidRDefault="00BE0988" w:rsidP="00C71A55">
            <w:pPr>
              <w:rPr>
                <w:b/>
                <w:bCs/>
              </w:rPr>
            </w:pPr>
          </w:p>
        </w:tc>
        <w:tc>
          <w:tcPr>
            <w:tcW w:w="1424" w:type="dxa"/>
            <w:tcBorders>
              <w:top w:val="dotted" w:sz="4" w:space="0" w:color="auto"/>
              <w:bottom w:val="dotted" w:sz="4" w:space="0" w:color="auto"/>
            </w:tcBorders>
          </w:tcPr>
          <w:p w14:paraId="06E8B94B" w14:textId="77777777" w:rsidR="00BE0988" w:rsidRPr="00F37B44" w:rsidRDefault="00BE0988" w:rsidP="00C71A55">
            <w:pPr>
              <w:rPr>
                <w:b/>
                <w:bCs/>
              </w:rPr>
            </w:pPr>
          </w:p>
        </w:tc>
      </w:tr>
      <w:tr w:rsidR="009D2010" w:rsidRPr="00F37B44" w14:paraId="5A2F0122" w14:textId="77777777" w:rsidTr="002E4E40">
        <w:trPr>
          <w:trHeight w:val="135"/>
        </w:trPr>
        <w:tc>
          <w:tcPr>
            <w:tcW w:w="2344" w:type="dxa"/>
            <w:vMerge/>
          </w:tcPr>
          <w:p w14:paraId="43676BC9" w14:textId="77777777" w:rsidR="00BE0988" w:rsidRPr="00F37B44" w:rsidRDefault="00BE0988" w:rsidP="00C71A55">
            <w:pPr>
              <w:rPr>
                <w:b/>
                <w:bCs/>
              </w:rPr>
            </w:pPr>
          </w:p>
        </w:tc>
        <w:tc>
          <w:tcPr>
            <w:tcW w:w="5954" w:type="dxa"/>
            <w:tcBorders>
              <w:top w:val="dotted" w:sz="4" w:space="0" w:color="auto"/>
              <w:bottom w:val="dotted" w:sz="4" w:space="0" w:color="auto"/>
            </w:tcBorders>
            <w:noWrap/>
          </w:tcPr>
          <w:p w14:paraId="719EDF93" w14:textId="21B7486E" w:rsidR="00BE0988" w:rsidRPr="00F37B44" w:rsidRDefault="00BE0988" w:rsidP="00FA52CC">
            <w:pPr>
              <w:pStyle w:val="Paragraphedeliste"/>
              <w:numPr>
                <w:ilvl w:val="0"/>
                <w:numId w:val="10"/>
              </w:numPr>
            </w:pPr>
            <w:r w:rsidRPr="00F37B44">
              <w:t>Dysfonction cardiaque gauche (Oui/Non</w:t>
            </w:r>
            <w:r w:rsidR="00945FB2" w:rsidRPr="00F37B44">
              <w:t>/NSP</w:t>
            </w:r>
            <w:r w:rsidRPr="00F37B44">
              <w:t> ; si oui : préciser si systolique ou diastolique)</w:t>
            </w:r>
          </w:p>
        </w:tc>
        <w:tc>
          <w:tcPr>
            <w:tcW w:w="1423" w:type="dxa"/>
            <w:tcBorders>
              <w:top w:val="dotted" w:sz="4" w:space="0" w:color="auto"/>
              <w:bottom w:val="dotted" w:sz="4" w:space="0" w:color="auto"/>
            </w:tcBorders>
          </w:tcPr>
          <w:p w14:paraId="76F3F745" w14:textId="77777777" w:rsidR="00BE0988" w:rsidRPr="00F37B44" w:rsidRDefault="00BE0988" w:rsidP="00C71A55">
            <w:pPr>
              <w:rPr>
                <w:b/>
                <w:bCs/>
              </w:rPr>
            </w:pPr>
          </w:p>
        </w:tc>
        <w:tc>
          <w:tcPr>
            <w:tcW w:w="1424" w:type="dxa"/>
            <w:tcBorders>
              <w:top w:val="dotted" w:sz="4" w:space="0" w:color="auto"/>
              <w:bottom w:val="dotted" w:sz="4" w:space="0" w:color="auto"/>
            </w:tcBorders>
          </w:tcPr>
          <w:p w14:paraId="08620F6D" w14:textId="77777777" w:rsidR="00BE0988" w:rsidRPr="00F37B44" w:rsidRDefault="00BE0988" w:rsidP="00C71A55">
            <w:pPr>
              <w:rPr>
                <w:b/>
                <w:bCs/>
              </w:rPr>
            </w:pPr>
          </w:p>
        </w:tc>
        <w:tc>
          <w:tcPr>
            <w:tcW w:w="1423" w:type="dxa"/>
            <w:tcBorders>
              <w:top w:val="dotted" w:sz="4" w:space="0" w:color="auto"/>
              <w:bottom w:val="dotted" w:sz="4" w:space="0" w:color="auto"/>
            </w:tcBorders>
          </w:tcPr>
          <w:p w14:paraId="34F677BB" w14:textId="77777777" w:rsidR="00BE0988" w:rsidRPr="00F37B44" w:rsidRDefault="00BE0988" w:rsidP="00C71A55">
            <w:pPr>
              <w:rPr>
                <w:b/>
                <w:bCs/>
              </w:rPr>
            </w:pPr>
          </w:p>
        </w:tc>
        <w:tc>
          <w:tcPr>
            <w:tcW w:w="1424" w:type="dxa"/>
            <w:tcBorders>
              <w:top w:val="dotted" w:sz="4" w:space="0" w:color="auto"/>
              <w:bottom w:val="dotted" w:sz="4" w:space="0" w:color="auto"/>
            </w:tcBorders>
          </w:tcPr>
          <w:p w14:paraId="6E5BFE13" w14:textId="77777777" w:rsidR="00BE0988" w:rsidRPr="00F37B44" w:rsidRDefault="00BE0988" w:rsidP="00C71A55">
            <w:pPr>
              <w:rPr>
                <w:b/>
                <w:bCs/>
              </w:rPr>
            </w:pPr>
          </w:p>
        </w:tc>
      </w:tr>
      <w:tr w:rsidR="009D2010" w:rsidRPr="00F37B44" w14:paraId="5D7D9E88" w14:textId="77777777" w:rsidTr="002E4E40">
        <w:trPr>
          <w:trHeight w:val="135"/>
        </w:trPr>
        <w:tc>
          <w:tcPr>
            <w:tcW w:w="2344" w:type="dxa"/>
            <w:vMerge/>
          </w:tcPr>
          <w:p w14:paraId="584B5449" w14:textId="77777777" w:rsidR="00BE0988" w:rsidRPr="00F37B44" w:rsidRDefault="00BE0988" w:rsidP="00C71A55">
            <w:pPr>
              <w:rPr>
                <w:b/>
                <w:bCs/>
              </w:rPr>
            </w:pPr>
          </w:p>
        </w:tc>
        <w:tc>
          <w:tcPr>
            <w:tcW w:w="5954" w:type="dxa"/>
            <w:tcBorders>
              <w:top w:val="dotted" w:sz="4" w:space="0" w:color="auto"/>
              <w:bottom w:val="dotted" w:sz="4" w:space="0" w:color="auto"/>
            </w:tcBorders>
            <w:noWrap/>
          </w:tcPr>
          <w:p w14:paraId="5CED53AD" w14:textId="1F0B7A9D" w:rsidR="00BE0988" w:rsidRPr="00F37B44" w:rsidRDefault="00BE0988" w:rsidP="006861B8">
            <w:pPr>
              <w:pStyle w:val="Paragraphedeliste"/>
              <w:numPr>
                <w:ilvl w:val="0"/>
                <w:numId w:val="10"/>
              </w:numPr>
            </w:pPr>
            <w:r w:rsidRPr="00F37B44">
              <w:t>Valvulopathie (Oui/Non</w:t>
            </w:r>
            <w:r w:rsidR="00945FB2" w:rsidRPr="00F37B44">
              <w:t>/NSP</w:t>
            </w:r>
            <w:r w:rsidRPr="00F37B44">
              <w:t> ; si oui : préciser)</w:t>
            </w:r>
          </w:p>
        </w:tc>
        <w:tc>
          <w:tcPr>
            <w:tcW w:w="1423" w:type="dxa"/>
            <w:tcBorders>
              <w:top w:val="dotted" w:sz="4" w:space="0" w:color="auto"/>
              <w:bottom w:val="dotted" w:sz="4" w:space="0" w:color="auto"/>
            </w:tcBorders>
          </w:tcPr>
          <w:p w14:paraId="17B007EA" w14:textId="77777777" w:rsidR="00BE0988" w:rsidRPr="00F37B44" w:rsidRDefault="00BE0988" w:rsidP="00C71A55">
            <w:pPr>
              <w:rPr>
                <w:b/>
                <w:bCs/>
              </w:rPr>
            </w:pPr>
          </w:p>
        </w:tc>
        <w:tc>
          <w:tcPr>
            <w:tcW w:w="1424" w:type="dxa"/>
            <w:tcBorders>
              <w:top w:val="dotted" w:sz="4" w:space="0" w:color="auto"/>
              <w:bottom w:val="dotted" w:sz="4" w:space="0" w:color="auto"/>
            </w:tcBorders>
          </w:tcPr>
          <w:p w14:paraId="572C5D58" w14:textId="77777777" w:rsidR="00BE0988" w:rsidRPr="00F37B44" w:rsidRDefault="00BE0988" w:rsidP="00C71A55">
            <w:pPr>
              <w:rPr>
                <w:b/>
                <w:bCs/>
              </w:rPr>
            </w:pPr>
          </w:p>
        </w:tc>
        <w:tc>
          <w:tcPr>
            <w:tcW w:w="1423" w:type="dxa"/>
            <w:tcBorders>
              <w:top w:val="dotted" w:sz="4" w:space="0" w:color="auto"/>
              <w:bottom w:val="dotted" w:sz="4" w:space="0" w:color="auto"/>
            </w:tcBorders>
          </w:tcPr>
          <w:p w14:paraId="5C05E1CB" w14:textId="77777777" w:rsidR="00BE0988" w:rsidRPr="00F37B44" w:rsidRDefault="00BE0988" w:rsidP="00C71A55">
            <w:pPr>
              <w:rPr>
                <w:b/>
                <w:bCs/>
              </w:rPr>
            </w:pPr>
          </w:p>
        </w:tc>
        <w:tc>
          <w:tcPr>
            <w:tcW w:w="1424" w:type="dxa"/>
            <w:tcBorders>
              <w:top w:val="dotted" w:sz="4" w:space="0" w:color="auto"/>
              <w:bottom w:val="dotted" w:sz="4" w:space="0" w:color="auto"/>
            </w:tcBorders>
          </w:tcPr>
          <w:p w14:paraId="68B40701" w14:textId="77777777" w:rsidR="00BE0988" w:rsidRPr="00F37B44" w:rsidRDefault="00BE0988" w:rsidP="00C71A55">
            <w:pPr>
              <w:rPr>
                <w:b/>
                <w:bCs/>
              </w:rPr>
            </w:pPr>
          </w:p>
        </w:tc>
      </w:tr>
      <w:tr w:rsidR="009D2010" w:rsidRPr="00F37B44" w14:paraId="5D968B3C" w14:textId="77777777" w:rsidTr="002E4E40">
        <w:trPr>
          <w:trHeight w:val="135"/>
        </w:trPr>
        <w:tc>
          <w:tcPr>
            <w:tcW w:w="2344" w:type="dxa"/>
            <w:vMerge/>
          </w:tcPr>
          <w:p w14:paraId="3737BA32" w14:textId="77777777" w:rsidR="00BE0988" w:rsidRPr="00F37B44" w:rsidRDefault="00BE0988" w:rsidP="00C71A55">
            <w:pPr>
              <w:rPr>
                <w:b/>
                <w:bCs/>
              </w:rPr>
            </w:pPr>
          </w:p>
        </w:tc>
        <w:tc>
          <w:tcPr>
            <w:tcW w:w="5954" w:type="dxa"/>
            <w:tcBorders>
              <w:top w:val="dotted" w:sz="4" w:space="0" w:color="auto"/>
              <w:bottom w:val="dotted" w:sz="4" w:space="0" w:color="auto"/>
            </w:tcBorders>
            <w:noWrap/>
          </w:tcPr>
          <w:p w14:paraId="6FEEF47E" w14:textId="77777777" w:rsidR="00BE0988" w:rsidRPr="00F37B44" w:rsidRDefault="00BE0988" w:rsidP="006861B8">
            <w:pPr>
              <w:pStyle w:val="Paragraphedeliste"/>
              <w:numPr>
                <w:ilvl w:val="0"/>
                <w:numId w:val="10"/>
              </w:numPr>
            </w:pPr>
            <w:r w:rsidRPr="00F37B44">
              <w:t>Pression artérielle pulmonaire systolique moyenne *</w:t>
            </w:r>
          </w:p>
        </w:tc>
        <w:tc>
          <w:tcPr>
            <w:tcW w:w="1423" w:type="dxa"/>
            <w:tcBorders>
              <w:top w:val="dotted" w:sz="4" w:space="0" w:color="auto"/>
              <w:bottom w:val="dotted" w:sz="4" w:space="0" w:color="auto"/>
            </w:tcBorders>
          </w:tcPr>
          <w:p w14:paraId="3D2667EE" w14:textId="77777777" w:rsidR="00BE0988" w:rsidRPr="00F37B44" w:rsidRDefault="00BE0988" w:rsidP="00C71A55">
            <w:pPr>
              <w:rPr>
                <w:b/>
                <w:bCs/>
              </w:rPr>
            </w:pPr>
          </w:p>
        </w:tc>
        <w:tc>
          <w:tcPr>
            <w:tcW w:w="1424" w:type="dxa"/>
            <w:tcBorders>
              <w:top w:val="dotted" w:sz="4" w:space="0" w:color="auto"/>
              <w:bottom w:val="dotted" w:sz="4" w:space="0" w:color="auto"/>
            </w:tcBorders>
          </w:tcPr>
          <w:p w14:paraId="056DED81" w14:textId="77777777" w:rsidR="00BE0988" w:rsidRPr="00F37B44" w:rsidRDefault="00BE0988" w:rsidP="00C71A55">
            <w:pPr>
              <w:rPr>
                <w:b/>
                <w:bCs/>
              </w:rPr>
            </w:pPr>
          </w:p>
        </w:tc>
        <w:tc>
          <w:tcPr>
            <w:tcW w:w="1423" w:type="dxa"/>
            <w:tcBorders>
              <w:top w:val="dotted" w:sz="4" w:space="0" w:color="auto"/>
              <w:bottom w:val="dotted" w:sz="4" w:space="0" w:color="auto"/>
            </w:tcBorders>
          </w:tcPr>
          <w:p w14:paraId="653D31BF" w14:textId="77777777" w:rsidR="00BE0988" w:rsidRPr="00F37B44" w:rsidRDefault="00BE0988" w:rsidP="00C71A55">
            <w:pPr>
              <w:rPr>
                <w:b/>
                <w:bCs/>
              </w:rPr>
            </w:pPr>
          </w:p>
        </w:tc>
        <w:tc>
          <w:tcPr>
            <w:tcW w:w="1424" w:type="dxa"/>
            <w:tcBorders>
              <w:top w:val="dotted" w:sz="4" w:space="0" w:color="auto"/>
              <w:bottom w:val="dotted" w:sz="4" w:space="0" w:color="auto"/>
            </w:tcBorders>
          </w:tcPr>
          <w:p w14:paraId="77AA5BF4" w14:textId="77777777" w:rsidR="00BE0988" w:rsidRPr="00F37B44" w:rsidRDefault="00BE0988" w:rsidP="00C71A55">
            <w:pPr>
              <w:rPr>
                <w:b/>
                <w:bCs/>
              </w:rPr>
            </w:pPr>
          </w:p>
        </w:tc>
      </w:tr>
      <w:tr w:rsidR="009D2010" w:rsidRPr="00F37B44" w14:paraId="7209DF02" w14:textId="77777777" w:rsidTr="002E4E40">
        <w:trPr>
          <w:trHeight w:val="135"/>
        </w:trPr>
        <w:tc>
          <w:tcPr>
            <w:tcW w:w="2344" w:type="dxa"/>
            <w:vMerge/>
          </w:tcPr>
          <w:p w14:paraId="736876B4" w14:textId="77777777" w:rsidR="00BE0988" w:rsidRPr="00F37B44" w:rsidRDefault="00BE0988" w:rsidP="00C71A55">
            <w:pPr>
              <w:rPr>
                <w:b/>
                <w:bCs/>
              </w:rPr>
            </w:pPr>
          </w:p>
        </w:tc>
        <w:tc>
          <w:tcPr>
            <w:tcW w:w="5954" w:type="dxa"/>
            <w:tcBorders>
              <w:top w:val="dotted" w:sz="4" w:space="0" w:color="auto"/>
              <w:bottom w:val="dotted" w:sz="4" w:space="0" w:color="auto"/>
            </w:tcBorders>
            <w:noWrap/>
          </w:tcPr>
          <w:p w14:paraId="099EC58A" w14:textId="77777777" w:rsidR="00BE0988" w:rsidRPr="00F37B44" w:rsidRDefault="00BE0988" w:rsidP="00FA52CC">
            <w:pPr>
              <w:pStyle w:val="Paragraphedeliste"/>
              <w:numPr>
                <w:ilvl w:val="0"/>
                <w:numId w:val="10"/>
              </w:numPr>
            </w:pPr>
            <w:r w:rsidRPr="00F37B44">
              <w:t>V</w:t>
            </w:r>
            <w:r w:rsidRPr="00F37B44">
              <w:rPr>
                <w:vertAlign w:val="subscript"/>
              </w:rPr>
              <w:t>IT</w:t>
            </w:r>
            <w:r w:rsidRPr="00F37B44">
              <w:t>* (m/s)</w:t>
            </w:r>
          </w:p>
        </w:tc>
        <w:tc>
          <w:tcPr>
            <w:tcW w:w="1423" w:type="dxa"/>
            <w:tcBorders>
              <w:top w:val="dotted" w:sz="4" w:space="0" w:color="auto"/>
              <w:bottom w:val="dotted" w:sz="4" w:space="0" w:color="auto"/>
            </w:tcBorders>
          </w:tcPr>
          <w:p w14:paraId="2B0CF336" w14:textId="77777777" w:rsidR="00BE0988" w:rsidRPr="00F37B44" w:rsidRDefault="00BE0988" w:rsidP="00C71A55">
            <w:pPr>
              <w:rPr>
                <w:b/>
                <w:bCs/>
              </w:rPr>
            </w:pPr>
          </w:p>
        </w:tc>
        <w:tc>
          <w:tcPr>
            <w:tcW w:w="1424" w:type="dxa"/>
            <w:tcBorders>
              <w:top w:val="dotted" w:sz="4" w:space="0" w:color="auto"/>
              <w:bottom w:val="dotted" w:sz="4" w:space="0" w:color="auto"/>
            </w:tcBorders>
          </w:tcPr>
          <w:p w14:paraId="2ADB1B50" w14:textId="77777777" w:rsidR="00BE0988" w:rsidRPr="00F37B44" w:rsidRDefault="00BE0988" w:rsidP="00C71A55">
            <w:pPr>
              <w:rPr>
                <w:b/>
                <w:bCs/>
              </w:rPr>
            </w:pPr>
          </w:p>
        </w:tc>
        <w:tc>
          <w:tcPr>
            <w:tcW w:w="1423" w:type="dxa"/>
            <w:tcBorders>
              <w:top w:val="dotted" w:sz="4" w:space="0" w:color="auto"/>
              <w:bottom w:val="dotted" w:sz="4" w:space="0" w:color="auto"/>
            </w:tcBorders>
          </w:tcPr>
          <w:p w14:paraId="32B3847C" w14:textId="77777777" w:rsidR="00BE0988" w:rsidRPr="00F37B44" w:rsidRDefault="00BE0988" w:rsidP="00C71A55">
            <w:pPr>
              <w:rPr>
                <w:b/>
                <w:bCs/>
              </w:rPr>
            </w:pPr>
          </w:p>
        </w:tc>
        <w:tc>
          <w:tcPr>
            <w:tcW w:w="1424" w:type="dxa"/>
            <w:tcBorders>
              <w:top w:val="dotted" w:sz="4" w:space="0" w:color="auto"/>
              <w:bottom w:val="dotted" w:sz="4" w:space="0" w:color="auto"/>
            </w:tcBorders>
          </w:tcPr>
          <w:p w14:paraId="2BEE5A45" w14:textId="77777777" w:rsidR="00BE0988" w:rsidRPr="00F37B44" w:rsidRDefault="00BE0988" w:rsidP="00C71A55">
            <w:pPr>
              <w:rPr>
                <w:b/>
                <w:bCs/>
              </w:rPr>
            </w:pPr>
          </w:p>
        </w:tc>
      </w:tr>
      <w:tr w:rsidR="009D2010" w:rsidRPr="00F37B44" w14:paraId="36039F9E" w14:textId="77777777" w:rsidTr="002E4E40">
        <w:trPr>
          <w:trHeight w:val="135"/>
        </w:trPr>
        <w:tc>
          <w:tcPr>
            <w:tcW w:w="2344" w:type="dxa"/>
            <w:vMerge/>
          </w:tcPr>
          <w:p w14:paraId="7FBD36AD" w14:textId="77777777" w:rsidR="00BE0988" w:rsidRPr="00F37B44" w:rsidRDefault="00BE0988" w:rsidP="00C71A55">
            <w:pPr>
              <w:rPr>
                <w:b/>
                <w:bCs/>
              </w:rPr>
            </w:pPr>
          </w:p>
        </w:tc>
        <w:tc>
          <w:tcPr>
            <w:tcW w:w="5954" w:type="dxa"/>
            <w:tcBorders>
              <w:top w:val="dotted" w:sz="4" w:space="0" w:color="auto"/>
              <w:bottom w:val="dotted" w:sz="4" w:space="0" w:color="auto"/>
            </w:tcBorders>
            <w:noWrap/>
          </w:tcPr>
          <w:p w14:paraId="18E77ADE" w14:textId="6B5C9483" w:rsidR="00BE0988" w:rsidRPr="00F37B44" w:rsidRDefault="00BE0988" w:rsidP="00FA52CC">
            <w:pPr>
              <w:pStyle w:val="Paragraphedeliste"/>
              <w:numPr>
                <w:ilvl w:val="0"/>
                <w:numId w:val="10"/>
              </w:numPr>
            </w:pPr>
            <w:r w:rsidRPr="00F37B44">
              <w:t>Dilatation des cavités droites (Oui/Non/</w:t>
            </w:r>
            <w:r w:rsidR="00945FB2" w:rsidRPr="00F37B44">
              <w:t xml:space="preserve">NSP, </w:t>
            </w:r>
            <w:r w:rsidRPr="00F37B44">
              <w:t>si oui : préciser)</w:t>
            </w:r>
          </w:p>
        </w:tc>
        <w:tc>
          <w:tcPr>
            <w:tcW w:w="1423" w:type="dxa"/>
            <w:tcBorders>
              <w:top w:val="dotted" w:sz="4" w:space="0" w:color="auto"/>
              <w:bottom w:val="dotted" w:sz="4" w:space="0" w:color="auto"/>
            </w:tcBorders>
          </w:tcPr>
          <w:p w14:paraId="03615F68" w14:textId="77777777" w:rsidR="00BE0988" w:rsidRPr="00F37B44" w:rsidRDefault="00BE0988" w:rsidP="00C71A55">
            <w:pPr>
              <w:rPr>
                <w:b/>
                <w:bCs/>
              </w:rPr>
            </w:pPr>
          </w:p>
        </w:tc>
        <w:tc>
          <w:tcPr>
            <w:tcW w:w="1424" w:type="dxa"/>
            <w:tcBorders>
              <w:top w:val="dotted" w:sz="4" w:space="0" w:color="auto"/>
              <w:bottom w:val="dotted" w:sz="4" w:space="0" w:color="auto"/>
            </w:tcBorders>
          </w:tcPr>
          <w:p w14:paraId="4995DA91" w14:textId="77777777" w:rsidR="00BE0988" w:rsidRPr="00F37B44" w:rsidRDefault="00BE0988" w:rsidP="00C71A55">
            <w:pPr>
              <w:rPr>
                <w:b/>
                <w:bCs/>
              </w:rPr>
            </w:pPr>
          </w:p>
        </w:tc>
        <w:tc>
          <w:tcPr>
            <w:tcW w:w="1423" w:type="dxa"/>
            <w:tcBorders>
              <w:top w:val="dotted" w:sz="4" w:space="0" w:color="auto"/>
              <w:bottom w:val="dotted" w:sz="4" w:space="0" w:color="auto"/>
            </w:tcBorders>
          </w:tcPr>
          <w:p w14:paraId="14EED8F3" w14:textId="77777777" w:rsidR="00BE0988" w:rsidRPr="00F37B44" w:rsidRDefault="00BE0988" w:rsidP="00C71A55">
            <w:pPr>
              <w:rPr>
                <w:b/>
                <w:bCs/>
              </w:rPr>
            </w:pPr>
          </w:p>
        </w:tc>
        <w:tc>
          <w:tcPr>
            <w:tcW w:w="1424" w:type="dxa"/>
            <w:tcBorders>
              <w:top w:val="dotted" w:sz="4" w:space="0" w:color="auto"/>
              <w:bottom w:val="dotted" w:sz="4" w:space="0" w:color="auto"/>
            </w:tcBorders>
          </w:tcPr>
          <w:p w14:paraId="2A05A7D0" w14:textId="77777777" w:rsidR="00BE0988" w:rsidRPr="00F37B44" w:rsidRDefault="00BE0988" w:rsidP="00C71A55">
            <w:pPr>
              <w:rPr>
                <w:b/>
                <w:bCs/>
              </w:rPr>
            </w:pPr>
          </w:p>
        </w:tc>
      </w:tr>
      <w:tr w:rsidR="009D2010" w:rsidRPr="00F37B44" w14:paraId="70762014" w14:textId="77777777" w:rsidTr="002E4E40">
        <w:trPr>
          <w:trHeight w:val="270"/>
        </w:trPr>
        <w:tc>
          <w:tcPr>
            <w:tcW w:w="2344" w:type="dxa"/>
            <w:vMerge/>
          </w:tcPr>
          <w:p w14:paraId="440F4E0F" w14:textId="77777777" w:rsidR="00BE0988" w:rsidRPr="00F37B44" w:rsidRDefault="00BE0988" w:rsidP="00C71A55">
            <w:pPr>
              <w:rPr>
                <w:b/>
                <w:bCs/>
              </w:rPr>
            </w:pPr>
          </w:p>
        </w:tc>
        <w:tc>
          <w:tcPr>
            <w:tcW w:w="5954" w:type="dxa"/>
            <w:tcBorders>
              <w:top w:val="dotted" w:sz="4" w:space="0" w:color="auto"/>
              <w:bottom w:val="dotted" w:sz="4" w:space="0" w:color="auto"/>
            </w:tcBorders>
            <w:noWrap/>
          </w:tcPr>
          <w:p w14:paraId="1A32713D" w14:textId="77777777" w:rsidR="00BE0988" w:rsidRPr="00F37B44" w:rsidRDefault="00BE0988" w:rsidP="00FA52CC">
            <w:pPr>
              <w:pStyle w:val="Paragraphedeliste"/>
              <w:numPr>
                <w:ilvl w:val="0"/>
                <w:numId w:val="10"/>
              </w:numPr>
            </w:pPr>
            <w:r w:rsidRPr="00F37B44">
              <w:t>Mouvement paradoxal du septum interventriculaire (Oui/Non/Non renseigné)</w:t>
            </w:r>
          </w:p>
        </w:tc>
        <w:tc>
          <w:tcPr>
            <w:tcW w:w="1423" w:type="dxa"/>
            <w:tcBorders>
              <w:top w:val="dotted" w:sz="4" w:space="0" w:color="auto"/>
              <w:bottom w:val="dotted" w:sz="4" w:space="0" w:color="auto"/>
            </w:tcBorders>
          </w:tcPr>
          <w:p w14:paraId="1C2EF832" w14:textId="77777777" w:rsidR="00BE0988" w:rsidRPr="00F37B44" w:rsidRDefault="00BE0988" w:rsidP="00C71A55">
            <w:pPr>
              <w:rPr>
                <w:b/>
                <w:bCs/>
              </w:rPr>
            </w:pPr>
          </w:p>
        </w:tc>
        <w:tc>
          <w:tcPr>
            <w:tcW w:w="1424" w:type="dxa"/>
            <w:tcBorders>
              <w:top w:val="dotted" w:sz="4" w:space="0" w:color="auto"/>
              <w:bottom w:val="dotted" w:sz="4" w:space="0" w:color="auto"/>
            </w:tcBorders>
          </w:tcPr>
          <w:p w14:paraId="50F45122" w14:textId="77777777" w:rsidR="00BE0988" w:rsidRPr="00F37B44" w:rsidRDefault="00BE0988" w:rsidP="00C71A55">
            <w:pPr>
              <w:rPr>
                <w:b/>
                <w:bCs/>
              </w:rPr>
            </w:pPr>
          </w:p>
        </w:tc>
        <w:tc>
          <w:tcPr>
            <w:tcW w:w="1423" w:type="dxa"/>
            <w:tcBorders>
              <w:top w:val="dotted" w:sz="4" w:space="0" w:color="auto"/>
              <w:bottom w:val="dotted" w:sz="4" w:space="0" w:color="auto"/>
            </w:tcBorders>
          </w:tcPr>
          <w:p w14:paraId="47D95D51" w14:textId="77777777" w:rsidR="00BE0988" w:rsidRPr="00F37B44" w:rsidRDefault="00BE0988" w:rsidP="00C71A55">
            <w:pPr>
              <w:rPr>
                <w:b/>
                <w:bCs/>
              </w:rPr>
            </w:pPr>
          </w:p>
        </w:tc>
        <w:tc>
          <w:tcPr>
            <w:tcW w:w="1424" w:type="dxa"/>
            <w:tcBorders>
              <w:top w:val="dotted" w:sz="4" w:space="0" w:color="auto"/>
              <w:bottom w:val="dotted" w:sz="4" w:space="0" w:color="auto"/>
            </w:tcBorders>
          </w:tcPr>
          <w:p w14:paraId="78DDCFB4" w14:textId="77777777" w:rsidR="00BE0988" w:rsidRPr="00F37B44" w:rsidRDefault="00BE0988" w:rsidP="00C71A55">
            <w:pPr>
              <w:rPr>
                <w:b/>
                <w:bCs/>
              </w:rPr>
            </w:pPr>
          </w:p>
        </w:tc>
      </w:tr>
      <w:tr w:rsidR="009D2010" w:rsidRPr="00F37B44" w14:paraId="0F576947" w14:textId="77777777" w:rsidTr="002E4E40">
        <w:trPr>
          <w:trHeight w:val="135"/>
        </w:trPr>
        <w:tc>
          <w:tcPr>
            <w:tcW w:w="2344" w:type="dxa"/>
            <w:vMerge/>
          </w:tcPr>
          <w:p w14:paraId="25B62AD8" w14:textId="77777777" w:rsidR="00BE0988" w:rsidRPr="00F37B44" w:rsidRDefault="00BE0988" w:rsidP="00C71A55">
            <w:pPr>
              <w:rPr>
                <w:b/>
                <w:bCs/>
              </w:rPr>
            </w:pPr>
          </w:p>
        </w:tc>
        <w:tc>
          <w:tcPr>
            <w:tcW w:w="5954" w:type="dxa"/>
            <w:tcBorders>
              <w:top w:val="dotted" w:sz="4" w:space="0" w:color="auto"/>
              <w:bottom w:val="dotted" w:sz="4" w:space="0" w:color="auto"/>
            </w:tcBorders>
            <w:noWrap/>
          </w:tcPr>
          <w:p w14:paraId="58966494" w14:textId="2F5A33D0" w:rsidR="00BE0988" w:rsidRPr="00F37B44" w:rsidRDefault="00BE0988" w:rsidP="00FA52CC">
            <w:pPr>
              <w:pStyle w:val="Paragraphedeliste"/>
              <w:numPr>
                <w:ilvl w:val="0"/>
                <w:numId w:val="10"/>
              </w:numPr>
            </w:pPr>
            <w:r w:rsidRPr="00F37B44">
              <w:t>Shunt droit-gauche par réouverture du foramen ovale (Oui/Non</w:t>
            </w:r>
            <w:r w:rsidR="00945FB2" w:rsidRPr="00F37B44">
              <w:t>/ne sait pas</w:t>
            </w:r>
            <w:r w:rsidRPr="00F37B44">
              <w:t>)</w:t>
            </w:r>
          </w:p>
        </w:tc>
        <w:tc>
          <w:tcPr>
            <w:tcW w:w="1423" w:type="dxa"/>
            <w:tcBorders>
              <w:top w:val="dotted" w:sz="4" w:space="0" w:color="auto"/>
              <w:bottom w:val="dotted" w:sz="4" w:space="0" w:color="auto"/>
            </w:tcBorders>
          </w:tcPr>
          <w:p w14:paraId="1C9D5FE1" w14:textId="77777777" w:rsidR="00BE0988" w:rsidRPr="00F37B44" w:rsidRDefault="00BE0988" w:rsidP="00C71A55">
            <w:pPr>
              <w:rPr>
                <w:b/>
                <w:bCs/>
              </w:rPr>
            </w:pPr>
          </w:p>
        </w:tc>
        <w:tc>
          <w:tcPr>
            <w:tcW w:w="1424" w:type="dxa"/>
            <w:tcBorders>
              <w:top w:val="dotted" w:sz="4" w:space="0" w:color="auto"/>
              <w:bottom w:val="dotted" w:sz="4" w:space="0" w:color="auto"/>
            </w:tcBorders>
          </w:tcPr>
          <w:p w14:paraId="5C73F39C" w14:textId="77777777" w:rsidR="00BE0988" w:rsidRPr="00F37B44" w:rsidRDefault="00BE0988" w:rsidP="00C71A55">
            <w:pPr>
              <w:rPr>
                <w:b/>
                <w:bCs/>
              </w:rPr>
            </w:pPr>
          </w:p>
        </w:tc>
        <w:tc>
          <w:tcPr>
            <w:tcW w:w="1423" w:type="dxa"/>
            <w:tcBorders>
              <w:top w:val="dotted" w:sz="4" w:space="0" w:color="auto"/>
              <w:bottom w:val="dotted" w:sz="4" w:space="0" w:color="auto"/>
            </w:tcBorders>
          </w:tcPr>
          <w:p w14:paraId="67557C57" w14:textId="77777777" w:rsidR="00BE0988" w:rsidRPr="00F37B44" w:rsidRDefault="00BE0988" w:rsidP="00C71A55">
            <w:pPr>
              <w:rPr>
                <w:b/>
                <w:bCs/>
              </w:rPr>
            </w:pPr>
          </w:p>
        </w:tc>
        <w:tc>
          <w:tcPr>
            <w:tcW w:w="1424" w:type="dxa"/>
            <w:tcBorders>
              <w:top w:val="dotted" w:sz="4" w:space="0" w:color="auto"/>
              <w:bottom w:val="dotted" w:sz="4" w:space="0" w:color="auto"/>
            </w:tcBorders>
          </w:tcPr>
          <w:p w14:paraId="558FF92F" w14:textId="77777777" w:rsidR="00BE0988" w:rsidRPr="00F37B44" w:rsidRDefault="00BE0988" w:rsidP="00C71A55">
            <w:pPr>
              <w:rPr>
                <w:b/>
                <w:bCs/>
              </w:rPr>
            </w:pPr>
          </w:p>
        </w:tc>
      </w:tr>
      <w:tr w:rsidR="009D2010" w:rsidRPr="00F37B44" w14:paraId="7C152DA4" w14:textId="77777777" w:rsidTr="002E4E40">
        <w:trPr>
          <w:trHeight w:val="135"/>
        </w:trPr>
        <w:tc>
          <w:tcPr>
            <w:tcW w:w="2344" w:type="dxa"/>
            <w:vMerge/>
          </w:tcPr>
          <w:p w14:paraId="1488347D" w14:textId="77777777" w:rsidR="00BE0988" w:rsidRPr="00F37B44" w:rsidRDefault="00BE0988" w:rsidP="00C71A55">
            <w:pPr>
              <w:rPr>
                <w:b/>
                <w:bCs/>
              </w:rPr>
            </w:pPr>
          </w:p>
        </w:tc>
        <w:tc>
          <w:tcPr>
            <w:tcW w:w="5954" w:type="dxa"/>
            <w:tcBorders>
              <w:top w:val="dotted" w:sz="4" w:space="0" w:color="auto"/>
              <w:bottom w:val="single" w:sz="4" w:space="0" w:color="auto"/>
            </w:tcBorders>
            <w:noWrap/>
          </w:tcPr>
          <w:p w14:paraId="485259B4" w14:textId="1FF1DD91" w:rsidR="00BE0988" w:rsidRPr="00F37B44" w:rsidRDefault="00BE0988" w:rsidP="00BE0988">
            <w:pPr>
              <w:pStyle w:val="Paragraphedeliste"/>
              <w:numPr>
                <w:ilvl w:val="0"/>
                <w:numId w:val="10"/>
              </w:numPr>
            </w:pPr>
            <w:r w:rsidRPr="00F37B44">
              <w:t>Autre(s) signe(s) : préciser</w:t>
            </w:r>
          </w:p>
        </w:tc>
        <w:tc>
          <w:tcPr>
            <w:tcW w:w="1423" w:type="dxa"/>
            <w:tcBorders>
              <w:top w:val="dotted" w:sz="4" w:space="0" w:color="auto"/>
              <w:bottom w:val="single" w:sz="4" w:space="0" w:color="auto"/>
            </w:tcBorders>
          </w:tcPr>
          <w:p w14:paraId="1A48345F" w14:textId="77777777" w:rsidR="00BE0988" w:rsidRPr="00F37B44" w:rsidRDefault="00BE0988" w:rsidP="00C71A55">
            <w:pPr>
              <w:rPr>
                <w:b/>
                <w:bCs/>
              </w:rPr>
            </w:pPr>
          </w:p>
        </w:tc>
        <w:tc>
          <w:tcPr>
            <w:tcW w:w="1424" w:type="dxa"/>
            <w:tcBorders>
              <w:top w:val="dotted" w:sz="4" w:space="0" w:color="auto"/>
              <w:bottom w:val="single" w:sz="4" w:space="0" w:color="auto"/>
            </w:tcBorders>
          </w:tcPr>
          <w:p w14:paraId="5F0DDC27" w14:textId="77777777" w:rsidR="00BE0988" w:rsidRPr="00F37B44" w:rsidRDefault="00BE0988" w:rsidP="00C71A55">
            <w:pPr>
              <w:rPr>
                <w:b/>
                <w:bCs/>
              </w:rPr>
            </w:pPr>
          </w:p>
        </w:tc>
        <w:tc>
          <w:tcPr>
            <w:tcW w:w="1423" w:type="dxa"/>
            <w:tcBorders>
              <w:top w:val="dotted" w:sz="4" w:space="0" w:color="auto"/>
              <w:bottom w:val="single" w:sz="4" w:space="0" w:color="auto"/>
            </w:tcBorders>
          </w:tcPr>
          <w:p w14:paraId="31C3B47D" w14:textId="77777777" w:rsidR="00BE0988" w:rsidRPr="00F37B44" w:rsidRDefault="00BE0988" w:rsidP="00C71A55">
            <w:pPr>
              <w:rPr>
                <w:b/>
                <w:bCs/>
              </w:rPr>
            </w:pPr>
          </w:p>
        </w:tc>
        <w:tc>
          <w:tcPr>
            <w:tcW w:w="1424" w:type="dxa"/>
            <w:tcBorders>
              <w:top w:val="dotted" w:sz="4" w:space="0" w:color="auto"/>
              <w:bottom w:val="single" w:sz="4" w:space="0" w:color="auto"/>
            </w:tcBorders>
          </w:tcPr>
          <w:p w14:paraId="3BEFDD9A" w14:textId="77777777" w:rsidR="00BE0988" w:rsidRPr="00F37B44" w:rsidRDefault="00BE0988" w:rsidP="00C71A55">
            <w:pPr>
              <w:rPr>
                <w:b/>
                <w:bCs/>
              </w:rPr>
            </w:pPr>
          </w:p>
        </w:tc>
      </w:tr>
      <w:tr w:rsidR="009D2010" w:rsidRPr="00F37B44" w14:paraId="579BC365" w14:textId="77777777" w:rsidTr="002E4E40">
        <w:trPr>
          <w:trHeight w:val="135"/>
        </w:trPr>
        <w:tc>
          <w:tcPr>
            <w:tcW w:w="2344" w:type="dxa"/>
            <w:vMerge/>
          </w:tcPr>
          <w:p w14:paraId="32853378" w14:textId="77777777" w:rsidR="00BE0988" w:rsidRPr="00F37B44" w:rsidRDefault="00BE0988" w:rsidP="00C71A55">
            <w:pPr>
              <w:rPr>
                <w:b/>
                <w:bCs/>
              </w:rPr>
            </w:pPr>
          </w:p>
        </w:tc>
        <w:tc>
          <w:tcPr>
            <w:tcW w:w="5954" w:type="dxa"/>
            <w:tcBorders>
              <w:top w:val="single" w:sz="4" w:space="0" w:color="auto"/>
              <w:bottom w:val="dotted" w:sz="4" w:space="0" w:color="auto"/>
            </w:tcBorders>
            <w:noWrap/>
          </w:tcPr>
          <w:p w14:paraId="3B145251" w14:textId="4A48FF41" w:rsidR="00BE0988" w:rsidRPr="00F37B44" w:rsidRDefault="00BE0988" w:rsidP="00C71A55">
            <w:pPr>
              <w:rPr>
                <w:b/>
                <w:bCs/>
              </w:rPr>
            </w:pPr>
            <w:r w:rsidRPr="00F37B44">
              <w:rPr>
                <w:b/>
                <w:bCs/>
              </w:rPr>
              <w:t>Scanner thoracique</w:t>
            </w:r>
            <w:r w:rsidR="002C7A20" w:rsidRPr="00F37B44">
              <w:rPr>
                <w:b/>
                <w:bCs/>
              </w:rPr>
              <w:t xml:space="preserve"> (oui/non)</w:t>
            </w:r>
          </w:p>
        </w:tc>
        <w:tc>
          <w:tcPr>
            <w:tcW w:w="1423" w:type="dxa"/>
            <w:tcBorders>
              <w:top w:val="single" w:sz="4" w:space="0" w:color="auto"/>
              <w:bottom w:val="dotted" w:sz="4" w:space="0" w:color="auto"/>
            </w:tcBorders>
          </w:tcPr>
          <w:p w14:paraId="15A6D175" w14:textId="77777777" w:rsidR="00BE0988" w:rsidRPr="00F37B44" w:rsidRDefault="00BE0988" w:rsidP="00C71A55">
            <w:pPr>
              <w:rPr>
                <w:b/>
                <w:bCs/>
              </w:rPr>
            </w:pPr>
          </w:p>
        </w:tc>
        <w:tc>
          <w:tcPr>
            <w:tcW w:w="1424" w:type="dxa"/>
            <w:tcBorders>
              <w:top w:val="single" w:sz="4" w:space="0" w:color="auto"/>
              <w:bottom w:val="dotted" w:sz="4" w:space="0" w:color="auto"/>
            </w:tcBorders>
          </w:tcPr>
          <w:p w14:paraId="3BBE3BCA" w14:textId="77777777" w:rsidR="00BE0988" w:rsidRPr="00F37B44" w:rsidRDefault="00BE0988" w:rsidP="00C71A55">
            <w:pPr>
              <w:rPr>
                <w:b/>
                <w:bCs/>
              </w:rPr>
            </w:pPr>
          </w:p>
        </w:tc>
        <w:tc>
          <w:tcPr>
            <w:tcW w:w="1423" w:type="dxa"/>
            <w:tcBorders>
              <w:top w:val="single" w:sz="4" w:space="0" w:color="auto"/>
              <w:bottom w:val="dotted" w:sz="4" w:space="0" w:color="auto"/>
            </w:tcBorders>
          </w:tcPr>
          <w:p w14:paraId="0C087666" w14:textId="77777777" w:rsidR="00BE0988" w:rsidRPr="00F37B44" w:rsidRDefault="00BE0988" w:rsidP="00C71A55">
            <w:pPr>
              <w:rPr>
                <w:b/>
                <w:bCs/>
              </w:rPr>
            </w:pPr>
          </w:p>
        </w:tc>
        <w:tc>
          <w:tcPr>
            <w:tcW w:w="1424" w:type="dxa"/>
            <w:tcBorders>
              <w:top w:val="single" w:sz="4" w:space="0" w:color="auto"/>
              <w:bottom w:val="dotted" w:sz="4" w:space="0" w:color="auto"/>
            </w:tcBorders>
          </w:tcPr>
          <w:p w14:paraId="3BB2DB81" w14:textId="77777777" w:rsidR="00BE0988" w:rsidRPr="00F37B44" w:rsidRDefault="00BE0988" w:rsidP="00C71A55">
            <w:pPr>
              <w:rPr>
                <w:b/>
                <w:bCs/>
              </w:rPr>
            </w:pPr>
          </w:p>
        </w:tc>
      </w:tr>
      <w:tr w:rsidR="00945FB2" w:rsidRPr="00F37B44" w14:paraId="227677DA" w14:textId="77777777" w:rsidTr="002E4E40">
        <w:trPr>
          <w:trHeight w:val="135"/>
        </w:trPr>
        <w:tc>
          <w:tcPr>
            <w:tcW w:w="2344" w:type="dxa"/>
            <w:vMerge/>
          </w:tcPr>
          <w:p w14:paraId="44DEC98B" w14:textId="77777777" w:rsidR="00945FB2" w:rsidRPr="00F37B44" w:rsidRDefault="00945FB2" w:rsidP="00C71A55">
            <w:pPr>
              <w:rPr>
                <w:b/>
                <w:bCs/>
              </w:rPr>
            </w:pPr>
          </w:p>
        </w:tc>
        <w:tc>
          <w:tcPr>
            <w:tcW w:w="5954" w:type="dxa"/>
            <w:tcBorders>
              <w:top w:val="single" w:sz="4" w:space="0" w:color="auto"/>
              <w:bottom w:val="dotted" w:sz="4" w:space="0" w:color="auto"/>
            </w:tcBorders>
            <w:noWrap/>
          </w:tcPr>
          <w:p w14:paraId="339CFABE" w14:textId="2F0DDBF0" w:rsidR="00945FB2" w:rsidRPr="00F37B44" w:rsidRDefault="00945FB2" w:rsidP="00C71A55">
            <w:pPr>
              <w:rPr>
                <w:b/>
                <w:bCs/>
              </w:rPr>
            </w:pPr>
            <w:r w:rsidRPr="00F37B44">
              <w:rPr>
                <w:b/>
                <w:bCs/>
              </w:rPr>
              <w:t>Résultat du scan thoracique si disponible</w:t>
            </w:r>
            <w:r w:rsidR="006711FD" w:rsidRPr="00F37B44">
              <w:rPr>
                <w:b/>
                <w:bCs/>
              </w:rPr>
              <w:t xml:space="preserve"> (texte libre)</w:t>
            </w:r>
          </w:p>
          <w:p w14:paraId="31E6B728" w14:textId="34C98FC3" w:rsidR="006711FD" w:rsidRPr="00F37B44" w:rsidRDefault="006711FD" w:rsidP="00C71A55">
            <w:pPr>
              <w:rPr>
                <w:b/>
                <w:bCs/>
              </w:rPr>
            </w:pPr>
          </w:p>
        </w:tc>
        <w:tc>
          <w:tcPr>
            <w:tcW w:w="1423" w:type="dxa"/>
            <w:tcBorders>
              <w:top w:val="single" w:sz="4" w:space="0" w:color="auto"/>
              <w:bottom w:val="dotted" w:sz="4" w:space="0" w:color="auto"/>
            </w:tcBorders>
          </w:tcPr>
          <w:p w14:paraId="7B0D5551" w14:textId="77777777" w:rsidR="00945FB2" w:rsidRPr="00F37B44" w:rsidRDefault="00945FB2" w:rsidP="00C71A55">
            <w:pPr>
              <w:rPr>
                <w:b/>
                <w:bCs/>
              </w:rPr>
            </w:pPr>
          </w:p>
        </w:tc>
        <w:tc>
          <w:tcPr>
            <w:tcW w:w="1424" w:type="dxa"/>
            <w:tcBorders>
              <w:top w:val="single" w:sz="4" w:space="0" w:color="auto"/>
              <w:bottom w:val="dotted" w:sz="4" w:space="0" w:color="auto"/>
            </w:tcBorders>
          </w:tcPr>
          <w:p w14:paraId="498EF1D2" w14:textId="77777777" w:rsidR="00945FB2" w:rsidRPr="00F37B44" w:rsidRDefault="00945FB2" w:rsidP="00C71A55">
            <w:pPr>
              <w:rPr>
                <w:b/>
                <w:bCs/>
              </w:rPr>
            </w:pPr>
          </w:p>
        </w:tc>
        <w:tc>
          <w:tcPr>
            <w:tcW w:w="1423" w:type="dxa"/>
            <w:tcBorders>
              <w:top w:val="single" w:sz="4" w:space="0" w:color="auto"/>
              <w:bottom w:val="dotted" w:sz="4" w:space="0" w:color="auto"/>
            </w:tcBorders>
          </w:tcPr>
          <w:p w14:paraId="0BDFE6A0" w14:textId="77777777" w:rsidR="00945FB2" w:rsidRPr="00F37B44" w:rsidRDefault="00945FB2" w:rsidP="00C71A55">
            <w:pPr>
              <w:rPr>
                <w:b/>
                <w:bCs/>
              </w:rPr>
            </w:pPr>
          </w:p>
        </w:tc>
        <w:tc>
          <w:tcPr>
            <w:tcW w:w="1424" w:type="dxa"/>
            <w:tcBorders>
              <w:top w:val="single" w:sz="4" w:space="0" w:color="auto"/>
              <w:bottom w:val="dotted" w:sz="4" w:space="0" w:color="auto"/>
            </w:tcBorders>
          </w:tcPr>
          <w:p w14:paraId="279F39BB" w14:textId="77777777" w:rsidR="00945FB2" w:rsidRPr="00F37B44" w:rsidRDefault="00945FB2" w:rsidP="00C71A55">
            <w:pPr>
              <w:rPr>
                <w:b/>
                <w:bCs/>
              </w:rPr>
            </w:pPr>
          </w:p>
        </w:tc>
      </w:tr>
      <w:tr w:rsidR="009D2010" w:rsidRPr="00F37B44" w14:paraId="326374E1" w14:textId="77777777" w:rsidTr="002E4E40">
        <w:trPr>
          <w:trHeight w:val="135"/>
        </w:trPr>
        <w:tc>
          <w:tcPr>
            <w:tcW w:w="2344" w:type="dxa"/>
            <w:vMerge/>
          </w:tcPr>
          <w:p w14:paraId="7A19765B" w14:textId="77777777" w:rsidR="00BE0988" w:rsidRPr="00F37B44" w:rsidRDefault="00BE0988" w:rsidP="00C71A55">
            <w:pPr>
              <w:rPr>
                <w:b/>
                <w:bCs/>
              </w:rPr>
            </w:pPr>
          </w:p>
        </w:tc>
        <w:tc>
          <w:tcPr>
            <w:tcW w:w="5954" w:type="dxa"/>
            <w:tcBorders>
              <w:top w:val="dotted" w:sz="4" w:space="0" w:color="auto"/>
              <w:bottom w:val="dotted" w:sz="4" w:space="0" w:color="auto"/>
            </w:tcBorders>
            <w:noWrap/>
          </w:tcPr>
          <w:p w14:paraId="3DDE695C" w14:textId="2DA3EAC6" w:rsidR="00BE0988" w:rsidRPr="00F37B44" w:rsidRDefault="00BE0988" w:rsidP="00B07BEC">
            <w:pPr>
              <w:pStyle w:val="Paragraphedeliste"/>
              <w:numPr>
                <w:ilvl w:val="0"/>
                <w:numId w:val="16"/>
              </w:numPr>
            </w:pPr>
            <w:r w:rsidRPr="00F37B44">
              <w:t>Epanchement pleural associé</w:t>
            </w:r>
          </w:p>
        </w:tc>
        <w:tc>
          <w:tcPr>
            <w:tcW w:w="1423" w:type="dxa"/>
            <w:tcBorders>
              <w:top w:val="dotted" w:sz="4" w:space="0" w:color="auto"/>
              <w:bottom w:val="dotted" w:sz="4" w:space="0" w:color="auto"/>
            </w:tcBorders>
          </w:tcPr>
          <w:p w14:paraId="187CC245" w14:textId="77777777" w:rsidR="00BE0988" w:rsidRPr="00F37B44" w:rsidRDefault="00BE0988" w:rsidP="00C71A55">
            <w:pPr>
              <w:rPr>
                <w:b/>
                <w:bCs/>
              </w:rPr>
            </w:pPr>
          </w:p>
        </w:tc>
        <w:tc>
          <w:tcPr>
            <w:tcW w:w="1424" w:type="dxa"/>
            <w:tcBorders>
              <w:top w:val="dotted" w:sz="4" w:space="0" w:color="auto"/>
              <w:bottom w:val="dotted" w:sz="4" w:space="0" w:color="auto"/>
            </w:tcBorders>
          </w:tcPr>
          <w:p w14:paraId="05358E5D" w14:textId="77777777" w:rsidR="00BE0988" w:rsidRPr="00F37B44" w:rsidRDefault="00BE0988" w:rsidP="00C71A55">
            <w:pPr>
              <w:rPr>
                <w:b/>
                <w:bCs/>
              </w:rPr>
            </w:pPr>
          </w:p>
        </w:tc>
        <w:tc>
          <w:tcPr>
            <w:tcW w:w="1423" w:type="dxa"/>
            <w:tcBorders>
              <w:top w:val="dotted" w:sz="4" w:space="0" w:color="auto"/>
              <w:bottom w:val="dotted" w:sz="4" w:space="0" w:color="auto"/>
            </w:tcBorders>
          </w:tcPr>
          <w:p w14:paraId="72A32939" w14:textId="77777777" w:rsidR="00BE0988" w:rsidRPr="00F37B44" w:rsidRDefault="00BE0988" w:rsidP="00C71A55">
            <w:pPr>
              <w:rPr>
                <w:b/>
                <w:bCs/>
              </w:rPr>
            </w:pPr>
          </w:p>
        </w:tc>
        <w:tc>
          <w:tcPr>
            <w:tcW w:w="1424" w:type="dxa"/>
            <w:tcBorders>
              <w:top w:val="dotted" w:sz="4" w:space="0" w:color="auto"/>
              <w:bottom w:val="dotted" w:sz="4" w:space="0" w:color="auto"/>
            </w:tcBorders>
          </w:tcPr>
          <w:p w14:paraId="78716CAF" w14:textId="77777777" w:rsidR="00BE0988" w:rsidRPr="00F37B44" w:rsidRDefault="00BE0988" w:rsidP="00C71A55">
            <w:pPr>
              <w:rPr>
                <w:b/>
                <w:bCs/>
              </w:rPr>
            </w:pPr>
          </w:p>
        </w:tc>
      </w:tr>
      <w:tr w:rsidR="009D2010" w:rsidRPr="00F37B44" w14:paraId="639D4A46" w14:textId="77777777" w:rsidTr="002E4E40">
        <w:trPr>
          <w:trHeight w:val="45"/>
        </w:trPr>
        <w:tc>
          <w:tcPr>
            <w:tcW w:w="2344" w:type="dxa"/>
            <w:vMerge/>
          </w:tcPr>
          <w:p w14:paraId="5384DE78" w14:textId="77777777" w:rsidR="00BE0988" w:rsidRPr="00F37B44" w:rsidRDefault="00BE0988" w:rsidP="00C71A55">
            <w:pPr>
              <w:rPr>
                <w:b/>
                <w:bCs/>
              </w:rPr>
            </w:pPr>
          </w:p>
        </w:tc>
        <w:tc>
          <w:tcPr>
            <w:tcW w:w="5954" w:type="dxa"/>
            <w:tcBorders>
              <w:top w:val="dotted" w:sz="4" w:space="0" w:color="auto"/>
              <w:bottom w:val="dotted" w:sz="4" w:space="0" w:color="auto"/>
            </w:tcBorders>
            <w:noWrap/>
          </w:tcPr>
          <w:p w14:paraId="2B577F08" w14:textId="77777777" w:rsidR="00BE0988" w:rsidRPr="00F37B44" w:rsidRDefault="00BE0988" w:rsidP="00535C0C">
            <w:pPr>
              <w:pStyle w:val="Paragraphedeliste"/>
              <w:numPr>
                <w:ilvl w:val="0"/>
                <w:numId w:val="12"/>
              </w:numPr>
            </w:pPr>
            <w:r w:rsidRPr="00F37B44">
              <w:t>Dilatation tronc des artères pulmonaires (Oui/Non/Si oui : préciser taille en cm)</w:t>
            </w:r>
          </w:p>
        </w:tc>
        <w:tc>
          <w:tcPr>
            <w:tcW w:w="1423" w:type="dxa"/>
            <w:tcBorders>
              <w:top w:val="dotted" w:sz="4" w:space="0" w:color="auto"/>
              <w:bottom w:val="dotted" w:sz="4" w:space="0" w:color="auto"/>
            </w:tcBorders>
          </w:tcPr>
          <w:p w14:paraId="56B11CCA" w14:textId="77777777" w:rsidR="00BE0988" w:rsidRPr="00F37B44" w:rsidRDefault="00BE0988" w:rsidP="00C71A55">
            <w:pPr>
              <w:rPr>
                <w:b/>
                <w:bCs/>
              </w:rPr>
            </w:pPr>
          </w:p>
        </w:tc>
        <w:tc>
          <w:tcPr>
            <w:tcW w:w="1424" w:type="dxa"/>
            <w:tcBorders>
              <w:top w:val="dotted" w:sz="4" w:space="0" w:color="auto"/>
              <w:bottom w:val="dotted" w:sz="4" w:space="0" w:color="auto"/>
            </w:tcBorders>
          </w:tcPr>
          <w:p w14:paraId="63AA44C7" w14:textId="77777777" w:rsidR="00BE0988" w:rsidRPr="00F37B44" w:rsidRDefault="00BE0988" w:rsidP="00C71A55">
            <w:pPr>
              <w:rPr>
                <w:b/>
                <w:bCs/>
              </w:rPr>
            </w:pPr>
          </w:p>
        </w:tc>
        <w:tc>
          <w:tcPr>
            <w:tcW w:w="1423" w:type="dxa"/>
            <w:tcBorders>
              <w:top w:val="dotted" w:sz="4" w:space="0" w:color="auto"/>
              <w:bottom w:val="dotted" w:sz="4" w:space="0" w:color="auto"/>
            </w:tcBorders>
          </w:tcPr>
          <w:p w14:paraId="161D6681" w14:textId="77777777" w:rsidR="00BE0988" w:rsidRPr="00F37B44" w:rsidRDefault="00BE0988" w:rsidP="00C71A55">
            <w:pPr>
              <w:rPr>
                <w:b/>
                <w:bCs/>
              </w:rPr>
            </w:pPr>
          </w:p>
        </w:tc>
        <w:tc>
          <w:tcPr>
            <w:tcW w:w="1424" w:type="dxa"/>
            <w:tcBorders>
              <w:top w:val="dotted" w:sz="4" w:space="0" w:color="auto"/>
              <w:bottom w:val="dotted" w:sz="4" w:space="0" w:color="auto"/>
            </w:tcBorders>
          </w:tcPr>
          <w:p w14:paraId="00F21F09" w14:textId="77777777" w:rsidR="00BE0988" w:rsidRPr="00F37B44" w:rsidRDefault="00BE0988" w:rsidP="00C71A55">
            <w:pPr>
              <w:rPr>
                <w:b/>
                <w:bCs/>
              </w:rPr>
            </w:pPr>
          </w:p>
        </w:tc>
      </w:tr>
      <w:tr w:rsidR="009D2010" w:rsidRPr="00F37B44" w14:paraId="53DFD744" w14:textId="77777777" w:rsidTr="002E4E40">
        <w:trPr>
          <w:trHeight w:val="45"/>
        </w:trPr>
        <w:tc>
          <w:tcPr>
            <w:tcW w:w="2344" w:type="dxa"/>
            <w:vMerge/>
          </w:tcPr>
          <w:p w14:paraId="24374D81" w14:textId="77777777" w:rsidR="00BE0988" w:rsidRPr="00F37B44" w:rsidRDefault="00BE0988" w:rsidP="00C71A55">
            <w:pPr>
              <w:rPr>
                <w:b/>
                <w:bCs/>
              </w:rPr>
            </w:pPr>
          </w:p>
        </w:tc>
        <w:tc>
          <w:tcPr>
            <w:tcW w:w="5954" w:type="dxa"/>
            <w:tcBorders>
              <w:top w:val="dotted" w:sz="4" w:space="0" w:color="auto"/>
              <w:bottom w:val="dotted" w:sz="4" w:space="0" w:color="auto"/>
            </w:tcBorders>
            <w:noWrap/>
          </w:tcPr>
          <w:p w14:paraId="78A50648" w14:textId="77777777" w:rsidR="00BE0988" w:rsidRPr="00F37B44" w:rsidRDefault="00BE0988" w:rsidP="00535C0C">
            <w:pPr>
              <w:pStyle w:val="Paragraphedeliste"/>
              <w:numPr>
                <w:ilvl w:val="0"/>
                <w:numId w:val="12"/>
              </w:numPr>
            </w:pPr>
            <w:r w:rsidRPr="00F37B44">
              <w:t>Atteinte parenchymateuse associée (Oui/Non/Si oui : préciser)</w:t>
            </w:r>
          </w:p>
        </w:tc>
        <w:tc>
          <w:tcPr>
            <w:tcW w:w="1423" w:type="dxa"/>
            <w:tcBorders>
              <w:top w:val="dotted" w:sz="4" w:space="0" w:color="auto"/>
              <w:bottom w:val="dotted" w:sz="4" w:space="0" w:color="auto"/>
            </w:tcBorders>
          </w:tcPr>
          <w:p w14:paraId="6DEEEFBD" w14:textId="77777777" w:rsidR="00BE0988" w:rsidRPr="00F37B44" w:rsidRDefault="00BE0988" w:rsidP="00C71A55">
            <w:pPr>
              <w:rPr>
                <w:b/>
                <w:bCs/>
              </w:rPr>
            </w:pPr>
          </w:p>
        </w:tc>
        <w:tc>
          <w:tcPr>
            <w:tcW w:w="1424" w:type="dxa"/>
            <w:tcBorders>
              <w:top w:val="dotted" w:sz="4" w:space="0" w:color="auto"/>
              <w:bottom w:val="dotted" w:sz="4" w:space="0" w:color="auto"/>
            </w:tcBorders>
          </w:tcPr>
          <w:p w14:paraId="027021F8" w14:textId="77777777" w:rsidR="00BE0988" w:rsidRPr="00F37B44" w:rsidRDefault="00BE0988" w:rsidP="00C71A55">
            <w:pPr>
              <w:rPr>
                <w:b/>
                <w:bCs/>
              </w:rPr>
            </w:pPr>
          </w:p>
        </w:tc>
        <w:tc>
          <w:tcPr>
            <w:tcW w:w="1423" w:type="dxa"/>
            <w:tcBorders>
              <w:top w:val="dotted" w:sz="4" w:space="0" w:color="auto"/>
              <w:bottom w:val="dotted" w:sz="4" w:space="0" w:color="auto"/>
            </w:tcBorders>
          </w:tcPr>
          <w:p w14:paraId="22D3E7C2" w14:textId="77777777" w:rsidR="00BE0988" w:rsidRPr="00F37B44" w:rsidRDefault="00BE0988" w:rsidP="00C71A55">
            <w:pPr>
              <w:rPr>
                <w:b/>
                <w:bCs/>
              </w:rPr>
            </w:pPr>
          </w:p>
        </w:tc>
        <w:tc>
          <w:tcPr>
            <w:tcW w:w="1424" w:type="dxa"/>
            <w:tcBorders>
              <w:top w:val="dotted" w:sz="4" w:space="0" w:color="auto"/>
              <w:bottom w:val="dotted" w:sz="4" w:space="0" w:color="auto"/>
            </w:tcBorders>
          </w:tcPr>
          <w:p w14:paraId="366ECDF4" w14:textId="77777777" w:rsidR="00BE0988" w:rsidRPr="00F37B44" w:rsidRDefault="00BE0988" w:rsidP="00C71A55">
            <w:pPr>
              <w:rPr>
                <w:b/>
                <w:bCs/>
              </w:rPr>
            </w:pPr>
          </w:p>
        </w:tc>
      </w:tr>
      <w:tr w:rsidR="009D2010" w:rsidRPr="00F37B44" w14:paraId="7805B107" w14:textId="77777777" w:rsidTr="002E4E40">
        <w:trPr>
          <w:trHeight w:val="45"/>
        </w:trPr>
        <w:tc>
          <w:tcPr>
            <w:tcW w:w="2344" w:type="dxa"/>
            <w:vMerge/>
          </w:tcPr>
          <w:p w14:paraId="4D522C6F" w14:textId="77777777" w:rsidR="00BE0988" w:rsidRPr="00F37B44" w:rsidRDefault="00BE0988" w:rsidP="00C71A55">
            <w:pPr>
              <w:rPr>
                <w:b/>
                <w:bCs/>
              </w:rPr>
            </w:pPr>
          </w:p>
        </w:tc>
        <w:tc>
          <w:tcPr>
            <w:tcW w:w="5954" w:type="dxa"/>
            <w:tcBorders>
              <w:top w:val="dotted" w:sz="4" w:space="0" w:color="auto"/>
              <w:bottom w:val="single" w:sz="4" w:space="0" w:color="auto"/>
            </w:tcBorders>
            <w:noWrap/>
          </w:tcPr>
          <w:p w14:paraId="647F8B45" w14:textId="090D318E" w:rsidR="00BE0988" w:rsidRPr="00F37B44" w:rsidRDefault="00BE0988" w:rsidP="00535C0C">
            <w:pPr>
              <w:pStyle w:val="Paragraphedeliste"/>
              <w:numPr>
                <w:ilvl w:val="0"/>
                <w:numId w:val="12"/>
              </w:numPr>
            </w:pPr>
            <w:r w:rsidRPr="00F37B44">
              <w:t>Autre(s) signe(s) : préciser</w:t>
            </w:r>
          </w:p>
        </w:tc>
        <w:tc>
          <w:tcPr>
            <w:tcW w:w="1423" w:type="dxa"/>
            <w:tcBorders>
              <w:top w:val="dotted" w:sz="4" w:space="0" w:color="auto"/>
              <w:bottom w:val="single" w:sz="4" w:space="0" w:color="auto"/>
            </w:tcBorders>
          </w:tcPr>
          <w:p w14:paraId="0C0EB3F4" w14:textId="77777777" w:rsidR="00BE0988" w:rsidRPr="00F37B44" w:rsidRDefault="00BE0988" w:rsidP="00C71A55">
            <w:pPr>
              <w:rPr>
                <w:b/>
                <w:bCs/>
              </w:rPr>
            </w:pPr>
          </w:p>
        </w:tc>
        <w:tc>
          <w:tcPr>
            <w:tcW w:w="1424" w:type="dxa"/>
            <w:tcBorders>
              <w:top w:val="dotted" w:sz="4" w:space="0" w:color="auto"/>
              <w:bottom w:val="single" w:sz="4" w:space="0" w:color="auto"/>
            </w:tcBorders>
          </w:tcPr>
          <w:p w14:paraId="2B1A61F9" w14:textId="77777777" w:rsidR="00BE0988" w:rsidRPr="00F37B44" w:rsidRDefault="00BE0988" w:rsidP="00C71A55">
            <w:pPr>
              <w:rPr>
                <w:b/>
                <w:bCs/>
              </w:rPr>
            </w:pPr>
          </w:p>
        </w:tc>
        <w:tc>
          <w:tcPr>
            <w:tcW w:w="1423" w:type="dxa"/>
            <w:tcBorders>
              <w:top w:val="dotted" w:sz="4" w:space="0" w:color="auto"/>
              <w:bottom w:val="single" w:sz="4" w:space="0" w:color="auto"/>
            </w:tcBorders>
          </w:tcPr>
          <w:p w14:paraId="2E2D4821" w14:textId="77777777" w:rsidR="00BE0988" w:rsidRPr="00F37B44" w:rsidRDefault="00BE0988" w:rsidP="00C71A55">
            <w:pPr>
              <w:rPr>
                <w:b/>
                <w:bCs/>
              </w:rPr>
            </w:pPr>
          </w:p>
        </w:tc>
        <w:tc>
          <w:tcPr>
            <w:tcW w:w="1424" w:type="dxa"/>
            <w:tcBorders>
              <w:top w:val="dotted" w:sz="4" w:space="0" w:color="auto"/>
              <w:bottom w:val="single" w:sz="4" w:space="0" w:color="auto"/>
            </w:tcBorders>
          </w:tcPr>
          <w:p w14:paraId="1A34D615" w14:textId="77777777" w:rsidR="00BE0988" w:rsidRPr="00F37B44" w:rsidRDefault="00BE0988" w:rsidP="00C71A55">
            <w:pPr>
              <w:rPr>
                <w:b/>
                <w:bCs/>
              </w:rPr>
            </w:pPr>
          </w:p>
        </w:tc>
      </w:tr>
      <w:tr w:rsidR="009D2010" w:rsidRPr="00F37B44" w14:paraId="7E279B98" w14:textId="77777777" w:rsidTr="002E4E40">
        <w:trPr>
          <w:trHeight w:val="135"/>
        </w:trPr>
        <w:tc>
          <w:tcPr>
            <w:tcW w:w="2344" w:type="dxa"/>
            <w:vMerge/>
          </w:tcPr>
          <w:p w14:paraId="0D654BBD" w14:textId="77777777" w:rsidR="00BE0988" w:rsidRPr="00F37B44" w:rsidRDefault="00BE0988" w:rsidP="00C71A55">
            <w:pPr>
              <w:rPr>
                <w:b/>
                <w:bCs/>
              </w:rPr>
            </w:pPr>
          </w:p>
        </w:tc>
        <w:tc>
          <w:tcPr>
            <w:tcW w:w="5954" w:type="dxa"/>
            <w:tcBorders>
              <w:top w:val="single" w:sz="4" w:space="0" w:color="auto"/>
              <w:bottom w:val="dotted" w:sz="4" w:space="0" w:color="auto"/>
            </w:tcBorders>
            <w:noWrap/>
          </w:tcPr>
          <w:p w14:paraId="02173E3F" w14:textId="279305CF" w:rsidR="00BE0988" w:rsidRPr="00F37B44" w:rsidRDefault="00BE0988" w:rsidP="00C71A55">
            <w:pPr>
              <w:rPr>
                <w:b/>
                <w:bCs/>
              </w:rPr>
            </w:pPr>
            <w:r w:rsidRPr="00F37B44">
              <w:rPr>
                <w:b/>
                <w:bCs/>
              </w:rPr>
              <w:t>IRM cardiaque</w:t>
            </w:r>
            <w:r w:rsidR="002C7A20" w:rsidRPr="00F37B44">
              <w:rPr>
                <w:b/>
                <w:bCs/>
              </w:rPr>
              <w:t xml:space="preserve"> (oui/non)</w:t>
            </w:r>
          </w:p>
        </w:tc>
        <w:tc>
          <w:tcPr>
            <w:tcW w:w="1423" w:type="dxa"/>
            <w:tcBorders>
              <w:top w:val="single" w:sz="4" w:space="0" w:color="auto"/>
              <w:bottom w:val="dotted" w:sz="4" w:space="0" w:color="auto"/>
            </w:tcBorders>
          </w:tcPr>
          <w:p w14:paraId="50BBAD49" w14:textId="77777777" w:rsidR="00BE0988" w:rsidRPr="00F37B44" w:rsidRDefault="00BE0988" w:rsidP="00C71A55">
            <w:pPr>
              <w:rPr>
                <w:b/>
                <w:bCs/>
              </w:rPr>
            </w:pPr>
          </w:p>
        </w:tc>
        <w:tc>
          <w:tcPr>
            <w:tcW w:w="1424" w:type="dxa"/>
            <w:tcBorders>
              <w:top w:val="single" w:sz="4" w:space="0" w:color="auto"/>
              <w:bottom w:val="dotted" w:sz="4" w:space="0" w:color="auto"/>
            </w:tcBorders>
          </w:tcPr>
          <w:p w14:paraId="4AF39E6A" w14:textId="77777777" w:rsidR="00BE0988" w:rsidRPr="00F37B44" w:rsidRDefault="00BE0988" w:rsidP="00C71A55">
            <w:pPr>
              <w:rPr>
                <w:b/>
                <w:bCs/>
              </w:rPr>
            </w:pPr>
          </w:p>
        </w:tc>
        <w:tc>
          <w:tcPr>
            <w:tcW w:w="1423" w:type="dxa"/>
            <w:tcBorders>
              <w:top w:val="single" w:sz="4" w:space="0" w:color="auto"/>
              <w:bottom w:val="dotted" w:sz="4" w:space="0" w:color="auto"/>
            </w:tcBorders>
          </w:tcPr>
          <w:p w14:paraId="7F1131A1" w14:textId="77777777" w:rsidR="00BE0988" w:rsidRPr="00F37B44" w:rsidRDefault="00BE0988" w:rsidP="00C71A55">
            <w:pPr>
              <w:rPr>
                <w:b/>
                <w:bCs/>
              </w:rPr>
            </w:pPr>
          </w:p>
        </w:tc>
        <w:tc>
          <w:tcPr>
            <w:tcW w:w="1424" w:type="dxa"/>
            <w:tcBorders>
              <w:top w:val="single" w:sz="4" w:space="0" w:color="auto"/>
              <w:bottom w:val="dotted" w:sz="4" w:space="0" w:color="auto"/>
            </w:tcBorders>
          </w:tcPr>
          <w:p w14:paraId="51A9E79F" w14:textId="77777777" w:rsidR="00BE0988" w:rsidRPr="00F37B44" w:rsidRDefault="00BE0988" w:rsidP="00C71A55">
            <w:pPr>
              <w:rPr>
                <w:b/>
                <w:bCs/>
              </w:rPr>
            </w:pPr>
          </w:p>
        </w:tc>
      </w:tr>
      <w:tr w:rsidR="00945FB2" w:rsidRPr="00F37B44" w14:paraId="2E821F9F" w14:textId="77777777" w:rsidTr="002E4E40">
        <w:trPr>
          <w:trHeight w:val="135"/>
        </w:trPr>
        <w:tc>
          <w:tcPr>
            <w:tcW w:w="2344" w:type="dxa"/>
            <w:vMerge/>
          </w:tcPr>
          <w:p w14:paraId="75EC4832" w14:textId="77777777" w:rsidR="00945FB2" w:rsidRPr="00F37B44" w:rsidRDefault="00945FB2" w:rsidP="00C71A55">
            <w:pPr>
              <w:rPr>
                <w:b/>
                <w:bCs/>
              </w:rPr>
            </w:pPr>
          </w:p>
        </w:tc>
        <w:tc>
          <w:tcPr>
            <w:tcW w:w="5954" w:type="dxa"/>
            <w:tcBorders>
              <w:top w:val="single" w:sz="4" w:space="0" w:color="auto"/>
              <w:bottom w:val="dotted" w:sz="4" w:space="0" w:color="auto"/>
            </w:tcBorders>
            <w:noWrap/>
          </w:tcPr>
          <w:p w14:paraId="07F91475" w14:textId="78095042" w:rsidR="00945FB2" w:rsidRPr="00F37B44" w:rsidRDefault="00945FB2" w:rsidP="00C71A55">
            <w:pPr>
              <w:rPr>
                <w:b/>
                <w:bCs/>
              </w:rPr>
            </w:pPr>
            <w:r w:rsidRPr="00F37B44">
              <w:rPr>
                <w:b/>
                <w:bCs/>
              </w:rPr>
              <w:t>Résultat de l’IRM cardiaque si disponible</w:t>
            </w:r>
            <w:r w:rsidR="006711FD" w:rsidRPr="00F37B44">
              <w:rPr>
                <w:b/>
                <w:bCs/>
              </w:rPr>
              <w:t xml:space="preserve"> (texte libre)</w:t>
            </w:r>
          </w:p>
          <w:p w14:paraId="049A9AFB" w14:textId="284C08C4" w:rsidR="006711FD" w:rsidRPr="00F37B44" w:rsidRDefault="006711FD" w:rsidP="00C71A55">
            <w:pPr>
              <w:rPr>
                <w:b/>
                <w:bCs/>
              </w:rPr>
            </w:pPr>
          </w:p>
        </w:tc>
        <w:tc>
          <w:tcPr>
            <w:tcW w:w="1423" w:type="dxa"/>
            <w:tcBorders>
              <w:top w:val="single" w:sz="4" w:space="0" w:color="auto"/>
              <w:bottom w:val="dotted" w:sz="4" w:space="0" w:color="auto"/>
            </w:tcBorders>
          </w:tcPr>
          <w:p w14:paraId="3A38498E" w14:textId="77777777" w:rsidR="00945FB2" w:rsidRPr="00F37B44" w:rsidRDefault="00945FB2" w:rsidP="00C71A55">
            <w:pPr>
              <w:rPr>
                <w:b/>
                <w:bCs/>
              </w:rPr>
            </w:pPr>
          </w:p>
        </w:tc>
        <w:tc>
          <w:tcPr>
            <w:tcW w:w="1424" w:type="dxa"/>
            <w:tcBorders>
              <w:top w:val="single" w:sz="4" w:space="0" w:color="auto"/>
              <w:bottom w:val="dotted" w:sz="4" w:space="0" w:color="auto"/>
            </w:tcBorders>
          </w:tcPr>
          <w:p w14:paraId="1C6A932C" w14:textId="77777777" w:rsidR="00945FB2" w:rsidRPr="00F37B44" w:rsidRDefault="00945FB2" w:rsidP="00C71A55">
            <w:pPr>
              <w:rPr>
                <w:b/>
                <w:bCs/>
              </w:rPr>
            </w:pPr>
          </w:p>
        </w:tc>
        <w:tc>
          <w:tcPr>
            <w:tcW w:w="1423" w:type="dxa"/>
            <w:tcBorders>
              <w:top w:val="single" w:sz="4" w:space="0" w:color="auto"/>
              <w:bottom w:val="dotted" w:sz="4" w:space="0" w:color="auto"/>
            </w:tcBorders>
          </w:tcPr>
          <w:p w14:paraId="3F9CB682" w14:textId="77777777" w:rsidR="00945FB2" w:rsidRPr="00F37B44" w:rsidRDefault="00945FB2" w:rsidP="00C71A55">
            <w:pPr>
              <w:rPr>
                <w:b/>
                <w:bCs/>
              </w:rPr>
            </w:pPr>
          </w:p>
        </w:tc>
        <w:tc>
          <w:tcPr>
            <w:tcW w:w="1424" w:type="dxa"/>
            <w:tcBorders>
              <w:top w:val="single" w:sz="4" w:space="0" w:color="auto"/>
              <w:bottom w:val="dotted" w:sz="4" w:space="0" w:color="auto"/>
            </w:tcBorders>
          </w:tcPr>
          <w:p w14:paraId="7A12638D" w14:textId="77777777" w:rsidR="00945FB2" w:rsidRPr="00F37B44" w:rsidRDefault="00945FB2" w:rsidP="00C71A55">
            <w:pPr>
              <w:rPr>
                <w:b/>
                <w:bCs/>
              </w:rPr>
            </w:pPr>
          </w:p>
        </w:tc>
      </w:tr>
      <w:tr w:rsidR="009D2010" w:rsidRPr="00F37B44" w14:paraId="0436329F" w14:textId="77777777" w:rsidTr="002E4E40">
        <w:trPr>
          <w:trHeight w:val="135"/>
        </w:trPr>
        <w:tc>
          <w:tcPr>
            <w:tcW w:w="2344" w:type="dxa"/>
            <w:vMerge/>
          </w:tcPr>
          <w:p w14:paraId="44BB67D7" w14:textId="77777777" w:rsidR="00BE0988" w:rsidRPr="00F37B44" w:rsidRDefault="00BE0988" w:rsidP="00C71A55">
            <w:pPr>
              <w:rPr>
                <w:b/>
                <w:bCs/>
              </w:rPr>
            </w:pPr>
          </w:p>
        </w:tc>
        <w:tc>
          <w:tcPr>
            <w:tcW w:w="5954" w:type="dxa"/>
            <w:tcBorders>
              <w:top w:val="dotted" w:sz="4" w:space="0" w:color="auto"/>
              <w:bottom w:val="dotted" w:sz="4" w:space="0" w:color="auto"/>
            </w:tcBorders>
            <w:noWrap/>
          </w:tcPr>
          <w:p w14:paraId="648B8E1A" w14:textId="2AF3FDA2" w:rsidR="00BE0988" w:rsidRPr="00F37B44" w:rsidRDefault="00BE0988" w:rsidP="003400C7">
            <w:pPr>
              <w:pStyle w:val="Paragraphedeliste"/>
              <w:numPr>
                <w:ilvl w:val="0"/>
                <w:numId w:val="27"/>
              </w:numPr>
            </w:pPr>
            <w:r w:rsidRPr="00F37B44">
              <w:t>Epanchement péricardique (Oui/Non, si oui taille</w:t>
            </w:r>
            <w:r w:rsidR="00AC7998" w:rsidRPr="00F37B44">
              <w:t xml:space="preserve"> en mm</w:t>
            </w:r>
            <w:r w:rsidRPr="00F37B44">
              <w:t>)</w:t>
            </w:r>
          </w:p>
        </w:tc>
        <w:tc>
          <w:tcPr>
            <w:tcW w:w="1423" w:type="dxa"/>
            <w:tcBorders>
              <w:top w:val="dotted" w:sz="4" w:space="0" w:color="auto"/>
              <w:bottom w:val="dotted" w:sz="4" w:space="0" w:color="auto"/>
            </w:tcBorders>
          </w:tcPr>
          <w:p w14:paraId="58D763F8" w14:textId="77777777" w:rsidR="00BE0988" w:rsidRPr="00F37B44" w:rsidRDefault="00BE0988" w:rsidP="00C71A55">
            <w:pPr>
              <w:rPr>
                <w:b/>
                <w:bCs/>
              </w:rPr>
            </w:pPr>
          </w:p>
        </w:tc>
        <w:tc>
          <w:tcPr>
            <w:tcW w:w="1424" w:type="dxa"/>
            <w:tcBorders>
              <w:top w:val="dotted" w:sz="4" w:space="0" w:color="auto"/>
              <w:bottom w:val="dotted" w:sz="4" w:space="0" w:color="auto"/>
            </w:tcBorders>
          </w:tcPr>
          <w:p w14:paraId="5A2309D8" w14:textId="77777777" w:rsidR="00BE0988" w:rsidRPr="00F37B44" w:rsidRDefault="00BE0988" w:rsidP="00C71A55">
            <w:pPr>
              <w:rPr>
                <w:b/>
                <w:bCs/>
              </w:rPr>
            </w:pPr>
          </w:p>
        </w:tc>
        <w:tc>
          <w:tcPr>
            <w:tcW w:w="1423" w:type="dxa"/>
            <w:tcBorders>
              <w:top w:val="dotted" w:sz="4" w:space="0" w:color="auto"/>
              <w:bottom w:val="dotted" w:sz="4" w:space="0" w:color="auto"/>
            </w:tcBorders>
          </w:tcPr>
          <w:p w14:paraId="0D3D7AC3" w14:textId="77777777" w:rsidR="00BE0988" w:rsidRPr="00F37B44" w:rsidRDefault="00BE0988" w:rsidP="00C71A55">
            <w:pPr>
              <w:rPr>
                <w:b/>
                <w:bCs/>
              </w:rPr>
            </w:pPr>
          </w:p>
        </w:tc>
        <w:tc>
          <w:tcPr>
            <w:tcW w:w="1424" w:type="dxa"/>
            <w:tcBorders>
              <w:top w:val="dotted" w:sz="4" w:space="0" w:color="auto"/>
              <w:bottom w:val="dotted" w:sz="4" w:space="0" w:color="auto"/>
            </w:tcBorders>
          </w:tcPr>
          <w:p w14:paraId="0A9B55C6" w14:textId="77777777" w:rsidR="00BE0988" w:rsidRPr="00F37B44" w:rsidRDefault="00BE0988" w:rsidP="00C71A55">
            <w:pPr>
              <w:rPr>
                <w:b/>
                <w:bCs/>
              </w:rPr>
            </w:pPr>
          </w:p>
        </w:tc>
      </w:tr>
      <w:tr w:rsidR="009D2010" w:rsidRPr="00F37B44" w14:paraId="537F6012" w14:textId="77777777" w:rsidTr="002E4E40">
        <w:trPr>
          <w:trHeight w:val="135"/>
        </w:trPr>
        <w:tc>
          <w:tcPr>
            <w:tcW w:w="2344" w:type="dxa"/>
            <w:vMerge/>
          </w:tcPr>
          <w:p w14:paraId="6AF0B0D4" w14:textId="77777777" w:rsidR="00BE0988" w:rsidRPr="00F37B44" w:rsidRDefault="00BE0988" w:rsidP="00C71A55">
            <w:pPr>
              <w:rPr>
                <w:b/>
                <w:bCs/>
              </w:rPr>
            </w:pPr>
          </w:p>
        </w:tc>
        <w:tc>
          <w:tcPr>
            <w:tcW w:w="5954" w:type="dxa"/>
            <w:tcBorders>
              <w:top w:val="dotted" w:sz="4" w:space="0" w:color="auto"/>
              <w:bottom w:val="dotted" w:sz="4" w:space="0" w:color="auto"/>
            </w:tcBorders>
            <w:noWrap/>
          </w:tcPr>
          <w:p w14:paraId="2EBCAC87" w14:textId="5E8C4D48" w:rsidR="00BE0988" w:rsidRPr="00F37B44" w:rsidRDefault="00BE0988" w:rsidP="003B78F2">
            <w:pPr>
              <w:pStyle w:val="Paragraphedeliste"/>
              <w:numPr>
                <w:ilvl w:val="0"/>
                <w:numId w:val="18"/>
              </w:numPr>
            </w:pPr>
            <w:r w:rsidRPr="00F37B44">
              <w:t>FEVG</w:t>
            </w:r>
          </w:p>
        </w:tc>
        <w:tc>
          <w:tcPr>
            <w:tcW w:w="1423" w:type="dxa"/>
            <w:tcBorders>
              <w:top w:val="dotted" w:sz="4" w:space="0" w:color="auto"/>
              <w:bottom w:val="dotted" w:sz="4" w:space="0" w:color="auto"/>
            </w:tcBorders>
          </w:tcPr>
          <w:p w14:paraId="17338618" w14:textId="77777777" w:rsidR="00BE0988" w:rsidRPr="00F37B44" w:rsidRDefault="00BE0988" w:rsidP="00C71A55">
            <w:pPr>
              <w:rPr>
                <w:b/>
                <w:bCs/>
              </w:rPr>
            </w:pPr>
          </w:p>
        </w:tc>
        <w:tc>
          <w:tcPr>
            <w:tcW w:w="1424" w:type="dxa"/>
            <w:tcBorders>
              <w:top w:val="dotted" w:sz="4" w:space="0" w:color="auto"/>
              <w:bottom w:val="dotted" w:sz="4" w:space="0" w:color="auto"/>
            </w:tcBorders>
          </w:tcPr>
          <w:p w14:paraId="2EAC1266" w14:textId="77777777" w:rsidR="00BE0988" w:rsidRPr="00F37B44" w:rsidRDefault="00BE0988" w:rsidP="00C71A55">
            <w:pPr>
              <w:rPr>
                <w:b/>
                <w:bCs/>
              </w:rPr>
            </w:pPr>
          </w:p>
        </w:tc>
        <w:tc>
          <w:tcPr>
            <w:tcW w:w="1423" w:type="dxa"/>
            <w:tcBorders>
              <w:top w:val="dotted" w:sz="4" w:space="0" w:color="auto"/>
              <w:bottom w:val="dotted" w:sz="4" w:space="0" w:color="auto"/>
            </w:tcBorders>
          </w:tcPr>
          <w:p w14:paraId="1A4A9811" w14:textId="77777777" w:rsidR="00BE0988" w:rsidRPr="00F37B44" w:rsidRDefault="00BE0988" w:rsidP="00C71A55">
            <w:pPr>
              <w:rPr>
                <w:b/>
                <w:bCs/>
              </w:rPr>
            </w:pPr>
          </w:p>
        </w:tc>
        <w:tc>
          <w:tcPr>
            <w:tcW w:w="1424" w:type="dxa"/>
            <w:tcBorders>
              <w:top w:val="dotted" w:sz="4" w:space="0" w:color="auto"/>
              <w:bottom w:val="dotted" w:sz="4" w:space="0" w:color="auto"/>
            </w:tcBorders>
          </w:tcPr>
          <w:p w14:paraId="3AB882D1" w14:textId="77777777" w:rsidR="00BE0988" w:rsidRPr="00F37B44" w:rsidRDefault="00BE0988" w:rsidP="00C71A55">
            <w:pPr>
              <w:rPr>
                <w:b/>
                <w:bCs/>
              </w:rPr>
            </w:pPr>
          </w:p>
        </w:tc>
      </w:tr>
      <w:tr w:rsidR="009D2010" w:rsidRPr="00F37B44" w14:paraId="43E3C8DE" w14:textId="77777777" w:rsidTr="002E4E40">
        <w:trPr>
          <w:trHeight w:val="135"/>
        </w:trPr>
        <w:tc>
          <w:tcPr>
            <w:tcW w:w="2344" w:type="dxa"/>
            <w:vMerge/>
          </w:tcPr>
          <w:p w14:paraId="40AFAD61" w14:textId="77777777" w:rsidR="00BE0988" w:rsidRPr="00F37B44" w:rsidRDefault="00BE0988" w:rsidP="00C71A55">
            <w:pPr>
              <w:rPr>
                <w:b/>
                <w:bCs/>
              </w:rPr>
            </w:pPr>
          </w:p>
        </w:tc>
        <w:tc>
          <w:tcPr>
            <w:tcW w:w="5954" w:type="dxa"/>
            <w:tcBorders>
              <w:top w:val="dotted" w:sz="4" w:space="0" w:color="auto"/>
              <w:bottom w:val="dotted" w:sz="4" w:space="0" w:color="auto"/>
            </w:tcBorders>
            <w:noWrap/>
          </w:tcPr>
          <w:p w14:paraId="2E9B496A" w14:textId="66A1E76B" w:rsidR="00BE0988" w:rsidRPr="00F37B44" w:rsidRDefault="00BE0988" w:rsidP="00326352">
            <w:pPr>
              <w:pStyle w:val="Paragraphedeliste"/>
              <w:numPr>
                <w:ilvl w:val="0"/>
                <w:numId w:val="17"/>
              </w:numPr>
            </w:pPr>
            <w:r w:rsidRPr="00F37B44">
              <w:t>FEVD</w:t>
            </w:r>
          </w:p>
        </w:tc>
        <w:tc>
          <w:tcPr>
            <w:tcW w:w="1423" w:type="dxa"/>
            <w:tcBorders>
              <w:top w:val="dotted" w:sz="4" w:space="0" w:color="auto"/>
              <w:bottom w:val="dotted" w:sz="4" w:space="0" w:color="auto"/>
            </w:tcBorders>
          </w:tcPr>
          <w:p w14:paraId="165C45EC" w14:textId="77777777" w:rsidR="00BE0988" w:rsidRPr="00F37B44" w:rsidRDefault="00BE0988" w:rsidP="00C71A55">
            <w:pPr>
              <w:rPr>
                <w:b/>
                <w:bCs/>
              </w:rPr>
            </w:pPr>
          </w:p>
        </w:tc>
        <w:tc>
          <w:tcPr>
            <w:tcW w:w="1424" w:type="dxa"/>
            <w:tcBorders>
              <w:top w:val="dotted" w:sz="4" w:space="0" w:color="auto"/>
              <w:bottom w:val="dotted" w:sz="4" w:space="0" w:color="auto"/>
            </w:tcBorders>
          </w:tcPr>
          <w:p w14:paraId="6CF31D1D" w14:textId="77777777" w:rsidR="00BE0988" w:rsidRPr="00F37B44" w:rsidRDefault="00BE0988" w:rsidP="00C71A55">
            <w:pPr>
              <w:rPr>
                <w:b/>
                <w:bCs/>
              </w:rPr>
            </w:pPr>
          </w:p>
        </w:tc>
        <w:tc>
          <w:tcPr>
            <w:tcW w:w="1423" w:type="dxa"/>
            <w:tcBorders>
              <w:top w:val="dotted" w:sz="4" w:space="0" w:color="auto"/>
              <w:bottom w:val="dotted" w:sz="4" w:space="0" w:color="auto"/>
            </w:tcBorders>
          </w:tcPr>
          <w:p w14:paraId="45B0CC15" w14:textId="77777777" w:rsidR="00BE0988" w:rsidRPr="00F37B44" w:rsidRDefault="00BE0988" w:rsidP="00C71A55">
            <w:pPr>
              <w:rPr>
                <w:b/>
                <w:bCs/>
              </w:rPr>
            </w:pPr>
          </w:p>
        </w:tc>
        <w:tc>
          <w:tcPr>
            <w:tcW w:w="1424" w:type="dxa"/>
            <w:tcBorders>
              <w:top w:val="dotted" w:sz="4" w:space="0" w:color="auto"/>
              <w:bottom w:val="dotted" w:sz="4" w:space="0" w:color="auto"/>
            </w:tcBorders>
          </w:tcPr>
          <w:p w14:paraId="2A9226B5" w14:textId="77777777" w:rsidR="00BE0988" w:rsidRPr="00F37B44" w:rsidRDefault="00BE0988" w:rsidP="00C71A55">
            <w:pPr>
              <w:rPr>
                <w:b/>
                <w:bCs/>
              </w:rPr>
            </w:pPr>
          </w:p>
        </w:tc>
      </w:tr>
      <w:tr w:rsidR="009D2010" w:rsidRPr="00F37B44" w14:paraId="2D86C2C7" w14:textId="77777777" w:rsidTr="002E4E40">
        <w:trPr>
          <w:trHeight w:val="135"/>
        </w:trPr>
        <w:tc>
          <w:tcPr>
            <w:tcW w:w="2344" w:type="dxa"/>
            <w:vMerge/>
          </w:tcPr>
          <w:p w14:paraId="50891872" w14:textId="77777777" w:rsidR="00BE0988" w:rsidRPr="00F37B44" w:rsidRDefault="00BE0988" w:rsidP="00C71A55">
            <w:pPr>
              <w:rPr>
                <w:b/>
                <w:bCs/>
              </w:rPr>
            </w:pPr>
          </w:p>
        </w:tc>
        <w:tc>
          <w:tcPr>
            <w:tcW w:w="5954" w:type="dxa"/>
            <w:tcBorders>
              <w:top w:val="dotted" w:sz="4" w:space="0" w:color="auto"/>
              <w:bottom w:val="dotted" w:sz="4" w:space="0" w:color="auto"/>
            </w:tcBorders>
            <w:noWrap/>
          </w:tcPr>
          <w:p w14:paraId="367B9B91" w14:textId="6C0C343F" w:rsidR="00BE0988" w:rsidRPr="00F37B44" w:rsidRDefault="00BE0988" w:rsidP="00C71A55">
            <w:pPr>
              <w:pStyle w:val="Paragraphedeliste"/>
              <w:numPr>
                <w:ilvl w:val="0"/>
                <w:numId w:val="9"/>
              </w:numPr>
            </w:pPr>
            <w:r w:rsidRPr="00F37B44">
              <w:t>Troubles de la cinétique segmentaire (Oui/Non)</w:t>
            </w:r>
          </w:p>
        </w:tc>
        <w:tc>
          <w:tcPr>
            <w:tcW w:w="1423" w:type="dxa"/>
            <w:tcBorders>
              <w:top w:val="dotted" w:sz="4" w:space="0" w:color="auto"/>
              <w:bottom w:val="dotted" w:sz="4" w:space="0" w:color="auto"/>
            </w:tcBorders>
          </w:tcPr>
          <w:p w14:paraId="3F0BCE76" w14:textId="77777777" w:rsidR="00BE0988" w:rsidRPr="00F37B44" w:rsidRDefault="00BE0988" w:rsidP="00C71A55">
            <w:pPr>
              <w:rPr>
                <w:b/>
                <w:bCs/>
              </w:rPr>
            </w:pPr>
          </w:p>
        </w:tc>
        <w:tc>
          <w:tcPr>
            <w:tcW w:w="1424" w:type="dxa"/>
            <w:tcBorders>
              <w:top w:val="dotted" w:sz="4" w:space="0" w:color="auto"/>
              <w:bottom w:val="dotted" w:sz="4" w:space="0" w:color="auto"/>
            </w:tcBorders>
          </w:tcPr>
          <w:p w14:paraId="42FC54F7" w14:textId="77777777" w:rsidR="00BE0988" w:rsidRPr="00F37B44" w:rsidRDefault="00BE0988" w:rsidP="00C71A55">
            <w:pPr>
              <w:rPr>
                <w:b/>
                <w:bCs/>
              </w:rPr>
            </w:pPr>
          </w:p>
        </w:tc>
        <w:tc>
          <w:tcPr>
            <w:tcW w:w="1423" w:type="dxa"/>
            <w:tcBorders>
              <w:top w:val="dotted" w:sz="4" w:space="0" w:color="auto"/>
              <w:bottom w:val="dotted" w:sz="4" w:space="0" w:color="auto"/>
            </w:tcBorders>
          </w:tcPr>
          <w:p w14:paraId="6554683C" w14:textId="77777777" w:rsidR="00BE0988" w:rsidRPr="00F37B44" w:rsidRDefault="00BE0988" w:rsidP="00C71A55">
            <w:pPr>
              <w:rPr>
                <w:b/>
                <w:bCs/>
              </w:rPr>
            </w:pPr>
          </w:p>
        </w:tc>
        <w:tc>
          <w:tcPr>
            <w:tcW w:w="1424" w:type="dxa"/>
            <w:tcBorders>
              <w:top w:val="dotted" w:sz="4" w:space="0" w:color="auto"/>
              <w:bottom w:val="dotted" w:sz="4" w:space="0" w:color="auto"/>
            </w:tcBorders>
          </w:tcPr>
          <w:p w14:paraId="722FC433" w14:textId="77777777" w:rsidR="00BE0988" w:rsidRPr="00F37B44" w:rsidRDefault="00BE0988" w:rsidP="00C71A55">
            <w:pPr>
              <w:rPr>
                <w:b/>
                <w:bCs/>
              </w:rPr>
            </w:pPr>
          </w:p>
        </w:tc>
      </w:tr>
      <w:tr w:rsidR="009D2010" w:rsidRPr="00F37B44" w14:paraId="109D1F76" w14:textId="77777777" w:rsidTr="002E4E40">
        <w:trPr>
          <w:trHeight w:val="135"/>
        </w:trPr>
        <w:tc>
          <w:tcPr>
            <w:tcW w:w="2344" w:type="dxa"/>
            <w:vMerge/>
          </w:tcPr>
          <w:p w14:paraId="25EB15A6" w14:textId="77777777" w:rsidR="00BE0988" w:rsidRPr="00F37B44" w:rsidRDefault="00BE0988" w:rsidP="00C71A55">
            <w:pPr>
              <w:rPr>
                <w:b/>
                <w:bCs/>
              </w:rPr>
            </w:pPr>
          </w:p>
        </w:tc>
        <w:tc>
          <w:tcPr>
            <w:tcW w:w="5954" w:type="dxa"/>
            <w:tcBorders>
              <w:top w:val="dotted" w:sz="4" w:space="0" w:color="auto"/>
              <w:bottom w:val="dotted" w:sz="4" w:space="0" w:color="auto"/>
            </w:tcBorders>
            <w:noWrap/>
          </w:tcPr>
          <w:p w14:paraId="46AA547A" w14:textId="132BDD8B" w:rsidR="00BE0988" w:rsidRPr="00F37B44" w:rsidRDefault="00BE0988" w:rsidP="00C71A55">
            <w:pPr>
              <w:pStyle w:val="Paragraphedeliste"/>
              <w:numPr>
                <w:ilvl w:val="0"/>
                <w:numId w:val="9"/>
              </w:numPr>
            </w:pPr>
            <w:r w:rsidRPr="00F37B44">
              <w:t>Dilatation des cavités droites (Oui/Non/si oui : préciser)</w:t>
            </w:r>
          </w:p>
        </w:tc>
        <w:tc>
          <w:tcPr>
            <w:tcW w:w="1423" w:type="dxa"/>
            <w:tcBorders>
              <w:top w:val="dotted" w:sz="4" w:space="0" w:color="auto"/>
              <w:bottom w:val="dotted" w:sz="4" w:space="0" w:color="auto"/>
            </w:tcBorders>
          </w:tcPr>
          <w:p w14:paraId="0F7797A0" w14:textId="77777777" w:rsidR="00BE0988" w:rsidRPr="00F37B44" w:rsidRDefault="00BE0988" w:rsidP="00C71A55">
            <w:pPr>
              <w:rPr>
                <w:b/>
                <w:bCs/>
              </w:rPr>
            </w:pPr>
          </w:p>
        </w:tc>
        <w:tc>
          <w:tcPr>
            <w:tcW w:w="1424" w:type="dxa"/>
            <w:tcBorders>
              <w:top w:val="dotted" w:sz="4" w:space="0" w:color="auto"/>
              <w:bottom w:val="dotted" w:sz="4" w:space="0" w:color="auto"/>
            </w:tcBorders>
          </w:tcPr>
          <w:p w14:paraId="7A009DA7" w14:textId="77777777" w:rsidR="00BE0988" w:rsidRPr="00F37B44" w:rsidRDefault="00BE0988" w:rsidP="00C71A55">
            <w:pPr>
              <w:rPr>
                <w:b/>
                <w:bCs/>
              </w:rPr>
            </w:pPr>
          </w:p>
        </w:tc>
        <w:tc>
          <w:tcPr>
            <w:tcW w:w="1423" w:type="dxa"/>
            <w:tcBorders>
              <w:top w:val="dotted" w:sz="4" w:space="0" w:color="auto"/>
              <w:bottom w:val="dotted" w:sz="4" w:space="0" w:color="auto"/>
            </w:tcBorders>
          </w:tcPr>
          <w:p w14:paraId="04AD0948" w14:textId="77777777" w:rsidR="00BE0988" w:rsidRPr="00F37B44" w:rsidRDefault="00BE0988" w:rsidP="00C71A55">
            <w:pPr>
              <w:rPr>
                <w:b/>
                <w:bCs/>
              </w:rPr>
            </w:pPr>
          </w:p>
        </w:tc>
        <w:tc>
          <w:tcPr>
            <w:tcW w:w="1424" w:type="dxa"/>
            <w:tcBorders>
              <w:top w:val="dotted" w:sz="4" w:space="0" w:color="auto"/>
              <w:bottom w:val="dotted" w:sz="4" w:space="0" w:color="auto"/>
            </w:tcBorders>
          </w:tcPr>
          <w:p w14:paraId="7D49BB23" w14:textId="77777777" w:rsidR="00BE0988" w:rsidRPr="00F37B44" w:rsidRDefault="00BE0988" w:rsidP="00C71A55">
            <w:pPr>
              <w:rPr>
                <w:b/>
                <w:bCs/>
              </w:rPr>
            </w:pPr>
          </w:p>
        </w:tc>
      </w:tr>
      <w:tr w:rsidR="00A07A92" w:rsidRPr="00F37B44" w14:paraId="5C71AE9E" w14:textId="77777777" w:rsidTr="002E4E40">
        <w:trPr>
          <w:trHeight w:val="135"/>
        </w:trPr>
        <w:tc>
          <w:tcPr>
            <w:tcW w:w="2344" w:type="dxa"/>
            <w:vMerge/>
          </w:tcPr>
          <w:p w14:paraId="6D634A9B" w14:textId="77777777" w:rsidR="00A07A92" w:rsidRPr="00F37B44" w:rsidRDefault="00A07A92" w:rsidP="00A07A92">
            <w:pPr>
              <w:rPr>
                <w:b/>
                <w:bCs/>
              </w:rPr>
            </w:pPr>
          </w:p>
        </w:tc>
        <w:tc>
          <w:tcPr>
            <w:tcW w:w="5954" w:type="dxa"/>
            <w:tcBorders>
              <w:top w:val="dotted" w:sz="4" w:space="0" w:color="auto"/>
              <w:bottom w:val="dotted" w:sz="4" w:space="0" w:color="auto"/>
            </w:tcBorders>
            <w:noWrap/>
          </w:tcPr>
          <w:p w14:paraId="15321206" w14:textId="7D8377D4" w:rsidR="00A07A92" w:rsidRPr="00F37B44" w:rsidRDefault="00A07A92" w:rsidP="00A07A92">
            <w:pPr>
              <w:pStyle w:val="Paragraphedeliste"/>
              <w:numPr>
                <w:ilvl w:val="0"/>
                <w:numId w:val="9"/>
              </w:numPr>
            </w:pPr>
            <w:r w:rsidRPr="00F37B44">
              <w:t xml:space="preserve">Hyperhémie myocardique </w:t>
            </w:r>
            <w:r w:rsidRPr="00F37B44">
              <w:rPr>
                <w:i/>
              </w:rPr>
              <w:t>(mise en évidence par rehaussement précoce global du myocarde au gadolinium lors d’une séquence pondérée T) </w:t>
            </w:r>
            <w:r w:rsidRPr="00F37B44">
              <w:t>: Oui/Non</w:t>
            </w:r>
          </w:p>
        </w:tc>
        <w:tc>
          <w:tcPr>
            <w:tcW w:w="1423" w:type="dxa"/>
            <w:tcBorders>
              <w:top w:val="dotted" w:sz="4" w:space="0" w:color="auto"/>
              <w:bottom w:val="dotted" w:sz="4" w:space="0" w:color="auto"/>
            </w:tcBorders>
          </w:tcPr>
          <w:p w14:paraId="3CEA3171" w14:textId="77777777" w:rsidR="00A07A92" w:rsidRPr="00F37B44" w:rsidRDefault="00A07A92" w:rsidP="00A07A92">
            <w:pPr>
              <w:rPr>
                <w:b/>
                <w:bCs/>
              </w:rPr>
            </w:pPr>
          </w:p>
        </w:tc>
        <w:tc>
          <w:tcPr>
            <w:tcW w:w="1424" w:type="dxa"/>
            <w:tcBorders>
              <w:top w:val="dotted" w:sz="4" w:space="0" w:color="auto"/>
              <w:bottom w:val="dotted" w:sz="4" w:space="0" w:color="auto"/>
            </w:tcBorders>
          </w:tcPr>
          <w:p w14:paraId="7F779DE7" w14:textId="77777777" w:rsidR="00A07A92" w:rsidRPr="00F37B44" w:rsidRDefault="00A07A92" w:rsidP="00A07A92">
            <w:pPr>
              <w:rPr>
                <w:b/>
                <w:bCs/>
              </w:rPr>
            </w:pPr>
          </w:p>
        </w:tc>
        <w:tc>
          <w:tcPr>
            <w:tcW w:w="1423" w:type="dxa"/>
            <w:tcBorders>
              <w:top w:val="dotted" w:sz="4" w:space="0" w:color="auto"/>
              <w:bottom w:val="dotted" w:sz="4" w:space="0" w:color="auto"/>
            </w:tcBorders>
          </w:tcPr>
          <w:p w14:paraId="2AF1AFAA" w14:textId="77777777" w:rsidR="00A07A92" w:rsidRPr="00F37B44" w:rsidRDefault="00A07A92" w:rsidP="00A07A92">
            <w:pPr>
              <w:rPr>
                <w:b/>
                <w:bCs/>
              </w:rPr>
            </w:pPr>
          </w:p>
        </w:tc>
        <w:tc>
          <w:tcPr>
            <w:tcW w:w="1424" w:type="dxa"/>
            <w:tcBorders>
              <w:top w:val="dotted" w:sz="4" w:space="0" w:color="auto"/>
              <w:bottom w:val="dotted" w:sz="4" w:space="0" w:color="auto"/>
            </w:tcBorders>
          </w:tcPr>
          <w:p w14:paraId="14ECD345" w14:textId="77777777" w:rsidR="00A07A92" w:rsidRPr="00F37B44" w:rsidRDefault="00A07A92" w:rsidP="00A07A92">
            <w:pPr>
              <w:rPr>
                <w:b/>
                <w:bCs/>
              </w:rPr>
            </w:pPr>
          </w:p>
        </w:tc>
      </w:tr>
      <w:tr w:rsidR="00A07A92" w:rsidRPr="00F37B44" w14:paraId="1B862399" w14:textId="77777777" w:rsidTr="002E4E40">
        <w:trPr>
          <w:trHeight w:val="135"/>
        </w:trPr>
        <w:tc>
          <w:tcPr>
            <w:tcW w:w="2344" w:type="dxa"/>
            <w:vMerge/>
          </w:tcPr>
          <w:p w14:paraId="1E2A4ACF" w14:textId="77777777" w:rsidR="00A07A92" w:rsidRPr="00F37B44" w:rsidRDefault="00A07A92" w:rsidP="00A07A92">
            <w:pPr>
              <w:rPr>
                <w:b/>
                <w:bCs/>
              </w:rPr>
            </w:pPr>
          </w:p>
        </w:tc>
        <w:tc>
          <w:tcPr>
            <w:tcW w:w="5954" w:type="dxa"/>
            <w:tcBorders>
              <w:top w:val="dotted" w:sz="4" w:space="0" w:color="auto"/>
              <w:bottom w:val="dotted" w:sz="4" w:space="0" w:color="auto"/>
            </w:tcBorders>
            <w:noWrap/>
          </w:tcPr>
          <w:p w14:paraId="5784B2BA" w14:textId="71578D7D" w:rsidR="00A07A92" w:rsidRPr="00F37B44" w:rsidRDefault="00A07A92" w:rsidP="00A07A92">
            <w:pPr>
              <w:pStyle w:val="Paragraphedeliste"/>
              <w:numPr>
                <w:ilvl w:val="0"/>
                <w:numId w:val="9"/>
              </w:numPr>
            </w:pPr>
            <w:proofErr w:type="spellStart"/>
            <w:r w:rsidRPr="00F37B44">
              <w:t>Oedème</w:t>
            </w:r>
            <w:proofErr w:type="spellEnd"/>
            <w:r w:rsidRPr="00F37B44">
              <w:t xml:space="preserve"> myocardique régional ou global </w:t>
            </w:r>
            <w:r w:rsidRPr="00F37B44">
              <w:rPr>
                <w:i/>
              </w:rPr>
              <w:t>(mis en évidence par hypersignal en séquence pondérée T2)</w:t>
            </w:r>
            <w:r w:rsidRPr="00F37B44">
              <w:t> : Oui/Non</w:t>
            </w:r>
          </w:p>
        </w:tc>
        <w:tc>
          <w:tcPr>
            <w:tcW w:w="1423" w:type="dxa"/>
            <w:tcBorders>
              <w:top w:val="dotted" w:sz="4" w:space="0" w:color="auto"/>
              <w:bottom w:val="dotted" w:sz="4" w:space="0" w:color="auto"/>
            </w:tcBorders>
          </w:tcPr>
          <w:p w14:paraId="18C96702" w14:textId="77777777" w:rsidR="00A07A92" w:rsidRPr="00F37B44" w:rsidRDefault="00A07A92" w:rsidP="00A07A92">
            <w:pPr>
              <w:rPr>
                <w:b/>
                <w:bCs/>
              </w:rPr>
            </w:pPr>
          </w:p>
        </w:tc>
        <w:tc>
          <w:tcPr>
            <w:tcW w:w="1424" w:type="dxa"/>
            <w:tcBorders>
              <w:top w:val="dotted" w:sz="4" w:space="0" w:color="auto"/>
              <w:bottom w:val="dotted" w:sz="4" w:space="0" w:color="auto"/>
            </w:tcBorders>
          </w:tcPr>
          <w:p w14:paraId="01817E9D" w14:textId="77777777" w:rsidR="00A07A92" w:rsidRPr="00F37B44" w:rsidRDefault="00A07A92" w:rsidP="00A07A92">
            <w:pPr>
              <w:rPr>
                <w:b/>
                <w:bCs/>
              </w:rPr>
            </w:pPr>
          </w:p>
        </w:tc>
        <w:tc>
          <w:tcPr>
            <w:tcW w:w="1423" w:type="dxa"/>
            <w:tcBorders>
              <w:top w:val="dotted" w:sz="4" w:space="0" w:color="auto"/>
              <w:bottom w:val="dotted" w:sz="4" w:space="0" w:color="auto"/>
            </w:tcBorders>
          </w:tcPr>
          <w:p w14:paraId="5FE2FA11" w14:textId="77777777" w:rsidR="00A07A92" w:rsidRPr="00F37B44" w:rsidRDefault="00A07A92" w:rsidP="00A07A92">
            <w:pPr>
              <w:rPr>
                <w:b/>
                <w:bCs/>
              </w:rPr>
            </w:pPr>
          </w:p>
        </w:tc>
        <w:tc>
          <w:tcPr>
            <w:tcW w:w="1424" w:type="dxa"/>
            <w:tcBorders>
              <w:top w:val="dotted" w:sz="4" w:space="0" w:color="auto"/>
              <w:bottom w:val="dotted" w:sz="4" w:space="0" w:color="auto"/>
            </w:tcBorders>
          </w:tcPr>
          <w:p w14:paraId="21A03E63" w14:textId="77777777" w:rsidR="00A07A92" w:rsidRPr="00F37B44" w:rsidRDefault="00A07A92" w:rsidP="00A07A92">
            <w:pPr>
              <w:rPr>
                <w:b/>
                <w:bCs/>
              </w:rPr>
            </w:pPr>
          </w:p>
        </w:tc>
      </w:tr>
      <w:tr w:rsidR="00A07A92" w:rsidRPr="00F37B44" w14:paraId="6C9BE31A" w14:textId="77777777" w:rsidTr="002E4E40">
        <w:trPr>
          <w:trHeight w:val="135"/>
        </w:trPr>
        <w:tc>
          <w:tcPr>
            <w:tcW w:w="2344" w:type="dxa"/>
            <w:vMerge/>
          </w:tcPr>
          <w:p w14:paraId="2BAC04FE" w14:textId="77777777" w:rsidR="00A07A92" w:rsidRPr="00F37B44" w:rsidRDefault="00A07A92" w:rsidP="00A07A92">
            <w:pPr>
              <w:rPr>
                <w:b/>
                <w:bCs/>
              </w:rPr>
            </w:pPr>
          </w:p>
        </w:tc>
        <w:tc>
          <w:tcPr>
            <w:tcW w:w="5954" w:type="dxa"/>
            <w:tcBorders>
              <w:top w:val="dotted" w:sz="4" w:space="0" w:color="auto"/>
              <w:bottom w:val="dotted" w:sz="4" w:space="0" w:color="auto"/>
            </w:tcBorders>
            <w:noWrap/>
          </w:tcPr>
          <w:p w14:paraId="01484A1C" w14:textId="37990A42" w:rsidR="00A07A92" w:rsidRPr="00F37B44" w:rsidRDefault="00A07A92" w:rsidP="00A07A92">
            <w:pPr>
              <w:pStyle w:val="Paragraphedeliste"/>
              <w:numPr>
                <w:ilvl w:val="0"/>
                <w:numId w:val="9"/>
              </w:numPr>
            </w:pPr>
            <w:r w:rsidRPr="00F37B44">
              <w:t xml:space="preserve">Nécrose myocardique ou fibrose </w:t>
            </w:r>
            <w:r w:rsidRPr="00F37B44">
              <w:rPr>
                <w:i/>
              </w:rPr>
              <w:t>(mise en évidence par rehaussement tardif au gadolinium en séquence pondérée T1)</w:t>
            </w:r>
            <w:r w:rsidRPr="00F37B44">
              <w:t> : Oui/Non</w:t>
            </w:r>
          </w:p>
        </w:tc>
        <w:tc>
          <w:tcPr>
            <w:tcW w:w="1423" w:type="dxa"/>
            <w:tcBorders>
              <w:top w:val="dotted" w:sz="4" w:space="0" w:color="auto"/>
              <w:bottom w:val="dotted" w:sz="4" w:space="0" w:color="auto"/>
            </w:tcBorders>
          </w:tcPr>
          <w:p w14:paraId="4D4FD2BD" w14:textId="77777777" w:rsidR="00A07A92" w:rsidRPr="00F37B44" w:rsidRDefault="00A07A92" w:rsidP="00A07A92">
            <w:pPr>
              <w:rPr>
                <w:b/>
                <w:bCs/>
              </w:rPr>
            </w:pPr>
          </w:p>
        </w:tc>
        <w:tc>
          <w:tcPr>
            <w:tcW w:w="1424" w:type="dxa"/>
            <w:tcBorders>
              <w:top w:val="dotted" w:sz="4" w:space="0" w:color="auto"/>
              <w:bottom w:val="dotted" w:sz="4" w:space="0" w:color="auto"/>
            </w:tcBorders>
          </w:tcPr>
          <w:p w14:paraId="0A5469D7" w14:textId="77777777" w:rsidR="00A07A92" w:rsidRPr="00F37B44" w:rsidRDefault="00A07A92" w:rsidP="00A07A92">
            <w:pPr>
              <w:rPr>
                <w:b/>
                <w:bCs/>
              </w:rPr>
            </w:pPr>
          </w:p>
        </w:tc>
        <w:tc>
          <w:tcPr>
            <w:tcW w:w="1423" w:type="dxa"/>
            <w:tcBorders>
              <w:top w:val="dotted" w:sz="4" w:space="0" w:color="auto"/>
              <w:bottom w:val="dotted" w:sz="4" w:space="0" w:color="auto"/>
            </w:tcBorders>
          </w:tcPr>
          <w:p w14:paraId="636D1F7D" w14:textId="77777777" w:rsidR="00A07A92" w:rsidRPr="00F37B44" w:rsidRDefault="00A07A92" w:rsidP="00A07A92">
            <w:pPr>
              <w:rPr>
                <w:b/>
                <w:bCs/>
              </w:rPr>
            </w:pPr>
          </w:p>
        </w:tc>
        <w:tc>
          <w:tcPr>
            <w:tcW w:w="1424" w:type="dxa"/>
            <w:tcBorders>
              <w:top w:val="dotted" w:sz="4" w:space="0" w:color="auto"/>
              <w:bottom w:val="dotted" w:sz="4" w:space="0" w:color="auto"/>
            </w:tcBorders>
          </w:tcPr>
          <w:p w14:paraId="6C5DFC10" w14:textId="77777777" w:rsidR="00A07A92" w:rsidRPr="00F37B44" w:rsidRDefault="00A07A92" w:rsidP="00A07A92">
            <w:pPr>
              <w:rPr>
                <w:b/>
                <w:bCs/>
              </w:rPr>
            </w:pPr>
          </w:p>
        </w:tc>
      </w:tr>
      <w:tr w:rsidR="00A07A92" w:rsidRPr="00F37B44" w14:paraId="3D1A4792" w14:textId="77777777" w:rsidTr="002E4E40">
        <w:trPr>
          <w:trHeight w:val="54"/>
        </w:trPr>
        <w:tc>
          <w:tcPr>
            <w:tcW w:w="2344" w:type="dxa"/>
            <w:vMerge/>
          </w:tcPr>
          <w:p w14:paraId="76CC9B26" w14:textId="77777777" w:rsidR="00A07A92" w:rsidRPr="00F37B44" w:rsidRDefault="00A07A92" w:rsidP="00A07A92">
            <w:pPr>
              <w:rPr>
                <w:b/>
                <w:bCs/>
              </w:rPr>
            </w:pPr>
          </w:p>
        </w:tc>
        <w:tc>
          <w:tcPr>
            <w:tcW w:w="5954" w:type="dxa"/>
            <w:tcBorders>
              <w:top w:val="dotted" w:sz="4" w:space="0" w:color="auto"/>
              <w:bottom w:val="dotted" w:sz="4" w:space="0" w:color="auto"/>
            </w:tcBorders>
            <w:noWrap/>
          </w:tcPr>
          <w:p w14:paraId="2269043B" w14:textId="06559B06" w:rsidR="00A07A92" w:rsidRPr="00F37B44" w:rsidRDefault="00A07A92" w:rsidP="00A07A92">
            <w:pPr>
              <w:pStyle w:val="Paragraphedeliste"/>
              <w:numPr>
                <w:ilvl w:val="0"/>
                <w:numId w:val="9"/>
              </w:numPr>
            </w:pPr>
            <w:r w:rsidRPr="00F37B44">
              <w:t xml:space="preserve">Hypersignal T2 Fat </w:t>
            </w:r>
            <w:proofErr w:type="spellStart"/>
            <w:r w:rsidRPr="00F37B44">
              <w:t>sat</w:t>
            </w:r>
            <w:proofErr w:type="spellEnd"/>
            <w:r w:rsidRPr="00F37B44">
              <w:t xml:space="preserve"> </w:t>
            </w:r>
            <w:proofErr w:type="spellStart"/>
            <w:proofErr w:type="gramStart"/>
            <w:r w:rsidRPr="00F37B44">
              <w:t>intramyocardique</w:t>
            </w:r>
            <w:proofErr w:type="spellEnd"/>
            <w:r w:rsidRPr="00F37B44">
              <w:t xml:space="preserve">  (</w:t>
            </w:r>
            <w:proofErr w:type="gramEnd"/>
            <w:r w:rsidRPr="00F37B44">
              <w:t>Oui/Non)</w:t>
            </w:r>
          </w:p>
        </w:tc>
        <w:tc>
          <w:tcPr>
            <w:tcW w:w="1423" w:type="dxa"/>
            <w:tcBorders>
              <w:top w:val="dotted" w:sz="4" w:space="0" w:color="auto"/>
              <w:bottom w:val="dotted" w:sz="4" w:space="0" w:color="auto"/>
            </w:tcBorders>
          </w:tcPr>
          <w:p w14:paraId="31D415FD" w14:textId="77777777" w:rsidR="00A07A92" w:rsidRPr="00F37B44" w:rsidRDefault="00A07A92" w:rsidP="00A07A92">
            <w:pPr>
              <w:rPr>
                <w:b/>
                <w:bCs/>
              </w:rPr>
            </w:pPr>
          </w:p>
        </w:tc>
        <w:tc>
          <w:tcPr>
            <w:tcW w:w="1424" w:type="dxa"/>
            <w:tcBorders>
              <w:top w:val="dotted" w:sz="4" w:space="0" w:color="auto"/>
              <w:bottom w:val="dotted" w:sz="4" w:space="0" w:color="auto"/>
            </w:tcBorders>
          </w:tcPr>
          <w:p w14:paraId="305C5A7C" w14:textId="77777777" w:rsidR="00A07A92" w:rsidRPr="00F37B44" w:rsidRDefault="00A07A92" w:rsidP="00A07A92">
            <w:pPr>
              <w:rPr>
                <w:b/>
                <w:bCs/>
              </w:rPr>
            </w:pPr>
          </w:p>
        </w:tc>
        <w:tc>
          <w:tcPr>
            <w:tcW w:w="1423" w:type="dxa"/>
            <w:tcBorders>
              <w:top w:val="dotted" w:sz="4" w:space="0" w:color="auto"/>
              <w:bottom w:val="dotted" w:sz="4" w:space="0" w:color="auto"/>
            </w:tcBorders>
          </w:tcPr>
          <w:p w14:paraId="62081D23" w14:textId="77777777" w:rsidR="00A07A92" w:rsidRPr="00F37B44" w:rsidRDefault="00A07A92" w:rsidP="00A07A92">
            <w:pPr>
              <w:rPr>
                <w:b/>
                <w:bCs/>
              </w:rPr>
            </w:pPr>
          </w:p>
        </w:tc>
        <w:tc>
          <w:tcPr>
            <w:tcW w:w="1424" w:type="dxa"/>
            <w:tcBorders>
              <w:top w:val="dotted" w:sz="4" w:space="0" w:color="auto"/>
              <w:bottom w:val="dotted" w:sz="4" w:space="0" w:color="auto"/>
            </w:tcBorders>
          </w:tcPr>
          <w:p w14:paraId="6C52BC9A" w14:textId="77777777" w:rsidR="00A07A92" w:rsidRPr="00F37B44" w:rsidRDefault="00A07A92" w:rsidP="00A07A92">
            <w:pPr>
              <w:rPr>
                <w:b/>
                <w:bCs/>
              </w:rPr>
            </w:pPr>
          </w:p>
        </w:tc>
      </w:tr>
      <w:tr w:rsidR="00A07A92" w:rsidRPr="00F37B44" w14:paraId="7C114C19" w14:textId="77777777" w:rsidTr="002E4E40">
        <w:trPr>
          <w:trHeight w:val="54"/>
        </w:trPr>
        <w:tc>
          <w:tcPr>
            <w:tcW w:w="2344" w:type="dxa"/>
            <w:vMerge/>
          </w:tcPr>
          <w:p w14:paraId="34388DF9" w14:textId="77777777" w:rsidR="00A07A92" w:rsidRPr="00F37B44" w:rsidRDefault="00A07A92" w:rsidP="00A07A92">
            <w:pPr>
              <w:rPr>
                <w:b/>
                <w:bCs/>
              </w:rPr>
            </w:pPr>
          </w:p>
        </w:tc>
        <w:tc>
          <w:tcPr>
            <w:tcW w:w="5954" w:type="dxa"/>
            <w:tcBorders>
              <w:top w:val="dotted" w:sz="4" w:space="0" w:color="auto"/>
              <w:bottom w:val="dotted" w:sz="4" w:space="0" w:color="auto"/>
            </w:tcBorders>
            <w:noWrap/>
          </w:tcPr>
          <w:p w14:paraId="78AB4C71" w14:textId="24859109" w:rsidR="00A07A92" w:rsidRPr="00F37B44" w:rsidRDefault="00A07A92" w:rsidP="00A07A92">
            <w:pPr>
              <w:pStyle w:val="Paragraphedeliste"/>
              <w:numPr>
                <w:ilvl w:val="0"/>
                <w:numId w:val="9"/>
              </w:numPr>
            </w:pPr>
            <w:r w:rsidRPr="00F37B44">
              <w:t xml:space="preserve">Prise de contraste </w:t>
            </w:r>
            <w:proofErr w:type="spellStart"/>
            <w:r w:rsidRPr="00F37B44">
              <w:t>intramyocardique</w:t>
            </w:r>
            <w:proofErr w:type="spellEnd"/>
            <w:r w:rsidRPr="00F37B44">
              <w:t xml:space="preserve"> (Oui/Non)</w:t>
            </w:r>
          </w:p>
        </w:tc>
        <w:tc>
          <w:tcPr>
            <w:tcW w:w="1423" w:type="dxa"/>
            <w:tcBorders>
              <w:top w:val="dotted" w:sz="4" w:space="0" w:color="auto"/>
              <w:bottom w:val="dotted" w:sz="4" w:space="0" w:color="auto"/>
            </w:tcBorders>
          </w:tcPr>
          <w:p w14:paraId="5EA073B9" w14:textId="77777777" w:rsidR="00A07A92" w:rsidRPr="00F37B44" w:rsidRDefault="00A07A92" w:rsidP="00A07A92">
            <w:pPr>
              <w:rPr>
                <w:b/>
                <w:bCs/>
              </w:rPr>
            </w:pPr>
          </w:p>
        </w:tc>
        <w:tc>
          <w:tcPr>
            <w:tcW w:w="1424" w:type="dxa"/>
            <w:tcBorders>
              <w:top w:val="dotted" w:sz="4" w:space="0" w:color="auto"/>
              <w:bottom w:val="dotted" w:sz="4" w:space="0" w:color="auto"/>
            </w:tcBorders>
          </w:tcPr>
          <w:p w14:paraId="4C8476F8" w14:textId="77777777" w:rsidR="00A07A92" w:rsidRPr="00F37B44" w:rsidRDefault="00A07A92" w:rsidP="00A07A92">
            <w:pPr>
              <w:rPr>
                <w:b/>
                <w:bCs/>
              </w:rPr>
            </w:pPr>
          </w:p>
        </w:tc>
        <w:tc>
          <w:tcPr>
            <w:tcW w:w="1423" w:type="dxa"/>
            <w:tcBorders>
              <w:top w:val="dotted" w:sz="4" w:space="0" w:color="auto"/>
              <w:bottom w:val="dotted" w:sz="4" w:space="0" w:color="auto"/>
            </w:tcBorders>
          </w:tcPr>
          <w:p w14:paraId="10D4DE1D" w14:textId="77777777" w:rsidR="00A07A92" w:rsidRPr="00F37B44" w:rsidRDefault="00A07A92" w:rsidP="00A07A92">
            <w:pPr>
              <w:rPr>
                <w:b/>
                <w:bCs/>
              </w:rPr>
            </w:pPr>
          </w:p>
        </w:tc>
        <w:tc>
          <w:tcPr>
            <w:tcW w:w="1424" w:type="dxa"/>
            <w:tcBorders>
              <w:top w:val="dotted" w:sz="4" w:space="0" w:color="auto"/>
              <w:bottom w:val="dotted" w:sz="4" w:space="0" w:color="auto"/>
            </w:tcBorders>
          </w:tcPr>
          <w:p w14:paraId="5159C617" w14:textId="77777777" w:rsidR="00A07A92" w:rsidRPr="00F37B44" w:rsidRDefault="00A07A92" w:rsidP="00A07A92">
            <w:pPr>
              <w:rPr>
                <w:b/>
                <w:bCs/>
              </w:rPr>
            </w:pPr>
          </w:p>
        </w:tc>
      </w:tr>
      <w:tr w:rsidR="00A07A92" w:rsidRPr="00F37B44" w14:paraId="4F581509" w14:textId="77777777" w:rsidTr="002E4E40">
        <w:trPr>
          <w:trHeight w:val="54"/>
        </w:trPr>
        <w:tc>
          <w:tcPr>
            <w:tcW w:w="2344" w:type="dxa"/>
            <w:vMerge/>
          </w:tcPr>
          <w:p w14:paraId="3EA162ED" w14:textId="77777777" w:rsidR="00A07A92" w:rsidRPr="00F37B44" w:rsidRDefault="00A07A92" w:rsidP="00A07A92">
            <w:pPr>
              <w:rPr>
                <w:b/>
                <w:bCs/>
              </w:rPr>
            </w:pPr>
          </w:p>
        </w:tc>
        <w:tc>
          <w:tcPr>
            <w:tcW w:w="5954" w:type="dxa"/>
            <w:tcBorders>
              <w:top w:val="dotted" w:sz="4" w:space="0" w:color="auto"/>
              <w:bottom w:val="dotted" w:sz="4" w:space="0" w:color="auto"/>
            </w:tcBorders>
            <w:noWrap/>
          </w:tcPr>
          <w:p w14:paraId="505D0413" w14:textId="5A11B9B7" w:rsidR="00A07A92" w:rsidRPr="00F37B44" w:rsidRDefault="00A07A92" w:rsidP="00A07A92">
            <w:pPr>
              <w:pStyle w:val="Paragraphedeliste"/>
              <w:numPr>
                <w:ilvl w:val="0"/>
                <w:numId w:val="9"/>
              </w:numPr>
            </w:pPr>
            <w:r w:rsidRPr="00F37B44">
              <w:t>Prise de contraste ventriculaire sous épicardique (Oui/Non)</w:t>
            </w:r>
          </w:p>
        </w:tc>
        <w:tc>
          <w:tcPr>
            <w:tcW w:w="1423" w:type="dxa"/>
            <w:tcBorders>
              <w:top w:val="dotted" w:sz="4" w:space="0" w:color="auto"/>
              <w:bottom w:val="dotted" w:sz="4" w:space="0" w:color="auto"/>
            </w:tcBorders>
          </w:tcPr>
          <w:p w14:paraId="1B722EE9" w14:textId="77777777" w:rsidR="00A07A92" w:rsidRPr="00F37B44" w:rsidRDefault="00A07A92" w:rsidP="00A07A92">
            <w:pPr>
              <w:rPr>
                <w:b/>
                <w:bCs/>
              </w:rPr>
            </w:pPr>
          </w:p>
        </w:tc>
        <w:tc>
          <w:tcPr>
            <w:tcW w:w="1424" w:type="dxa"/>
            <w:tcBorders>
              <w:top w:val="dotted" w:sz="4" w:space="0" w:color="auto"/>
              <w:bottom w:val="dotted" w:sz="4" w:space="0" w:color="auto"/>
            </w:tcBorders>
          </w:tcPr>
          <w:p w14:paraId="067E6A9A" w14:textId="77777777" w:rsidR="00A07A92" w:rsidRPr="00F37B44" w:rsidRDefault="00A07A92" w:rsidP="00A07A92">
            <w:pPr>
              <w:rPr>
                <w:b/>
                <w:bCs/>
              </w:rPr>
            </w:pPr>
          </w:p>
        </w:tc>
        <w:tc>
          <w:tcPr>
            <w:tcW w:w="1423" w:type="dxa"/>
            <w:tcBorders>
              <w:top w:val="dotted" w:sz="4" w:space="0" w:color="auto"/>
              <w:bottom w:val="dotted" w:sz="4" w:space="0" w:color="auto"/>
            </w:tcBorders>
          </w:tcPr>
          <w:p w14:paraId="3ACC5423" w14:textId="77777777" w:rsidR="00A07A92" w:rsidRPr="00F37B44" w:rsidRDefault="00A07A92" w:rsidP="00A07A92">
            <w:pPr>
              <w:rPr>
                <w:b/>
                <w:bCs/>
              </w:rPr>
            </w:pPr>
          </w:p>
        </w:tc>
        <w:tc>
          <w:tcPr>
            <w:tcW w:w="1424" w:type="dxa"/>
            <w:tcBorders>
              <w:top w:val="dotted" w:sz="4" w:space="0" w:color="auto"/>
              <w:bottom w:val="dotted" w:sz="4" w:space="0" w:color="auto"/>
            </w:tcBorders>
          </w:tcPr>
          <w:p w14:paraId="4BC4936A" w14:textId="77777777" w:rsidR="00A07A92" w:rsidRPr="00F37B44" w:rsidRDefault="00A07A92" w:rsidP="00A07A92">
            <w:pPr>
              <w:rPr>
                <w:b/>
                <w:bCs/>
              </w:rPr>
            </w:pPr>
          </w:p>
        </w:tc>
      </w:tr>
      <w:tr w:rsidR="00A07A92" w:rsidRPr="00F37B44" w14:paraId="36250D74" w14:textId="77777777" w:rsidTr="00594806">
        <w:trPr>
          <w:trHeight w:val="54"/>
        </w:trPr>
        <w:tc>
          <w:tcPr>
            <w:tcW w:w="2344" w:type="dxa"/>
            <w:vMerge/>
          </w:tcPr>
          <w:p w14:paraId="012BD7B6" w14:textId="77777777" w:rsidR="00A07A92" w:rsidRPr="00F37B44" w:rsidRDefault="00A07A92" w:rsidP="00A07A92">
            <w:pPr>
              <w:rPr>
                <w:b/>
                <w:bCs/>
              </w:rPr>
            </w:pPr>
          </w:p>
        </w:tc>
        <w:tc>
          <w:tcPr>
            <w:tcW w:w="5954" w:type="dxa"/>
            <w:tcBorders>
              <w:top w:val="dotted" w:sz="4" w:space="0" w:color="auto"/>
              <w:bottom w:val="dotted" w:sz="4" w:space="0" w:color="auto"/>
            </w:tcBorders>
            <w:noWrap/>
          </w:tcPr>
          <w:p w14:paraId="09FF01A4" w14:textId="7E77EDED" w:rsidR="00A07A92" w:rsidRPr="00F37B44" w:rsidRDefault="00A07A92" w:rsidP="00A07A92">
            <w:pPr>
              <w:pStyle w:val="Paragraphedeliste"/>
              <w:numPr>
                <w:ilvl w:val="0"/>
                <w:numId w:val="9"/>
              </w:numPr>
            </w:pPr>
            <w:r w:rsidRPr="00F37B44">
              <w:t>Autre(s) signe(s) : préciser</w:t>
            </w:r>
          </w:p>
        </w:tc>
        <w:tc>
          <w:tcPr>
            <w:tcW w:w="1423" w:type="dxa"/>
            <w:tcBorders>
              <w:top w:val="dotted" w:sz="4" w:space="0" w:color="auto"/>
              <w:bottom w:val="dotted" w:sz="4" w:space="0" w:color="auto"/>
            </w:tcBorders>
          </w:tcPr>
          <w:p w14:paraId="16EE9D9D" w14:textId="77777777" w:rsidR="00A07A92" w:rsidRPr="00F37B44" w:rsidRDefault="00A07A92" w:rsidP="00A07A92">
            <w:pPr>
              <w:rPr>
                <w:b/>
                <w:bCs/>
              </w:rPr>
            </w:pPr>
          </w:p>
        </w:tc>
        <w:tc>
          <w:tcPr>
            <w:tcW w:w="1424" w:type="dxa"/>
            <w:tcBorders>
              <w:top w:val="dotted" w:sz="4" w:space="0" w:color="auto"/>
              <w:bottom w:val="dotted" w:sz="4" w:space="0" w:color="auto"/>
            </w:tcBorders>
          </w:tcPr>
          <w:p w14:paraId="5B215561" w14:textId="77777777" w:rsidR="00A07A92" w:rsidRPr="00F37B44" w:rsidRDefault="00A07A92" w:rsidP="00A07A92">
            <w:pPr>
              <w:rPr>
                <w:b/>
                <w:bCs/>
              </w:rPr>
            </w:pPr>
          </w:p>
        </w:tc>
        <w:tc>
          <w:tcPr>
            <w:tcW w:w="1423" w:type="dxa"/>
            <w:tcBorders>
              <w:top w:val="dotted" w:sz="4" w:space="0" w:color="auto"/>
              <w:bottom w:val="dotted" w:sz="4" w:space="0" w:color="auto"/>
            </w:tcBorders>
          </w:tcPr>
          <w:p w14:paraId="28D55B6B" w14:textId="77777777" w:rsidR="00A07A92" w:rsidRPr="00F37B44" w:rsidRDefault="00A07A92" w:rsidP="00A07A92">
            <w:pPr>
              <w:rPr>
                <w:b/>
                <w:bCs/>
              </w:rPr>
            </w:pPr>
          </w:p>
        </w:tc>
        <w:tc>
          <w:tcPr>
            <w:tcW w:w="1424" w:type="dxa"/>
            <w:tcBorders>
              <w:top w:val="dotted" w:sz="4" w:space="0" w:color="auto"/>
              <w:bottom w:val="dotted" w:sz="4" w:space="0" w:color="auto"/>
            </w:tcBorders>
          </w:tcPr>
          <w:p w14:paraId="1C20ECB1" w14:textId="77777777" w:rsidR="00A07A92" w:rsidRPr="00F37B44" w:rsidRDefault="00A07A92" w:rsidP="00A07A92">
            <w:pPr>
              <w:rPr>
                <w:b/>
                <w:bCs/>
              </w:rPr>
            </w:pPr>
          </w:p>
        </w:tc>
      </w:tr>
      <w:tr w:rsidR="00594806" w:rsidRPr="00F37B44" w14:paraId="6D4619BF" w14:textId="77777777" w:rsidTr="00594806">
        <w:trPr>
          <w:trHeight w:val="54"/>
        </w:trPr>
        <w:tc>
          <w:tcPr>
            <w:tcW w:w="2344" w:type="dxa"/>
            <w:vMerge w:val="restart"/>
          </w:tcPr>
          <w:p w14:paraId="7A15CFF1" w14:textId="4BF88613" w:rsidR="00594806" w:rsidRPr="00F37B44" w:rsidRDefault="00594806" w:rsidP="00A07A92">
            <w:pPr>
              <w:rPr>
                <w:b/>
                <w:bCs/>
              </w:rPr>
            </w:pPr>
            <w:r w:rsidRPr="00F37B44">
              <w:rPr>
                <w:b/>
                <w:bCs/>
              </w:rPr>
              <w:t>Autres imageries</w:t>
            </w:r>
          </w:p>
        </w:tc>
        <w:tc>
          <w:tcPr>
            <w:tcW w:w="5954" w:type="dxa"/>
            <w:tcBorders>
              <w:top w:val="dotted" w:sz="4" w:space="0" w:color="auto"/>
              <w:bottom w:val="dotted" w:sz="4" w:space="0" w:color="auto"/>
            </w:tcBorders>
            <w:noWrap/>
          </w:tcPr>
          <w:p w14:paraId="31D74B49" w14:textId="1EC73D7C" w:rsidR="00594806" w:rsidRPr="00F37B44" w:rsidRDefault="00594806" w:rsidP="00594806">
            <w:r w:rsidRPr="00F37B44">
              <w:t>Coro-scanner (oui/non, si oui préciser les résultats)</w:t>
            </w:r>
          </w:p>
        </w:tc>
        <w:tc>
          <w:tcPr>
            <w:tcW w:w="1423" w:type="dxa"/>
            <w:tcBorders>
              <w:top w:val="dotted" w:sz="4" w:space="0" w:color="auto"/>
              <w:bottom w:val="dotted" w:sz="4" w:space="0" w:color="auto"/>
            </w:tcBorders>
          </w:tcPr>
          <w:p w14:paraId="2B6FF761" w14:textId="77777777" w:rsidR="00594806" w:rsidRPr="00F37B44" w:rsidRDefault="00594806" w:rsidP="00A07A92">
            <w:pPr>
              <w:rPr>
                <w:b/>
                <w:bCs/>
              </w:rPr>
            </w:pPr>
          </w:p>
        </w:tc>
        <w:tc>
          <w:tcPr>
            <w:tcW w:w="1424" w:type="dxa"/>
            <w:tcBorders>
              <w:top w:val="dotted" w:sz="4" w:space="0" w:color="auto"/>
              <w:bottom w:val="dotted" w:sz="4" w:space="0" w:color="auto"/>
            </w:tcBorders>
          </w:tcPr>
          <w:p w14:paraId="0171FF23" w14:textId="77777777" w:rsidR="00594806" w:rsidRPr="00F37B44" w:rsidRDefault="00594806" w:rsidP="00A07A92">
            <w:pPr>
              <w:rPr>
                <w:b/>
                <w:bCs/>
              </w:rPr>
            </w:pPr>
          </w:p>
        </w:tc>
        <w:tc>
          <w:tcPr>
            <w:tcW w:w="1423" w:type="dxa"/>
            <w:tcBorders>
              <w:top w:val="dotted" w:sz="4" w:space="0" w:color="auto"/>
              <w:bottom w:val="dotted" w:sz="4" w:space="0" w:color="auto"/>
            </w:tcBorders>
          </w:tcPr>
          <w:p w14:paraId="0D558C5A" w14:textId="77777777" w:rsidR="00594806" w:rsidRPr="00F37B44" w:rsidRDefault="00594806" w:rsidP="00A07A92">
            <w:pPr>
              <w:rPr>
                <w:b/>
                <w:bCs/>
              </w:rPr>
            </w:pPr>
          </w:p>
        </w:tc>
        <w:tc>
          <w:tcPr>
            <w:tcW w:w="1424" w:type="dxa"/>
            <w:tcBorders>
              <w:top w:val="dotted" w:sz="4" w:space="0" w:color="auto"/>
              <w:bottom w:val="dotted" w:sz="4" w:space="0" w:color="auto"/>
            </w:tcBorders>
          </w:tcPr>
          <w:p w14:paraId="25F619BC" w14:textId="77777777" w:rsidR="00594806" w:rsidRPr="00F37B44" w:rsidRDefault="00594806" w:rsidP="00A07A92">
            <w:pPr>
              <w:rPr>
                <w:b/>
                <w:bCs/>
              </w:rPr>
            </w:pPr>
          </w:p>
        </w:tc>
      </w:tr>
      <w:tr w:rsidR="00594806" w:rsidRPr="00F37B44" w14:paraId="1454474B" w14:textId="77777777" w:rsidTr="006F470C">
        <w:trPr>
          <w:trHeight w:val="70"/>
        </w:trPr>
        <w:tc>
          <w:tcPr>
            <w:tcW w:w="2344" w:type="dxa"/>
            <w:vMerge/>
          </w:tcPr>
          <w:p w14:paraId="45FA24AF" w14:textId="77777777" w:rsidR="00594806" w:rsidRPr="00F37B44" w:rsidRDefault="00594806" w:rsidP="00A07A92">
            <w:pPr>
              <w:rPr>
                <w:b/>
                <w:bCs/>
              </w:rPr>
            </w:pPr>
          </w:p>
        </w:tc>
        <w:tc>
          <w:tcPr>
            <w:tcW w:w="5954" w:type="dxa"/>
            <w:tcBorders>
              <w:top w:val="dotted" w:sz="4" w:space="0" w:color="auto"/>
              <w:bottom w:val="dotted" w:sz="4" w:space="0" w:color="auto"/>
            </w:tcBorders>
            <w:noWrap/>
          </w:tcPr>
          <w:p w14:paraId="285E25B1" w14:textId="40CE4D82" w:rsidR="00594806" w:rsidRPr="00F37B44" w:rsidRDefault="00594806" w:rsidP="00594806">
            <w:r w:rsidRPr="00F37B44">
              <w:t xml:space="preserve">Echographie </w:t>
            </w:r>
            <w:proofErr w:type="spellStart"/>
            <w:r w:rsidRPr="00F37B44">
              <w:t>trans-oesophagienne</w:t>
            </w:r>
            <w:proofErr w:type="spellEnd"/>
            <w:r w:rsidRPr="00F37B44">
              <w:t xml:space="preserve"> (oui/non, si oui préciser les résultats)</w:t>
            </w:r>
          </w:p>
        </w:tc>
        <w:tc>
          <w:tcPr>
            <w:tcW w:w="1423" w:type="dxa"/>
            <w:tcBorders>
              <w:top w:val="dotted" w:sz="4" w:space="0" w:color="auto"/>
              <w:bottom w:val="dotted" w:sz="4" w:space="0" w:color="auto"/>
            </w:tcBorders>
          </w:tcPr>
          <w:p w14:paraId="3ED8C228" w14:textId="77777777" w:rsidR="00594806" w:rsidRPr="00F37B44" w:rsidRDefault="00594806" w:rsidP="00A07A92">
            <w:pPr>
              <w:rPr>
                <w:b/>
                <w:bCs/>
              </w:rPr>
            </w:pPr>
          </w:p>
        </w:tc>
        <w:tc>
          <w:tcPr>
            <w:tcW w:w="1424" w:type="dxa"/>
            <w:tcBorders>
              <w:top w:val="dotted" w:sz="4" w:space="0" w:color="auto"/>
              <w:bottom w:val="dotted" w:sz="4" w:space="0" w:color="auto"/>
            </w:tcBorders>
          </w:tcPr>
          <w:p w14:paraId="1C9D3D9E" w14:textId="77777777" w:rsidR="00594806" w:rsidRPr="00F37B44" w:rsidRDefault="00594806" w:rsidP="00A07A92">
            <w:pPr>
              <w:rPr>
                <w:b/>
                <w:bCs/>
              </w:rPr>
            </w:pPr>
          </w:p>
        </w:tc>
        <w:tc>
          <w:tcPr>
            <w:tcW w:w="1423" w:type="dxa"/>
            <w:tcBorders>
              <w:top w:val="dotted" w:sz="4" w:space="0" w:color="auto"/>
              <w:bottom w:val="dotted" w:sz="4" w:space="0" w:color="auto"/>
            </w:tcBorders>
          </w:tcPr>
          <w:p w14:paraId="57519C01" w14:textId="77777777" w:rsidR="00594806" w:rsidRPr="00F37B44" w:rsidRDefault="00594806" w:rsidP="00A07A92">
            <w:pPr>
              <w:rPr>
                <w:b/>
                <w:bCs/>
              </w:rPr>
            </w:pPr>
          </w:p>
        </w:tc>
        <w:tc>
          <w:tcPr>
            <w:tcW w:w="1424" w:type="dxa"/>
            <w:tcBorders>
              <w:top w:val="dotted" w:sz="4" w:space="0" w:color="auto"/>
              <w:bottom w:val="dotted" w:sz="4" w:space="0" w:color="auto"/>
            </w:tcBorders>
          </w:tcPr>
          <w:p w14:paraId="70DAC8BF" w14:textId="77777777" w:rsidR="00594806" w:rsidRPr="00F37B44" w:rsidRDefault="00594806" w:rsidP="00A07A92">
            <w:pPr>
              <w:rPr>
                <w:b/>
                <w:bCs/>
              </w:rPr>
            </w:pPr>
          </w:p>
        </w:tc>
      </w:tr>
      <w:tr w:rsidR="00594806" w:rsidRPr="00F37B44" w14:paraId="5582C86D" w14:textId="77777777" w:rsidTr="00594806">
        <w:trPr>
          <w:trHeight w:val="54"/>
        </w:trPr>
        <w:tc>
          <w:tcPr>
            <w:tcW w:w="2344" w:type="dxa"/>
            <w:vMerge/>
          </w:tcPr>
          <w:p w14:paraId="4986B922" w14:textId="77777777" w:rsidR="00594806" w:rsidRPr="00F37B44" w:rsidRDefault="00594806" w:rsidP="00A07A92">
            <w:pPr>
              <w:rPr>
                <w:b/>
                <w:bCs/>
              </w:rPr>
            </w:pPr>
          </w:p>
        </w:tc>
        <w:tc>
          <w:tcPr>
            <w:tcW w:w="5954" w:type="dxa"/>
            <w:tcBorders>
              <w:top w:val="dotted" w:sz="4" w:space="0" w:color="auto"/>
              <w:bottom w:val="dotted" w:sz="4" w:space="0" w:color="auto"/>
            </w:tcBorders>
            <w:noWrap/>
          </w:tcPr>
          <w:p w14:paraId="507918BB" w14:textId="7BBD737B" w:rsidR="00594806" w:rsidRPr="00F37B44" w:rsidRDefault="006711FD" w:rsidP="00594806">
            <w:r w:rsidRPr="00F37B44">
              <w:t>Autres, préciser</w:t>
            </w:r>
          </w:p>
        </w:tc>
        <w:tc>
          <w:tcPr>
            <w:tcW w:w="1423" w:type="dxa"/>
            <w:tcBorders>
              <w:top w:val="dotted" w:sz="4" w:space="0" w:color="auto"/>
              <w:bottom w:val="dotted" w:sz="4" w:space="0" w:color="auto"/>
            </w:tcBorders>
          </w:tcPr>
          <w:p w14:paraId="50B68D6F" w14:textId="77777777" w:rsidR="00594806" w:rsidRPr="00F37B44" w:rsidRDefault="00594806" w:rsidP="00A07A92">
            <w:pPr>
              <w:rPr>
                <w:b/>
                <w:bCs/>
              </w:rPr>
            </w:pPr>
          </w:p>
        </w:tc>
        <w:tc>
          <w:tcPr>
            <w:tcW w:w="1424" w:type="dxa"/>
            <w:tcBorders>
              <w:top w:val="dotted" w:sz="4" w:space="0" w:color="auto"/>
              <w:bottom w:val="dotted" w:sz="4" w:space="0" w:color="auto"/>
            </w:tcBorders>
          </w:tcPr>
          <w:p w14:paraId="065CAA74" w14:textId="77777777" w:rsidR="00594806" w:rsidRPr="00F37B44" w:rsidRDefault="00594806" w:rsidP="00A07A92">
            <w:pPr>
              <w:rPr>
                <w:b/>
                <w:bCs/>
              </w:rPr>
            </w:pPr>
          </w:p>
        </w:tc>
        <w:tc>
          <w:tcPr>
            <w:tcW w:w="1423" w:type="dxa"/>
            <w:tcBorders>
              <w:top w:val="dotted" w:sz="4" w:space="0" w:color="auto"/>
              <w:bottom w:val="dotted" w:sz="4" w:space="0" w:color="auto"/>
            </w:tcBorders>
          </w:tcPr>
          <w:p w14:paraId="2C03D06D" w14:textId="77777777" w:rsidR="00594806" w:rsidRPr="00F37B44" w:rsidRDefault="00594806" w:rsidP="00A07A92">
            <w:pPr>
              <w:rPr>
                <w:b/>
                <w:bCs/>
              </w:rPr>
            </w:pPr>
          </w:p>
        </w:tc>
        <w:tc>
          <w:tcPr>
            <w:tcW w:w="1424" w:type="dxa"/>
            <w:tcBorders>
              <w:top w:val="dotted" w:sz="4" w:space="0" w:color="auto"/>
              <w:bottom w:val="dotted" w:sz="4" w:space="0" w:color="auto"/>
            </w:tcBorders>
          </w:tcPr>
          <w:p w14:paraId="295FA67D" w14:textId="77777777" w:rsidR="00594806" w:rsidRPr="00F37B44" w:rsidRDefault="00594806" w:rsidP="00A07A92">
            <w:pPr>
              <w:rPr>
                <w:b/>
                <w:bCs/>
              </w:rPr>
            </w:pPr>
          </w:p>
        </w:tc>
      </w:tr>
    </w:tbl>
    <w:p w14:paraId="4883E6B1" w14:textId="052B64C4" w:rsidR="003644D6" w:rsidRPr="00F37B44" w:rsidRDefault="00DF231E">
      <w:pPr>
        <w:rPr>
          <w:sz w:val="24"/>
          <w:szCs w:val="24"/>
        </w:rPr>
      </w:pPr>
      <w:r w:rsidRPr="00F37B44">
        <w:rPr>
          <w:sz w:val="24"/>
          <w:szCs w:val="24"/>
        </w:rPr>
        <w:t>*(évaluée par la mesure de la vitesse du flux de régurgitation tricuspide, V</w:t>
      </w:r>
      <w:r w:rsidRPr="00F37B44">
        <w:rPr>
          <w:sz w:val="24"/>
          <w:szCs w:val="24"/>
          <w:vertAlign w:val="subscript"/>
        </w:rPr>
        <w:t>IT</w:t>
      </w:r>
      <w:r w:rsidRPr="00F37B44">
        <w:rPr>
          <w:sz w:val="24"/>
          <w:szCs w:val="24"/>
        </w:rPr>
        <w:t>)</w:t>
      </w:r>
    </w:p>
    <w:p w14:paraId="46C4678C" w14:textId="77777777" w:rsidR="00274AA3" w:rsidRPr="00F37B44" w:rsidRDefault="00274AA3">
      <w:pPr>
        <w:rPr>
          <w:sz w:val="24"/>
          <w:szCs w:val="24"/>
        </w:rPr>
      </w:pPr>
    </w:p>
    <w:p w14:paraId="67BB438F" w14:textId="77777777" w:rsidR="00DC09F1" w:rsidRPr="00F37B44" w:rsidRDefault="00DC09F1">
      <w:pPr>
        <w:rPr>
          <w:sz w:val="24"/>
          <w:szCs w:val="24"/>
        </w:rPr>
      </w:pPr>
    </w:p>
    <w:p w14:paraId="161BA995" w14:textId="77777777" w:rsidR="00DC09F1" w:rsidRPr="00F37B44" w:rsidRDefault="00DC09F1">
      <w:pPr>
        <w:rPr>
          <w:sz w:val="24"/>
          <w:szCs w:val="24"/>
        </w:rPr>
      </w:pPr>
    </w:p>
    <w:p w14:paraId="3E456A6F" w14:textId="77777777" w:rsidR="00DC09F1" w:rsidRPr="00F37B44" w:rsidRDefault="00DC09F1">
      <w:pPr>
        <w:rPr>
          <w:sz w:val="24"/>
          <w:szCs w:val="24"/>
        </w:rPr>
      </w:pPr>
    </w:p>
    <w:p w14:paraId="0810EBBC" w14:textId="77777777" w:rsidR="00DC09F1" w:rsidRPr="00F37B44" w:rsidRDefault="00DC09F1">
      <w:pPr>
        <w:rPr>
          <w:sz w:val="24"/>
          <w:szCs w:val="24"/>
        </w:rPr>
      </w:pPr>
    </w:p>
    <w:p w14:paraId="77C53043" w14:textId="00E731DE" w:rsidR="00274AA3" w:rsidRPr="00F37B44" w:rsidRDefault="00274AA3" w:rsidP="00274AA3">
      <w:pPr>
        <w:pStyle w:val="Paragraphedeliste"/>
        <w:numPr>
          <w:ilvl w:val="1"/>
          <w:numId w:val="1"/>
        </w:numPr>
        <w:rPr>
          <w:b/>
          <w:i/>
          <w:sz w:val="28"/>
          <w:szCs w:val="28"/>
        </w:rPr>
      </w:pPr>
      <w:r w:rsidRPr="00F37B44">
        <w:rPr>
          <w:b/>
          <w:i/>
          <w:sz w:val="28"/>
          <w:szCs w:val="28"/>
        </w:rPr>
        <w:t>Evolution, gravité et complications</w:t>
      </w:r>
    </w:p>
    <w:p w14:paraId="4070D0F7" w14:textId="77777777" w:rsidR="00274AA3" w:rsidRPr="00F37B44" w:rsidRDefault="00274AA3" w:rsidP="00274AA3">
      <w:pPr>
        <w:pStyle w:val="Paragraphedeliste"/>
        <w:ind w:left="1854"/>
        <w:rPr>
          <w:sz w:val="24"/>
          <w:szCs w:val="24"/>
        </w:rPr>
      </w:pPr>
    </w:p>
    <w:tbl>
      <w:tblPr>
        <w:tblStyle w:val="Grilledutableau"/>
        <w:tblW w:w="0" w:type="auto"/>
        <w:tblLook w:val="04A0" w:firstRow="1" w:lastRow="0" w:firstColumn="1" w:lastColumn="0" w:noHBand="0" w:noVBand="1"/>
      </w:tblPr>
      <w:tblGrid>
        <w:gridCol w:w="6331"/>
        <w:gridCol w:w="7661"/>
      </w:tblGrid>
      <w:tr w:rsidR="00274AA3" w:rsidRPr="00F37B44" w14:paraId="1DAA1430" w14:textId="77777777" w:rsidTr="00267CE9">
        <w:tc>
          <w:tcPr>
            <w:tcW w:w="6334" w:type="dxa"/>
          </w:tcPr>
          <w:p w14:paraId="29EDEFB4" w14:textId="5C5A65DC" w:rsidR="00274AA3" w:rsidRPr="00F37B44" w:rsidRDefault="00274AA3" w:rsidP="00274AA3">
            <w:pPr>
              <w:pStyle w:val="Paragraphedeliste"/>
              <w:ind w:left="0"/>
              <w:rPr>
                <w:b/>
                <w:sz w:val="24"/>
                <w:szCs w:val="24"/>
              </w:rPr>
            </w:pPr>
            <w:r w:rsidRPr="00F37B44">
              <w:rPr>
                <w:b/>
                <w:sz w:val="24"/>
                <w:szCs w:val="24"/>
              </w:rPr>
              <w:lastRenderedPageBreak/>
              <w:t>Admission en USI</w:t>
            </w:r>
            <w:r w:rsidR="00267CE9" w:rsidRPr="00F37B44">
              <w:rPr>
                <w:b/>
                <w:sz w:val="24"/>
                <w:szCs w:val="24"/>
              </w:rPr>
              <w:t>*</w:t>
            </w:r>
            <w:r w:rsidRPr="00F37B44">
              <w:rPr>
                <w:b/>
                <w:sz w:val="24"/>
                <w:szCs w:val="24"/>
              </w:rPr>
              <w:t xml:space="preserve"> ou réanimation (oui/non)</w:t>
            </w:r>
          </w:p>
          <w:p w14:paraId="63D9880D" w14:textId="1E3D1F7E" w:rsidR="00274AA3" w:rsidRPr="00F37B44" w:rsidRDefault="00274AA3" w:rsidP="00274AA3">
            <w:pPr>
              <w:pStyle w:val="Paragraphedeliste"/>
              <w:ind w:left="0"/>
              <w:rPr>
                <w:b/>
                <w:sz w:val="24"/>
                <w:szCs w:val="24"/>
              </w:rPr>
            </w:pPr>
          </w:p>
        </w:tc>
        <w:tc>
          <w:tcPr>
            <w:tcW w:w="7666" w:type="dxa"/>
          </w:tcPr>
          <w:p w14:paraId="2B4553BC" w14:textId="77777777" w:rsidR="00274AA3" w:rsidRPr="00F37B44" w:rsidRDefault="00274AA3" w:rsidP="00274AA3">
            <w:pPr>
              <w:pStyle w:val="Paragraphedeliste"/>
              <w:ind w:left="0"/>
              <w:rPr>
                <w:sz w:val="24"/>
                <w:szCs w:val="24"/>
              </w:rPr>
            </w:pPr>
          </w:p>
        </w:tc>
      </w:tr>
      <w:tr w:rsidR="00274AA3" w:rsidRPr="00F37B44" w14:paraId="6B5821C3" w14:textId="77777777" w:rsidTr="00267CE9">
        <w:tc>
          <w:tcPr>
            <w:tcW w:w="6334" w:type="dxa"/>
          </w:tcPr>
          <w:p w14:paraId="230EC549" w14:textId="62E09EB1" w:rsidR="00274AA3" w:rsidRPr="00F37B44" w:rsidRDefault="00274AA3" w:rsidP="00274AA3">
            <w:pPr>
              <w:pStyle w:val="Paragraphedeliste"/>
              <w:ind w:left="0"/>
              <w:rPr>
                <w:b/>
                <w:sz w:val="24"/>
                <w:szCs w:val="24"/>
              </w:rPr>
            </w:pPr>
            <w:r w:rsidRPr="00F37B44">
              <w:rPr>
                <w:b/>
                <w:sz w:val="24"/>
                <w:szCs w:val="24"/>
              </w:rPr>
              <w:t>Durée de l’hospitalisation en USI</w:t>
            </w:r>
            <w:r w:rsidR="00267CE9" w:rsidRPr="00F37B44">
              <w:rPr>
                <w:b/>
                <w:sz w:val="24"/>
                <w:szCs w:val="24"/>
              </w:rPr>
              <w:t>*</w:t>
            </w:r>
            <w:r w:rsidRPr="00F37B44">
              <w:rPr>
                <w:b/>
                <w:sz w:val="24"/>
                <w:szCs w:val="24"/>
              </w:rPr>
              <w:t xml:space="preserve"> ou réa</w:t>
            </w:r>
            <w:r w:rsidR="00267CE9" w:rsidRPr="00F37B44">
              <w:rPr>
                <w:b/>
                <w:sz w:val="24"/>
                <w:szCs w:val="24"/>
              </w:rPr>
              <w:t>nimation</w:t>
            </w:r>
            <w:r w:rsidRPr="00F37B44">
              <w:rPr>
                <w:b/>
                <w:sz w:val="24"/>
                <w:szCs w:val="24"/>
              </w:rPr>
              <w:t xml:space="preserve"> (jours)</w:t>
            </w:r>
          </w:p>
          <w:p w14:paraId="20D53474" w14:textId="3DD28451" w:rsidR="00467B8D" w:rsidRPr="00F37B44" w:rsidRDefault="00467B8D" w:rsidP="00274AA3">
            <w:pPr>
              <w:pStyle w:val="Paragraphedeliste"/>
              <w:ind w:left="0"/>
              <w:rPr>
                <w:b/>
                <w:sz w:val="24"/>
                <w:szCs w:val="24"/>
              </w:rPr>
            </w:pPr>
          </w:p>
        </w:tc>
        <w:tc>
          <w:tcPr>
            <w:tcW w:w="7666" w:type="dxa"/>
          </w:tcPr>
          <w:p w14:paraId="2E4A16C4" w14:textId="77777777" w:rsidR="00274AA3" w:rsidRPr="00F37B44" w:rsidRDefault="00274AA3" w:rsidP="00274AA3">
            <w:pPr>
              <w:pStyle w:val="Paragraphedeliste"/>
              <w:ind w:left="0"/>
              <w:rPr>
                <w:sz w:val="24"/>
                <w:szCs w:val="24"/>
              </w:rPr>
            </w:pPr>
          </w:p>
        </w:tc>
      </w:tr>
      <w:tr w:rsidR="00274AA3" w:rsidRPr="00F37B44" w14:paraId="134EED3B" w14:textId="77777777" w:rsidTr="00267CE9">
        <w:tc>
          <w:tcPr>
            <w:tcW w:w="6334" w:type="dxa"/>
          </w:tcPr>
          <w:p w14:paraId="08B351C5" w14:textId="1DB3CBD6" w:rsidR="00274AA3" w:rsidRPr="00F37B44" w:rsidRDefault="00616ABE" w:rsidP="00274AA3">
            <w:pPr>
              <w:pStyle w:val="Paragraphedeliste"/>
              <w:ind w:left="0"/>
              <w:rPr>
                <w:b/>
                <w:sz w:val="24"/>
                <w:szCs w:val="24"/>
              </w:rPr>
            </w:pPr>
            <w:r w:rsidRPr="00F37B44">
              <w:rPr>
                <w:b/>
                <w:sz w:val="24"/>
                <w:szCs w:val="24"/>
              </w:rPr>
              <w:t>Drainage péricardique (Oui/N</w:t>
            </w:r>
            <w:r w:rsidR="00274AA3" w:rsidRPr="00F37B44">
              <w:rPr>
                <w:b/>
                <w:sz w:val="24"/>
                <w:szCs w:val="24"/>
              </w:rPr>
              <w:t>on)</w:t>
            </w:r>
          </w:p>
          <w:p w14:paraId="2F141766" w14:textId="596016D7" w:rsidR="00467B8D" w:rsidRPr="00F37B44" w:rsidRDefault="00467B8D" w:rsidP="00274AA3">
            <w:pPr>
              <w:pStyle w:val="Paragraphedeliste"/>
              <w:ind w:left="0"/>
              <w:rPr>
                <w:b/>
                <w:sz w:val="24"/>
                <w:szCs w:val="24"/>
              </w:rPr>
            </w:pPr>
          </w:p>
        </w:tc>
        <w:tc>
          <w:tcPr>
            <w:tcW w:w="7666" w:type="dxa"/>
          </w:tcPr>
          <w:p w14:paraId="30D26A90" w14:textId="77777777" w:rsidR="00274AA3" w:rsidRPr="00F37B44" w:rsidRDefault="00274AA3" w:rsidP="00274AA3">
            <w:pPr>
              <w:pStyle w:val="Paragraphedeliste"/>
              <w:ind w:left="0"/>
              <w:rPr>
                <w:sz w:val="24"/>
                <w:szCs w:val="24"/>
              </w:rPr>
            </w:pPr>
          </w:p>
        </w:tc>
      </w:tr>
      <w:tr w:rsidR="00274AA3" w:rsidRPr="00F37B44" w14:paraId="25DB2C75" w14:textId="77777777" w:rsidTr="00267CE9">
        <w:tc>
          <w:tcPr>
            <w:tcW w:w="6334" w:type="dxa"/>
          </w:tcPr>
          <w:p w14:paraId="6254BAA5" w14:textId="77777777" w:rsidR="00274AA3" w:rsidRPr="00F37B44" w:rsidRDefault="00274AA3" w:rsidP="00274AA3">
            <w:pPr>
              <w:pStyle w:val="Paragraphedeliste"/>
              <w:ind w:left="0"/>
              <w:rPr>
                <w:b/>
                <w:sz w:val="24"/>
                <w:szCs w:val="24"/>
              </w:rPr>
            </w:pPr>
            <w:r w:rsidRPr="00F37B44">
              <w:rPr>
                <w:b/>
                <w:sz w:val="24"/>
                <w:szCs w:val="24"/>
              </w:rPr>
              <w:t>Forme réfractaire (Oui/Non, si oui préciser intensification thérapeutique …)</w:t>
            </w:r>
          </w:p>
          <w:p w14:paraId="55EFBEE2" w14:textId="7223ECBA" w:rsidR="00467B8D" w:rsidRPr="00F37B44" w:rsidRDefault="00467B8D" w:rsidP="00274AA3">
            <w:pPr>
              <w:pStyle w:val="Paragraphedeliste"/>
              <w:ind w:left="0"/>
              <w:rPr>
                <w:b/>
                <w:sz w:val="24"/>
                <w:szCs w:val="24"/>
              </w:rPr>
            </w:pPr>
          </w:p>
        </w:tc>
        <w:tc>
          <w:tcPr>
            <w:tcW w:w="7666" w:type="dxa"/>
          </w:tcPr>
          <w:p w14:paraId="697AC4C2" w14:textId="77777777" w:rsidR="00274AA3" w:rsidRPr="00F37B44" w:rsidRDefault="00274AA3" w:rsidP="00274AA3">
            <w:pPr>
              <w:pStyle w:val="Paragraphedeliste"/>
              <w:ind w:left="0"/>
              <w:rPr>
                <w:sz w:val="24"/>
                <w:szCs w:val="24"/>
              </w:rPr>
            </w:pPr>
          </w:p>
        </w:tc>
      </w:tr>
      <w:tr w:rsidR="00274AA3" w:rsidRPr="00F37B44" w14:paraId="49C1E608" w14:textId="77777777" w:rsidTr="00267CE9">
        <w:tc>
          <w:tcPr>
            <w:tcW w:w="6334" w:type="dxa"/>
          </w:tcPr>
          <w:p w14:paraId="6789421A" w14:textId="34ACBEEE" w:rsidR="00274AA3" w:rsidRPr="00F37B44" w:rsidRDefault="00616ABE" w:rsidP="00274AA3">
            <w:pPr>
              <w:pStyle w:val="Paragraphedeliste"/>
              <w:ind w:left="0"/>
              <w:rPr>
                <w:b/>
                <w:sz w:val="24"/>
                <w:szCs w:val="24"/>
              </w:rPr>
            </w:pPr>
            <w:r w:rsidRPr="00F37B44">
              <w:rPr>
                <w:b/>
                <w:sz w:val="24"/>
                <w:szCs w:val="24"/>
              </w:rPr>
              <w:t>Décès (Oui/N</w:t>
            </w:r>
            <w:r w:rsidR="00274AA3" w:rsidRPr="00F37B44">
              <w:rPr>
                <w:b/>
                <w:sz w:val="24"/>
                <w:szCs w:val="24"/>
              </w:rPr>
              <w:t>on ; en cas de décès, motif)</w:t>
            </w:r>
          </w:p>
          <w:p w14:paraId="64454025" w14:textId="098C4656" w:rsidR="00467B8D" w:rsidRPr="00F37B44" w:rsidRDefault="00467B8D" w:rsidP="00274AA3">
            <w:pPr>
              <w:pStyle w:val="Paragraphedeliste"/>
              <w:ind w:left="0"/>
              <w:rPr>
                <w:b/>
                <w:sz w:val="24"/>
                <w:szCs w:val="24"/>
              </w:rPr>
            </w:pPr>
          </w:p>
        </w:tc>
        <w:tc>
          <w:tcPr>
            <w:tcW w:w="7666" w:type="dxa"/>
          </w:tcPr>
          <w:p w14:paraId="4FBABBC2" w14:textId="77777777" w:rsidR="00274AA3" w:rsidRPr="00F37B44" w:rsidRDefault="00274AA3" w:rsidP="00274AA3">
            <w:pPr>
              <w:pStyle w:val="Paragraphedeliste"/>
              <w:ind w:left="0"/>
              <w:rPr>
                <w:sz w:val="24"/>
                <w:szCs w:val="24"/>
              </w:rPr>
            </w:pPr>
          </w:p>
        </w:tc>
      </w:tr>
      <w:tr w:rsidR="00274AA3" w:rsidRPr="00F37B44" w14:paraId="21B1992E" w14:textId="77777777" w:rsidTr="00267CE9">
        <w:tc>
          <w:tcPr>
            <w:tcW w:w="6334" w:type="dxa"/>
          </w:tcPr>
          <w:p w14:paraId="1779F542" w14:textId="69217727" w:rsidR="00274AA3" w:rsidRPr="00F37B44" w:rsidRDefault="00274AA3" w:rsidP="00274AA3">
            <w:pPr>
              <w:pStyle w:val="Paragraphedeliste"/>
              <w:ind w:left="0"/>
              <w:rPr>
                <w:b/>
                <w:sz w:val="24"/>
                <w:szCs w:val="24"/>
              </w:rPr>
            </w:pPr>
            <w:r w:rsidRPr="00F37B44">
              <w:rPr>
                <w:b/>
                <w:sz w:val="24"/>
                <w:szCs w:val="24"/>
              </w:rPr>
              <w:t>Apparition d’autres complications de la MSA (Oui/Non</w:t>
            </w:r>
            <w:proofErr w:type="gramStart"/>
            <w:r w:rsidRPr="00F37B44">
              <w:rPr>
                <w:b/>
                <w:sz w:val="24"/>
                <w:szCs w:val="24"/>
              </w:rPr>
              <w:t>):</w:t>
            </w:r>
            <w:proofErr w:type="gramEnd"/>
          </w:p>
          <w:p w14:paraId="3CC2965B" w14:textId="19623F42" w:rsidR="00274AA3" w:rsidRPr="00F37B44" w:rsidRDefault="00274AA3" w:rsidP="00274AA3">
            <w:pPr>
              <w:pStyle w:val="Paragraphedeliste"/>
              <w:numPr>
                <w:ilvl w:val="0"/>
                <w:numId w:val="41"/>
              </w:numPr>
              <w:rPr>
                <w:b/>
                <w:sz w:val="24"/>
                <w:szCs w:val="24"/>
              </w:rPr>
            </w:pPr>
            <w:r w:rsidRPr="00F37B44">
              <w:rPr>
                <w:b/>
                <w:sz w:val="24"/>
                <w:szCs w:val="24"/>
              </w:rPr>
              <w:t>SAM (Oui/Non)</w:t>
            </w:r>
          </w:p>
          <w:p w14:paraId="28044F04" w14:textId="0E16BD20" w:rsidR="00274AA3" w:rsidRPr="00F37B44" w:rsidRDefault="00274AA3" w:rsidP="00274AA3">
            <w:pPr>
              <w:pStyle w:val="Paragraphedeliste"/>
              <w:numPr>
                <w:ilvl w:val="0"/>
                <w:numId w:val="41"/>
              </w:numPr>
              <w:rPr>
                <w:b/>
                <w:sz w:val="24"/>
                <w:szCs w:val="24"/>
              </w:rPr>
            </w:pPr>
            <w:r w:rsidRPr="00F37B44">
              <w:rPr>
                <w:b/>
                <w:sz w:val="24"/>
                <w:szCs w:val="24"/>
              </w:rPr>
              <w:t>Hépatite (Oui/Non)</w:t>
            </w:r>
          </w:p>
          <w:p w14:paraId="2EA2919B" w14:textId="266F121E" w:rsidR="00274AA3" w:rsidRPr="00F37B44" w:rsidRDefault="00274AA3" w:rsidP="00274AA3">
            <w:pPr>
              <w:pStyle w:val="Paragraphedeliste"/>
              <w:numPr>
                <w:ilvl w:val="0"/>
                <w:numId w:val="41"/>
              </w:numPr>
              <w:rPr>
                <w:b/>
                <w:sz w:val="24"/>
                <w:szCs w:val="24"/>
              </w:rPr>
            </w:pPr>
            <w:r w:rsidRPr="00F37B44">
              <w:rPr>
                <w:b/>
                <w:sz w:val="24"/>
                <w:szCs w:val="24"/>
              </w:rPr>
              <w:t xml:space="preserve">Autre(s) : préciser : </w:t>
            </w:r>
          </w:p>
        </w:tc>
        <w:tc>
          <w:tcPr>
            <w:tcW w:w="7666" w:type="dxa"/>
          </w:tcPr>
          <w:p w14:paraId="2DB8B2D6" w14:textId="77777777" w:rsidR="00274AA3" w:rsidRPr="00F37B44" w:rsidRDefault="00274AA3" w:rsidP="00274AA3">
            <w:pPr>
              <w:pStyle w:val="Paragraphedeliste"/>
              <w:ind w:left="0"/>
              <w:rPr>
                <w:sz w:val="24"/>
                <w:szCs w:val="24"/>
              </w:rPr>
            </w:pPr>
          </w:p>
        </w:tc>
      </w:tr>
      <w:tr w:rsidR="00274AA3" w:rsidRPr="00F37B44" w14:paraId="1F9F993F" w14:textId="77777777" w:rsidTr="00267CE9">
        <w:tc>
          <w:tcPr>
            <w:tcW w:w="6334" w:type="dxa"/>
          </w:tcPr>
          <w:p w14:paraId="354E4098" w14:textId="4B5083E4" w:rsidR="00274AA3" w:rsidRPr="00F37B44" w:rsidRDefault="00274AA3" w:rsidP="00274AA3">
            <w:pPr>
              <w:pStyle w:val="Paragraphedeliste"/>
              <w:ind w:left="0"/>
              <w:rPr>
                <w:b/>
                <w:sz w:val="24"/>
                <w:szCs w:val="24"/>
              </w:rPr>
            </w:pPr>
            <w:r w:rsidRPr="00F37B44">
              <w:rPr>
                <w:b/>
                <w:sz w:val="24"/>
                <w:szCs w:val="24"/>
              </w:rPr>
              <w:t>Développement d’une insuffisance cardiaque chronique (Oui/Non ; si oui, préciser la nature de la cardiomyopathie)</w:t>
            </w:r>
          </w:p>
        </w:tc>
        <w:tc>
          <w:tcPr>
            <w:tcW w:w="7666" w:type="dxa"/>
          </w:tcPr>
          <w:p w14:paraId="1610DA9E" w14:textId="77777777" w:rsidR="00274AA3" w:rsidRPr="00F37B44" w:rsidRDefault="00274AA3" w:rsidP="00274AA3">
            <w:pPr>
              <w:pStyle w:val="Paragraphedeliste"/>
              <w:ind w:left="0"/>
              <w:rPr>
                <w:sz w:val="24"/>
                <w:szCs w:val="24"/>
              </w:rPr>
            </w:pPr>
          </w:p>
        </w:tc>
      </w:tr>
    </w:tbl>
    <w:p w14:paraId="6CC55E0F" w14:textId="5E34CC0F" w:rsidR="00A07A92" w:rsidRPr="00F37B44" w:rsidRDefault="00267CE9">
      <w:pPr>
        <w:rPr>
          <w:sz w:val="24"/>
          <w:szCs w:val="24"/>
        </w:rPr>
      </w:pPr>
      <w:r w:rsidRPr="00F37B44">
        <w:rPr>
          <w:sz w:val="24"/>
          <w:szCs w:val="24"/>
        </w:rPr>
        <w:t>*</w:t>
      </w:r>
      <w:r w:rsidR="008328B2" w:rsidRPr="00F37B44">
        <w:rPr>
          <w:sz w:val="24"/>
          <w:szCs w:val="24"/>
        </w:rPr>
        <w:t>USI : unité de soins intensifs</w:t>
      </w:r>
    </w:p>
    <w:p w14:paraId="20142389" w14:textId="77777777" w:rsidR="00467B8D" w:rsidRPr="00F37B44" w:rsidRDefault="00467B8D">
      <w:pPr>
        <w:rPr>
          <w:sz w:val="24"/>
          <w:szCs w:val="24"/>
        </w:rPr>
      </w:pPr>
    </w:p>
    <w:p w14:paraId="1EF04404" w14:textId="77777777" w:rsidR="00267CE9" w:rsidRPr="00F37B44" w:rsidRDefault="00267CE9">
      <w:pPr>
        <w:rPr>
          <w:b/>
          <w:i/>
          <w:sz w:val="28"/>
          <w:szCs w:val="28"/>
        </w:rPr>
      </w:pPr>
    </w:p>
    <w:p w14:paraId="0C3042BF" w14:textId="77777777" w:rsidR="00DC09F1" w:rsidRPr="00F37B44" w:rsidRDefault="00DC09F1">
      <w:pPr>
        <w:rPr>
          <w:b/>
          <w:i/>
          <w:sz w:val="28"/>
          <w:szCs w:val="28"/>
        </w:rPr>
      </w:pPr>
    </w:p>
    <w:p w14:paraId="327D5CC0" w14:textId="77777777" w:rsidR="00DC09F1" w:rsidRPr="00F37B44" w:rsidRDefault="00DC09F1">
      <w:pPr>
        <w:rPr>
          <w:b/>
          <w:i/>
          <w:sz w:val="28"/>
          <w:szCs w:val="28"/>
        </w:rPr>
      </w:pPr>
    </w:p>
    <w:p w14:paraId="0E5BF08B" w14:textId="77777777" w:rsidR="00DC09F1" w:rsidRPr="00F37B44" w:rsidRDefault="00DC09F1">
      <w:pPr>
        <w:rPr>
          <w:b/>
          <w:i/>
          <w:sz w:val="28"/>
          <w:szCs w:val="28"/>
        </w:rPr>
      </w:pPr>
    </w:p>
    <w:p w14:paraId="077C39CF" w14:textId="6C36D735" w:rsidR="000B509D" w:rsidRPr="00F37B44" w:rsidRDefault="00616ABE" w:rsidP="000B509D">
      <w:pPr>
        <w:ind w:left="708"/>
        <w:rPr>
          <w:b/>
          <w:i/>
          <w:sz w:val="28"/>
          <w:szCs w:val="28"/>
        </w:rPr>
      </w:pPr>
      <w:r w:rsidRPr="00F37B44">
        <w:rPr>
          <w:b/>
          <w:i/>
          <w:sz w:val="28"/>
          <w:szCs w:val="28"/>
        </w:rPr>
        <w:t>4.4 Traitement des complications cardiaques</w:t>
      </w:r>
    </w:p>
    <w:tbl>
      <w:tblPr>
        <w:tblStyle w:val="Grilledutableau"/>
        <w:tblW w:w="0" w:type="auto"/>
        <w:tblInd w:w="708" w:type="dxa"/>
        <w:tblLook w:val="04A0" w:firstRow="1" w:lastRow="0" w:firstColumn="1" w:lastColumn="0" w:noHBand="0" w:noVBand="1"/>
      </w:tblPr>
      <w:tblGrid>
        <w:gridCol w:w="3327"/>
        <w:gridCol w:w="3374"/>
        <w:gridCol w:w="6583"/>
      </w:tblGrid>
      <w:tr w:rsidR="000B509D" w:rsidRPr="00F37B44" w14:paraId="06FCDA39" w14:textId="77777777" w:rsidTr="000B509D">
        <w:trPr>
          <w:trHeight w:val="135"/>
        </w:trPr>
        <w:tc>
          <w:tcPr>
            <w:tcW w:w="3369" w:type="dxa"/>
            <w:vMerge w:val="restart"/>
          </w:tcPr>
          <w:p w14:paraId="049DEDA3" w14:textId="76AE4062" w:rsidR="000B509D" w:rsidRPr="00F37B44" w:rsidRDefault="000B509D" w:rsidP="00616ABE">
            <w:pPr>
              <w:rPr>
                <w:b/>
              </w:rPr>
            </w:pPr>
            <w:r w:rsidRPr="00F37B44">
              <w:rPr>
                <w:b/>
              </w:rPr>
              <w:lastRenderedPageBreak/>
              <w:t>Traitement pris par le patient juste avant l’apparition des manifestations cardiaques</w:t>
            </w:r>
          </w:p>
        </w:tc>
        <w:tc>
          <w:tcPr>
            <w:tcW w:w="3402" w:type="dxa"/>
          </w:tcPr>
          <w:p w14:paraId="09DBAD64" w14:textId="43047E38" w:rsidR="000B509D" w:rsidRPr="00F37B44" w:rsidRDefault="000B509D" w:rsidP="00616ABE">
            <w:pPr>
              <w:rPr>
                <w:b/>
              </w:rPr>
            </w:pPr>
            <w:r w:rsidRPr="00F37B44">
              <w:rPr>
                <w:b/>
              </w:rPr>
              <w:t xml:space="preserve">Patient vierge de tout traitement (= complications cardiaques inaugurales de la maladie de </w:t>
            </w:r>
            <w:proofErr w:type="spellStart"/>
            <w:r w:rsidRPr="00F37B44">
              <w:rPr>
                <w:b/>
              </w:rPr>
              <w:t>Still</w:t>
            </w:r>
            <w:proofErr w:type="spellEnd"/>
            <w:r w:rsidRPr="00F37B44">
              <w:rPr>
                <w:b/>
              </w:rPr>
              <w:t> : Oui/Non)</w:t>
            </w:r>
          </w:p>
        </w:tc>
        <w:tc>
          <w:tcPr>
            <w:tcW w:w="6739" w:type="dxa"/>
          </w:tcPr>
          <w:p w14:paraId="39B2448E" w14:textId="1CDDF3B8" w:rsidR="000B509D" w:rsidRPr="00F37B44" w:rsidRDefault="000B509D" w:rsidP="00616ABE"/>
        </w:tc>
      </w:tr>
      <w:tr w:rsidR="000B509D" w:rsidRPr="00F37B44" w14:paraId="0E01ACF4" w14:textId="77777777" w:rsidTr="000B509D">
        <w:trPr>
          <w:trHeight w:val="135"/>
        </w:trPr>
        <w:tc>
          <w:tcPr>
            <w:tcW w:w="3369" w:type="dxa"/>
            <w:vMerge/>
          </w:tcPr>
          <w:p w14:paraId="6B1EEC12" w14:textId="77777777" w:rsidR="000B509D" w:rsidRPr="00F37B44" w:rsidRDefault="000B509D" w:rsidP="00616ABE">
            <w:pPr>
              <w:rPr>
                <w:b/>
              </w:rPr>
            </w:pPr>
          </w:p>
        </w:tc>
        <w:tc>
          <w:tcPr>
            <w:tcW w:w="3402" w:type="dxa"/>
          </w:tcPr>
          <w:p w14:paraId="52F319DF" w14:textId="77777777" w:rsidR="000B509D" w:rsidRPr="00F37B44" w:rsidRDefault="000B509D" w:rsidP="00616ABE">
            <w:pPr>
              <w:rPr>
                <w:b/>
              </w:rPr>
            </w:pPr>
            <w:r w:rsidRPr="00F37B44">
              <w:rPr>
                <w:b/>
              </w:rPr>
              <w:t>Corticothérapie (Oui/Non)</w:t>
            </w:r>
          </w:p>
          <w:p w14:paraId="1C5361B5" w14:textId="175F27EC" w:rsidR="000B509D" w:rsidRPr="00F37B44" w:rsidRDefault="000B509D" w:rsidP="00616ABE">
            <w:pPr>
              <w:rPr>
                <w:b/>
              </w:rPr>
            </w:pPr>
          </w:p>
        </w:tc>
        <w:tc>
          <w:tcPr>
            <w:tcW w:w="6739" w:type="dxa"/>
          </w:tcPr>
          <w:p w14:paraId="45D81746" w14:textId="77777777" w:rsidR="000B509D" w:rsidRPr="00F37B44" w:rsidRDefault="000B509D" w:rsidP="00616ABE"/>
        </w:tc>
      </w:tr>
      <w:tr w:rsidR="000B509D" w:rsidRPr="00F37B44" w14:paraId="32C42E39" w14:textId="77777777" w:rsidTr="000B509D">
        <w:trPr>
          <w:trHeight w:val="202"/>
        </w:trPr>
        <w:tc>
          <w:tcPr>
            <w:tcW w:w="3369" w:type="dxa"/>
            <w:vMerge/>
          </w:tcPr>
          <w:p w14:paraId="1A96BE93" w14:textId="77777777" w:rsidR="000B509D" w:rsidRPr="00F37B44" w:rsidRDefault="000B509D" w:rsidP="00616ABE">
            <w:pPr>
              <w:rPr>
                <w:b/>
              </w:rPr>
            </w:pPr>
          </w:p>
        </w:tc>
        <w:tc>
          <w:tcPr>
            <w:tcW w:w="3402" w:type="dxa"/>
          </w:tcPr>
          <w:p w14:paraId="1BA403A5" w14:textId="0DF1606C" w:rsidR="000B509D" w:rsidRPr="00F37B44" w:rsidRDefault="000B509D" w:rsidP="00616ABE">
            <w:pPr>
              <w:rPr>
                <w:b/>
              </w:rPr>
            </w:pPr>
            <w:proofErr w:type="spellStart"/>
            <w:proofErr w:type="gramStart"/>
            <w:r w:rsidRPr="00F37B44">
              <w:rPr>
                <w:b/>
              </w:rPr>
              <w:t>csDMARD</w:t>
            </w:r>
            <w:proofErr w:type="spellEnd"/>
            <w:proofErr w:type="gramEnd"/>
            <w:r w:rsidRPr="00F37B44">
              <w:rPr>
                <w:b/>
              </w:rPr>
              <w:t xml:space="preserve"> (Oui/ Non</w:t>
            </w:r>
            <w:r w:rsidR="00DC09F1" w:rsidRPr="00F37B44">
              <w:rPr>
                <w:b/>
              </w:rPr>
              <w:t> ; si oui, molécule)</w:t>
            </w:r>
          </w:p>
          <w:p w14:paraId="2419DDE1" w14:textId="010F3AA3" w:rsidR="000B509D" w:rsidRPr="00F37B44" w:rsidRDefault="000B509D" w:rsidP="00616ABE">
            <w:pPr>
              <w:rPr>
                <w:b/>
              </w:rPr>
            </w:pPr>
          </w:p>
        </w:tc>
        <w:tc>
          <w:tcPr>
            <w:tcW w:w="6739" w:type="dxa"/>
          </w:tcPr>
          <w:p w14:paraId="0F61B75D" w14:textId="77777777" w:rsidR="000B509D" w:rsidRPr="00F37B44" w:rsidRDefault="000B509D" w:rsidP="00616ABE"/>
        </w:tc>
      </w:tr>
      <w:tr w:rsidR="000B509D" w:rsidRPr="00F37B44" w14:paraId="305129FF" w14:textId="77777777" w:rsidTr="000B509D">
        <w:trPr>
          <w:trHeight w:val="202"/>
        </w:trPr>
        <w:tc>
          <w:tcPr>
            <w:tcW w:w="3369" w:type="dxa"/>
            <w:vMerge/>
          </w:tcPr>
          <w:p w14:paraId="2B2E0678" w14:textId="77777777" w:rsidR="000B509D" w:rsidRPr="00F37B44" w:rsidRDefault="000B509D" w:rsidP="00616ABE">
            <w:pPr>
              <w:rPr>
                <w:b/>
              </w:rPr>
            </w:pPr>
          </w:p>
        </w:tc>
        <w:tc>
          <w:tcPr>
            <w:tcW w:w="3402" w:type="dxa"/>
          </w:tcPr>
          <w:p w14:paraId="7E2C8B02" w14:textId="0BFBDEEB" w:rsidR="000B509D" w:rsidRPr="00F37B44" w:rsidRDefault="000B509D" w:rsidP="00616ABE">
            <w:pPr>
              <w:rPr>
                <w:b/>
              </w:rPr>
            </w:pPr>
            <w:proofErr w:type="spellStart"/>
            <w:proofErr w:type="gramStart"/>
            <w:r w:rsidRPr="00F37B44">
              <w:rPr>
                <w:b/>
              </w:rPr>
              <w:t>bDMARD</w:t>
            </w:r>
            <w:proofErr w:type="spellEnd"/>
            <w:proofErr w:type="gramEnd"/>
            <w:r w:rsidRPr="00F37B44">
              <w:rPr>
                <w:b/>
              </w:rPr>
              <w:t xml:space="preserve"> (Oui/Non</w:t>
            </w:r>
            <w:r w:rsidR="00DC09F1" w:rsidRPr="00F37B44">
              <w:rPr>
                <w:b/>
              </w:rPr>
              <w:t> ; si oui, molécule</w:t>
            </w:r>
            <w:r w:rsidRPr="00F37B44">
              <w:rPr>
                <w:b/>
              </w:rPr>
              <w:t>)</w:t>
            </w:r>
          </w:p>
          <w:p w14:paraId="1FBAE131" w14:textId="40493AA2" w:rsidR="000B509D" w:rsidRPr="00F37B44" w:rsidRDefault="000B509D" w:rsidP="00616ABE">
            <w:pPr>
              <w:rPr>
                <w:b/>
              </w:rPr>
            </w:pPr>
          </w:p>
        </w:tc>
        <w:tc>
          <w:tcPr>
            <w:tcW w:w="6739" w:type="dxa"/>
          </w:tcPr>
          <w:p w14:paraId="5F5DE619" w14:textId="77777777" w:rsidR="000B509D" w:rsidRPr="00F37B44" w:rsidRDefault="000B509D" w:rsidP="00616ABE"/>
        </w:tc>
      </w:tr>
      <w:tr w:rsidR="000B509D" w:rsidRPr="00F37B44" w14:paraId="3C808793" w14:textId="77777777" w:rsidTr="000B509D">
        <w:trPr>
          <w:trHeight w:val="202"/>
        </w:trPr>
        <w:tc>
          <w:tcPr>
            <w:tcW w:w="3369" w:type="dxa"/>
            <w:vMerge/>
          </w:tcPr>
          <w:p w14:paraId="34C4D81B" w14:textId="77777777" w:rsidR="000B509D" w:rsidRPr="00F37B44" w:rsidRDefault="000B509D" w:rsidP="00616ABE">
            <w:pPr>
              <w:rPr>
                <w:b/>
              </w:rPr>
            </w:pPr>
          </w:p>
        </w:tc>
        <w:tc>
          <w:tcPr>
            <w:tcW w:w="3402" w:type="dxa"/>
          </w:tcPr>
          <w:p w14:paraId="0DDDC32A" w14:textId="77777777" w:rsidR="000B509D" w:rsidRPr="00F37B44" w:rsidRDefault="000B509D" w:rsidP="00616ABE">
            <w:pPr>
              <w:rPr>
                <w:b/>
              </w:rPr>
            </w:pPr>
            <w:r w:rsidRPr="00F37B44">
              <w:rPr>
                <w:b/>
              </w:rPr>
              <w:t>Autres (préciser)</w:t>
            </w:r>
          </w:p>
          <w:p w14:paraId="7EA34DAF" w14:textId="15E8F3EE" w:rsidR="000B509D" w:rsidRPr="00F37B44" w:rsidRDefault="000B509D" w:rsidP="00616ABE">
            <w:pPr>
              <w:rPr>
                <w:b/>
              </w:rPr>
            </w:pPr>
          </w:p>
        </w:tc>
        <w:tc>
          <w:tcPr>
            <w:tcW w:w="6739" w:type="dxa"/>
          </w:tcPr>
          <w:p w14:paraId="59E83686" w14:textId="77777777" w:rsidR="000B509D" w:rsidRPr="00F37B44" w:rsidRDefault="000B509D" w:rsidP="00616ABE"/>
        </w:tc>
      </w:tr>
      <w:tr w:rsidR="000B509D" w:rsidRPr="00F37B44" w14:paraId="57C59BB4" w14:textId="77777777" w:rsidTr="000B509D">
        <w:trPr>
          <w:trHeight w:val="162"/>
        </w:trPr>
        <w:tc>
          <w:tcPr>
            <w:tcW w:w="3369" w:type="dxa"/>
            <w:vMerge w:val="restart"/>
          </w:tcPr>
          <w:p w14:paraId="2D4C7FFE" w14:textId="1060CA20" w:rsidR="000B509D" w:rsidRPr="00F37B44" w:rsidRDefault="000B509D" w:rsidP="000B509D">
            <w:pPr>
              <w:rPr>
                <w:b/>
              </w:rPr>
            </w:pPr>
            <w:r w:rsidRPr="00F37B44">
              <w:rPr>
                <w:b/>
              </w:rPr>
              <w:t xml:space="preserve">Traitement prescrit juste après l’apparition des manifestations cardiaques </w:t>
            </w:r>
          </w:p>
        </w:tc>
        <w:tc>
          <w:tcPr>
            <w:tcW w:w="3402" w:type="dxa"/>
          </w:tcPr>
          <w:p w14:paraId="6BB1FA03" w14:textId="77777777" w:rsidR="000B509D" w:rsidRPr="00F37B44" w:rsidRDefault="000B509D" w:rsidP="00616ABE">
            <w:pPr>
              <w:rPr>
                <w:b/>
              </w:rPr>
            </w:pPr>
            <w:r w:rsidRPr="00F37B44">
              <w:rPr>
                <w:b/>
              </w:rPr>
              <w:t>Corticothérapie (Oui/Non)</w:t>
            </w:r>
          </w:p>
          <w:p w14:paraId="0A29604C" w14:textId="77777777" w:rsidR="00155FA2" w:rsidRPr="00F37B44" w:rsidRDefault="00155FA2" w:rsidP="00155FA2">
            <w:pPr>
              <w:pStyle w:val="Paragraphedeliste"/>
              <w:numPr>
                <w:ilvl w:val="0"/>
                <w:numId w:val="42"/>
              </w:numPr>
            </w:pPr>
            <w:r w:rsidRPr="00F37B44">
              <w:t>Si oui, date d’introduction (MM/AAAA)</w:t>
            </w:r>
          </w:p>
          <w:p w14:paraId="705FF3C9" w14:textId="77777777" w:rsidR="00155FA2" w:rsidRPr="00F37B44" w:rsidRDefault="00155FA2" w:rsidP="00155FA2">
            <w:pPr>
              <w:pStyle w:val="Paragraphedeliste"/>
              <w:numPr>
                <w:ilvl w:val="0"/>
                <w:numId w:val="42"/>
              </w:numPr>
            </w:pPr>
            <w:r w:rsidRPr="00F37B44">
              <w:t>Bolus IV (O/N)</w:t>
            </w:r>
          </w:p>
          <w:p w14:paraId="2C185E5B" w14:textId="77777777" w:rsidR="00155FA2" w:rsidRPr="00F37B44" w:rsidRDefault="00155FA2" w:rsidP="00155FA2">
            <w:pPr>
              <w:pStyle w:val="Paragraphedeliste"/>
              <w:numPr>
                <w:ilvl w:val="0"/>
                <w:numId w:val="42"/>
              </w:numPr>
            </w:pPr>
            <w:r w:rsidRPr="00F37B44">
              <w:t>Per os (dose max en mg/kg/j avant décroissance)</w:t>
            </w:r>
          </w:p>
          <w:p w14:paraId="6A417899" w14:textId="3DE897F5" w:rsidR="000B509D" w:rsidRPr="00F37B44" w:rsidRDefault="00155FA2" w:rsidP="00155FA2">
            <w:pPr>
              <w:pStyle w:val="Paragraphedeliste"/>
              <w:numPr>
                <w:ilvl w:val="0"/>
                <w:numId w:val="42"/>
              </w:numPr>
              <w:rPr>
                <w:b/>
              </w:rPr>
            </w:pPr>
            <w:r w:rsidRPr="00F37B44">
              <w:t>Si sevrage, date de fin (MM/AAAA)</w:t>
            </w:r>
          </w:p>
        </w:tc>
        <w:tc>
          <w:tcPr>
            <w:tcW w:w="6739" w:type="dxa"/>
          </w:tcPr>
          <w:p w14:paraId="6AD71175" w14:textId="2F6C568F" w:rsidR="000B509D" w:rsidRPr="00F37B44" w:rsidRDefault="000B509D" w:rsidP="00616ABE"/>
        </w:tc>
      </w:tr>
      <w:tr w:rsidR="000B509D" w:rsidRPr="00F37B44" w14:paraId="747371E0" w14:textId="77777777" w:rsidTr="000B509D">
        <w:trPr>
          <w:trHeight w:val="162"/>
        </w:trPr>
        <w:tc>
          <w:tcPr>
            <w:tcW w:w="3369" w:type="dxa"/>
            <w:vMerge/>
          </w:tcPr>
          <w:p w14:paraId="3C559D8A" w14:textId="77777777" w:rsidR="000B509D" w:rsidRPr="00F37B44" w:rsidRDefault="000B509D" w:rsidP="00616ABE">
            <w:pPr>
              <w:rPr>
                <w:b/>
              </w:rPr>
            </w:pPr>
          </w:p>
        </w:tc>
        <w:tc>
          <w:tcPr>
            <w:tcW w:w="3402" w:type="dxa"/>
          </w:tcPr>
          <w:p w14:paraId="4D3E578F" w14:textId="77777777" w:rsidR="000B509D" w:rsidRPr="00F37B44" w:rsidRDefault="000B509D" w:rsidP="00616ABE">
            <w:pPr>
              <w:rPr>
                <w:b/>
              </w:rPr>
            </w:pPr>
            <w:proofErr w:type="spellStart"/>
            <w:proofErr w:type="gramStart"/>
            <w:r w:rsidRPr="00F37B44">
              <w:rPr>
                <w:b/>
              </w:rPr>
              <w:t>csDMARD</w:t>
            </w:r>
            <w:proofErr w:type="spellEnd"/>
            <w:proofErr w:type="gramEnd"/>
            <w:r w:rsidRPr="00F37B44">
              <w:rPr>
                <w:b/>
              </w:rPr>
              <w:t xml:space="preserve"> (Oui/ Non)</w:t>
            </w:r>
          </w:p>
          <w:p w14:paraId="3B89935F" w14:textId="78121477" w:rsidR="000B509D" w:rsidRPr="00F37B44" w:rsidRDefault="000B509D" w:rsidP="00616ABE">
            <w:pPr>
              <w:rPr>
                <w:b/>
              </w:rPr>
            </w:pPr>
          </w:p>
        </w:tc>
        <w:tc>
          <w:tcPr>
            <w:tcW w:w="6739" w:type="dxa"/>
          </w:tcPr>
          <w:p w14:paraId="27E76DFE" w14:textId="77777777" w:rsidR="000B509D" w:rsidRPr="00F37B44" w:rsidRDefault="000B509D" w:rsidP="00616ABE"/>
        </w:tc>
      </w:tr>
      <w:tr w:rsidR="000B509D" w:rsidRPr="00F37B44" w14:paraId="62018581" w14:textId="77777777" w:rsidTr="000B509D">
        <w:trPr>
          <w:trHeight w:val="162"/>
        </w:trPr>
        <w:tc>
          <w:tcPr>
            <w:tcW w:w="3369" w:type="dxa"/>
            <w:vMerge/>
          </w:tcPr>
          <w:p w14:paraId="0BE49EF5" w14:textId="77777777" w:rsidR="000B509D" w:rsidRPr="00F37B44" w:rsidRDefault="000B509D" w:rsidP="00616ABE">
            <w:pPr>
              <w:rPr>
                <w:b/>
              </w:rPr>
            </w:pPr>
          </w:p>
        </w:tc>
        <w:tc>
          <w:tcPr>
            <w:tcW w:w="3402" w:type="dxa"/>
          </w:tcPr>
          <w:p w14:paraId="7742803B" w14:textId="77777777" w:rsidR="000B509D" w:rsidRPr="00F37B44" w:rsidRDefault="000B509D" w:rsidP="00616ABE">
            <w:pPr>
              <w:rPr>
                <w:b/>
              </w:rPr>
            </w:pPr>
            <w:proofErr w:type="spellStart"/>
            <w:proofErr w:type="gramStart"/>
            <w:r w:rsidRPr="00F37B44">
              <w:rPr>
                <w:b/>
              </w:rPr>
              <w:t>bDMARD</w:t>
            </w:r>
            <w:proofErr w:type="spellEnd"/>
            <w:proofErr w:type="gramEnd"/>
            <w:r w:rsidRPr="00F37B44">
              <w:rPr>
                <w:b/>
              </w:rPr>
              <w:t xml:space="preserve"> (Oui/Non)</w:t>
            </w:r>
          </w:p>
          <w:p w14:paraId="5CB2C4CA" w14:textId="6374147A" w:rsidR="000B509D" w:rsidRPr="00F37B44" w:rsidRDefault="000B509D" w:rsidP="00616ABE">
            <w:pPr>
              <w:rPr>
                <w:b/>
              </w:rPr>
            </w:pPr>
          </w:p>
        </w:tc>
        <w:tc>
          <w:tcPr>
            <w:tcW w:w="6739" w:type="dxa"/>
          </w:tcPr>
          <w:p w14:paraId="51346488" w14:textId="77777777" w:rsidR="000B509D" w:rsidRPr="00F37B44" w:rsidRDefault="000B509D" w:rsidP="00616ABE"/>
        </w:tc>
      </w:tr>
      <w:tr w:rsidR="000B509D" w:rsidRPr="00F37B44" w14:paraId="55F21C08" w14:textId="77777777" w:rsidTr="000B509D">
        <w:trPr>
          <w:trHeight w:val="938"/>
        </w:trPr>
        <w:tc>
          <w:tcPr>
            <w:tcW w:w="3369" w:type="dxa"/>
            <w:vMerge/>
          </w:tcPr>
          <w:p w14:paraId="6F6B865E" w14:textId="77777777" w:rsidR="000B509D" w:rsidRPr="00F37B44" w:rsidRDefault="000B509D" w:rsidP="00616ABE"/>
        </w:tc>
        <w:tc>
          <w:tcPr>
            <w:tcW w:w="3402" w:type="dxa"/>
          </w:tcPr>
          <w:p w14:paraId="66345E71" w14:textId="77777777" w:rsidR="000B509D" w:rsidRPr="00F37B44" w:rsidRDefault="000B509D" w:rsidP="000B509D">
            <w:pPr>
              <w:rPr>
                <w:b/>
                <w:bCs/>
              </w:rPr>
            </w:pPr>
            <w:r w:rsidRPr="00F37B44">
              <w:rPr>
                <w:b/>
                <w:bCs/>
              </w:rPr>
              <w:t>Traitement(s) associé(s) (Oui/Non)</w:t>
            </w:r>
          </w:p>
          <w:p w14:paraId="02180752" w14:textId="77777777" w:rsidR="000B509D" w:rsidRPr="00F37B44" w:rsidRDefault="000B509D" w:rsidP="000B509D">
            <w:r w:rsidRPr="00F37B44">
              <w:t>Colchicine (Oui/Non)</w:t>
            </w:r>
          </w:p>
          <w:p w14:paraId="6EDD8856" w14:textId="77777777" w:rsidR="000B509D" w:rsidRPr="00F37B44" w:rsidRDefault="000B509D" w:rsidP="000B509D">
            <w:r w:rsidRPr="00F37B44">
              <w:t>Aspirine (Oui/Non)</w:t>
            </w:r>
          </w:p>
          <w:p w14:paraId="43C44A40" w14:textId="77777777" w:rsidR="000B509D" w:rsidRPr="00F37B44" w:rsidRDefault="000B509D" w:rsidP="000B509D">
            <w:r w:rsidRPr="00F37B44">
              <w:t>IEC (Oui/Non)</w:t>
            </w:r>
          </w:p>
          <w:p w14:paraId="5C613F28" w14:textId="77777777" w:rsidR="000B509D" w:rsidRPr="00F37B44" w:rsidRDefault="000B509D" w:rsidP="000B509D">
            <w:proofErr w:type="spellStart"/>
            <w:r w:rsidRPr="00F37B44">
              <w:t>Beta-bloquant</w:t>
            </w:r>
            <w:proofErr w:type="spellEnd"/>
            <w:r w:rsidRPr="00F37B44">
              <w:t xml:space="preserve"> (Oui/Non)</w:t>
            </w:r>
          </w:p>
          <w:p w14:paraId="0B0EC28E" w14:textId="19C0CD6E" w:rsidR="000B509D" w:rsidRPr="00F37B44" w:rsidRDefault="000B509D" w:rsidP="000B509D">
            <w:r w:rsidRPr="00F37B44">
              <w:t>AINS (Oui/Non)</w:t>
            </w:r>
          </w:p>
        </w:tc>
        <w:tc>
          <w:tcPr>
            <w:tcW w:w="6739" w:type="dxa"/>
          </w:tcPr>
          <w:p w14:paraId="504A858C" w14:textId="77777777" w:rsidR="000B509D" w:rsidRPr="00F37B44" w:rsidRDefault="000B509D" w:rsidP="00616ABE"/>
        </w:tc>
      </w:tr>
      <w:tr w:rsidR="000B509D" w:rsidRPr="00F37B44" w14:paraId="310708D7" w14:textId="77777777" w:rsidTr="000B509D">
        <w:trPr>
          <w:trHeight w:val="937"/>
        </w:trPr>
        <w:tc>
          <w:tcPr>
            <w:tcW w:w="3369" w:type="dxa"/>
            <w:vMerge/>
          </w:tcPr>
          <w:p w14:paraId="32C669D3" w14:textId="77777777" w:rsidR="000B509D" w:rsidRPr="00F37B44" w:rsidRDefault="000B509D" w:rsidP="00616ABE"/>
        </w:tc>
        <w:tc>
          <w:tcPr>
            <w:tcW w:w="3402" w:type="dxa"/>
          </w:tcPr>
          <w:p w14:paraId="00D6878B" w14:textId="1C432608" w:rsidR="000B509D" w:rsidRPr="00F37B44" w:rsidRDefault="000B509D" w:rsidP="000B509D">
            <w:pPr>
              <w:rPr>
                <w:b/>
                <w:bCs/>
              </w:rPr>
            </w:pPr>
            <w:r w:rsidRPr="00F37B44">
              <w:rPr>
                <w:b/>
                <w:bCs/>
              </w:rPr>
              <w:t>Autre, préciser</w:t>
            </w:r>
            <w:r w:rsidRPr="00F37B44">
              <w:t xml:space="preserve"> (drainage si tamponnade ou épanchement pleural, remplacement valvulaire…etc…)</w:t>
            </w:r>
          </w:p>
        </w:tc>
        <w:tc>
          <w:tcPr>
            <w:tcW w:w="6739" w:type="dxa"/>
          </w:tcPr>
          <w:p w14:paraId="411A8257" w14:textId="77777777" w:rsidR="000B509D" w:rsidRPr="00F37B44" w:rsidRDefault="000B509D" w:rsidP="00616ABE"/>
        </w:tc>
      </w:tr>
      <w:tr w:rsidR="00155FA2" w:rsidRPr="00F37B44" w14:paraId="4ABD79C6" w14:textId="77777777" w:rsidTr="00155FA2">
        <w:tc>
          <w:tcPr>
            <w:tcW w:w="3369" w:type="dxa"/>
          </w:tcPr>
          <w:p w14:paraId="52F33F4D" w14:textId="229FC877" w:rsidR="00155FA2" w:rsidRPr="00F37B44" w:rsidRDefault="00155FA2" w:rsidP="00616ABE">
            <w:pPr>
              <w:rPr>
                <w:b/>
              </w:rPr>
            </w:pPr>
            <w:r w:rsidRPr="00F37B44">
              <w:rPr>
                <w:b/>
              </w:rPr>
              <w:t xml:space="preserve">Séquences thérapeutiques au cours de l’évolution </w:t>
            </w:r>
          </w:p>
        </w:tc>
        <w:tc>
          <w:tcPr>
            <w:tcW w:w="3402" w:type="dxa"/>
          </w:tcPr>
          <w:p w14:paraId="1D966D4D" w14:textId="2D6973BC" w:rsidR="00155FA2" w:rsidRPr="00F37B44" w:rsidRDefault="00155FA2" w:rsidP="00616ABE">
            <w:r w:rsidRPr="00F37B44">
              <w:rPr>
                <w:b/>
              </w:rPr>
              <w:t>Texte libre :</w:t>
            </w:r>
            <w:r w:rsidRPr="00F37B44">
              <w:t xml:space="preserve"> préciser les séquences thérapeutiques de </w:t>
            </w:r>
            <w:proofErr w:type="spellStart"/>
            <w:r w:rsidRPr="00F37B44">
              <w:t>csDMARD</w:t>
            </w:r>
            <w:proofErr w:type="spellEnd"/>
            <w:r w:rsidRPr="00F37B44">
              <w:t xml:space="preserve"> et/ou </w:t>
            </w:r>
            <w:proofErr w:type="spellStart"/>
            <w:r w:rsidRPr="00F37B44">
              <w:t>bDMARD</w:t>
            </w:r>
            <w:proofErr w:type="spellEnd"/>
          </w:p>
        </w:tc>
        <w:tc>
          <w:tcPr>
            <w:tcW w:w="6739" w:type="dxa"/>
          </w:tcPr>
          <w:p w14:paraId="58D050ED" w14:textId="14766892" w:rsidR="00155FA2" w:rsidRPr="00F37B44" w:rsidRDefault="00155FA2" w:rsidP="00616ABE"/>
        </w:tc>
      </w:tr>
      <w:tr w:rsidR="00155FA2" w:rsidRPr="00F37B44" w14:paraId="2FAD6153" w14:textId="77777777" w:rsidTr="00155FA2">
        <w:tc>
          <w:tcPr>
            <w:tcW w:w="3369" w:type="dxa"/>
          </w:tcPr>
          <w:p w14:paraId="76BD3582" w14:textId="77777777" w:rsidR="00155FA2" w:rsidRPr="00F37B44" w:rsidRDefault="00155FA2" w:rsidP="00155FA2">
            <w:pPr>
              <w:rPr>
                <w:b/>
                <w:bCs/>
              </w:rPr>
            </w:pPr>
            <w:r w:rsidRPr="00F37B44">
              <w:rPr>
                <w:b/>
                <w:bCs/>
              </w:rPr>
              <w:t>Traitements aux dernières nouvelles</w:t>
            </w:r>
          </w:p>
          <w:p w14:paraId="61F58D6D" w14:textId="77777777" w:rsidR="00155FA2" w:rsidRPr="00F37B44" w:rsidRDefault="00155FA2" w:rsidP="00616ABE"/>
        </w:tc>
        <w:tc>
          <w:tcPr>
            <w:tcW w:w="3402" w:type="dxa"/>
          </w:tcPr>
          <w:p w14:paraId="7264A62E" w14:textId="1A58278E" w:rsidR="00155FA2" w:rsidRPr="00F37B44" w:rsidRDefault="00155FA2" w:rsidP="00616ABE">
            <w:r w:rsidRPr="00F37B44">
              <w:rPr>
                <w:b/>
              </w:rPr>
              <w:t xml:space="preserve">Date des dernières nouvelles </w:t>
            </w:r>
            <w:r w:rsidRPr="00F37B44">
              <w:t>(MM/AAAA)</w:t>
            </w:r>
          </w:p>
        </w:tc>
        <w:tc>
          <w:tcPr>
            <w:tcW w:w="6739" w:type="dxa"/>
          </w:tcPr>
          <w:p w14:paraId="243F690A" w14:textId="0CA35E48" w:rsidR="00155FA2" w:rsidRPr="00F37B44" w:rsidRDefault="00155FA2" w:rsidP="00616ABE"/>
        </w:tc>
      </w:tr>
      <w:tr w:rsidR="00155FA2" w:rsidRPr="00F37B44" w14:paraId="36245D17" w14:textId="77777777" w:rsidTr="00155FA2">
        <w:tc>
          <w:tcPr>
            <w:tcW w:w="3369" w:type="dxa"/>
          </w:tcPr>
          <w:p w14:paraId="297B8BF0" w14:textId="77777777" w:rsidR="00155FA2" w:rsidRPr="00F37B44" w:rsidRDefault="00155FA2" w:rsidP="00616ABE"/>
        </w:tc>
        <w:tc>
          <w:tcPr>
            <w:tcW w:w="3402" w:type="dxa"/>
          </w:tcPr>
          <w:p w14:paraId="2ECD5785" w14:textId="77777777" w:rsidR="00155FA2" w:rsidRPr="00F37B44" w:rsidRDefault="00155FA2" w:rsidP="00616ABE">
            <w:pPr>
              <w:rPr>
                <w:b/>
              </w:rPr>
            </w:pPr>
            <w:r w:rsidRPr="00F37B44">
              <w:rPr>
                <w:b/>
              </w:rPr>
              <w:t>Corticothérapie (Oui/Non)</w:t>
            </w:r>
          </w:p>
          <w:p w14:paraId="11AF3D3B" w14:textId="4E50FE90" w:rsidR="00155FA2" w:rsidRPr="00F37B44" w:rsidRDefault="00155FA2" w:rsidP="00616ABE">
            <w:r w:rsidRPr="00F37B44">
              <w:t>Si oui : dose prednisone (mg/j)</w:t>
            </w:r>
          </w:p>
        </w:tc>
        <w:tc>
          <w:tcPr>
            <w:tcW w:w="6739" w:type="dxa"/>
          </w:tcPr>
          <w:p w14:paraId="55A1CB7F" w14:textId="77777777" w:rsidR="00155FA2" w:rsidRPr="00F37B44" w:rsidRDefault="00155FA2" w:rsidP="00616ABE"/>
          <w:p w14:paraId="3B08A22D" w14:textId="77777777" w:rsidR="00155FA2" w:rsidRPr="00F37B44" w:rsidRDefault="00155FA2" w:rsidP="00616ABE"/>
          <w:p w14:paraId="03B4476A" w14:textId="4AF41AA6" w:rsidR="00155FA2" w:rsidRPr="00F37B44" w:rsidRDefault="00155FA2" w:rsidP="00616ABE"/>
        </w:tc>
      </w:tr>
      <w:tr w:rsidR="00155FA2" w:rsidRPr="00F37B44" w14:paraId="64DBB5FA" w14:textId="77777777" w:rsidTr="00155FA2">
        <w:tc>
          <w:tcPr>
            <w:tcW w:w="3369" w:type="dxa"/>
          </w:tcPr>
          <w:p w14:paraId="2C13FBF2" w14:textId="16A34749" w:rsidR="00155FA2" w:rsidRPr="00F37B44" w:rsidRDefault="00155FA2" w:rsidP="00616ABE"/>
        </w:tc>
        <w:tc>
          <w:tcPr>
            <w:tcW w:w="3402" w:type="dxa"/>
          </w:tcPr>
          <w:p w14:paraId="1442C623" w14:textId="77777777" w:rsidR="00155FA2" w:rsidRPr="00F37B44" w:rsidRDefault="00155FA2" w:rsidP="00616ABE">
            <w:pPr>
              <w:rPr>
                <w:b/>
              </w:rPr>
            </w:pPr>
            <w:proofErr w:type="spellStart"/>
            <w:proofErr w:type="gramStart"/>
            <w:r w:rsidRPr="00F37B44">
              <w:rPr>
                <w:b/>
              </w:rPr>
              <w:t>csDMARD</w:t>
            </w:r>
            <w:proofErr w:type="spellEnd"/>
            <w:proofErr w:type="gramEnd"/>
            <w:r w:rsidRPr="00F37B44">
              <w:rPr>
                <w:b/>
              </w:rPr>
              <w:t xml:space="preserve"> (Oui/Non)</w:t>
            </w:r>
          </w:p>
          <w:p w14:paraId="43808B14" w14:textId="686D751F" w:rsidR="00155FA2" w:rsidRPr="00F37B44" w:rsidRDefault="00155FA2" w:rsidP="00616ABE">
            <w:r w:rsidRPr="00F37B44">
              <w:t>Si oui : nom molécule et posologie</w:t>
            </w:r>
          </w:p>
        </w:tc>
        <w:tc>
          <w:tcPr>
            <w:tcW w:w="6739" w:type="dxa"/>
          </w:tcPr>
          <w:p w14:paraId="5D62AB21" w14:textId="77777777" w:rsidR="00155FA2" w:rsidRPr="00F37B44" w:rsidRDefault="00155FA2" w:rsidP="00616ABE"/>
          <w:p w14:paraId="2D4BF279" w14:textId="77777777" w:rsidR="00155FA2" w:rsidRPr="00F37B44" w:rsidRDefault="00155FA2" w:rsidP="00616ABE"/>
          <w:p w14:paraId="15B53C6C" w14:textId="422C95ED" w:rsidR="00155FA2" w:rsidRPr="00F37B44" w:rsidRDefault="00155FA2" w:rsidP="00616ABE"/>
        </w:tc>
      </w:tr>
      <w:tr w:rsidR="00155FA2" w:rsidRPr="00F37B44" w14:paraId="36E238D3" w14:textId="77777777" w:rsidTr="00155FA2">
        <w:tc>
          <w:tcPr>
            <w:tcW w:w="3369" w:type="dxa"/>
          </w:tcPr>
          <w:p w14:paraId="5BE1213E" w14:textId="60B7EECD" w:rsidR="00155FA2" w:rsidRPr="00F37B44" w:rsidRDefault="00155FA2" w:rsidP="00616ABE"/>
        </w:tc>
        <w:tc>
          <w:tcPr>
            <w:tcW w:w="3402" w:type="dxa"/>
          </w:tcPr>
          <w:p w14:paraId="12118E23" w14:textId="77777777" w:rsidR="00155FA2" w:rsidRPr="00F37B44" w:rsidRDefault="00155FA2" w:rsidP="00616ABE">
            <w:pPr>
              <w:rPr>
                <w:b/>
              </w:rPr>
            </w:pPr>
            <w:proofErr w:type="spellStart"/>
            <w:proofErr w:type="gramStart"/>
            <w:r w:rsidRPr="00F37B44">
              <w:rPr>
                <w:b/>
              </w:rPr>
              <w:t>bDMARD</w:t>
            </w:r>
            <w:proofErr w:type="spellEnd"/>
            <w:proofErr w:type="gramEnd"/>
            <w:r w:rsidRPr="00F37B44">
              <w:rPr>
                <w:b/>
              </w:rPr>
              <w:t xml:space="preserve"> (Oui/Non) </w:t>
            </w:r>
          </w:p>
          <w:p w14:paraId="05720378" w14:textId="2A3DD1CB" w:rsidR="00155FA2" w:rsidRPr="00F37B44" w:rsidRDefault="00155FA2" w:rsidP="00616ABE">
            <w:r w:rsidRPr="00F37B44">
              <w:t>Si non : nom molécule et posologie</w:t>
            </w:r>
          </w:p>
        </w:tc>
        <w:tc>
          <w:tcPr>
            <w:tcW w:w="6739" w:type="dxa"/>
          </w:tcPr>
          <w:p w14:paraId="2B9B3C6C" w14:textId="77777777" w:rsidR="00155FA2" w:rsidRPr="00F37B44" w:rsidRDefault="00155FA2" w:rsidP="00616ABE"/>
          <w:p w14:paraId="7D69C2CA" w14:textId="77777777" w:rsidR="00155FA2" w:rsidRPr="00F37B44" w:rsidRDefault="00155FA2" w:rsidP="00616ABE"/>
          <w:p w14:paraId="66C5372A" w14:textId="3680C77E" w:rsidR="00155FA2" w:rsidRPr="00F37B44" w:rsidRDefault="00155FA2" w:rsidP="00616ABE"/>
        </w:tc>
      </w:tr>
      <w:tr w:rsidR="00155FA2" w:rsidRPr="00F37B44" w14:paraId="72A5C700" w14:textId="77777777" w:rsidTr="00155FA2">
        <w:tc>
          <w:tcPr>
            <w:tcW w:w="3369" w:type="dxa"/>
          </w:tcPr>
          <w:p w14:paraId="1FAAC614" w14:textId="77777777" w:rsidR="00155FA2" w:rsidRPr="00F37B44" w:rsidRDefault="00155FA2" w:rsidP="00616ABE"/>
        </w:tc>
        <w:tc>
          <w:tcPr>
            <w:tcW w:w="3402" w:type="dxa"/>
          </w:tcPr>
          <w:p w14:paraId="71EFB385" w14:textId="2AB5C520" w:rsidR="00155FA2" w:rsidRPr="00F37B44" w:rsidRDefault="00155FA2" w:rsidP="00616ABE">
            <w:pPr>
              <w:rPr>
                <w:b/>
              </w:rPr>
            </w:pPr>
            <w:proofErr w:type="gramStart"/>
            <w:r w:rsidRPr="00F37B44">
              <w:rPr>
                <w:b/>
              </w:rPr>
              <w:t>Autres ,</w:t>
            </w:r>
            <w:proofErr w:type="gramEnd"/>
            <w:r w:rsidRPr="00F37B44">
              <w:rPr>
                <w:b/>
              </w:rPr>
              <w:t xml:space="preserve"> préciser</w:t>
            </w:r>
          </w:p>
        </w:tc>
        <w:tc>
          <w:tcPr>
            <w:tcW w:w="6739" w:type="dxa"/>
          </w:tcPr>
          <w:p w14:paraId="6259DB10" w14:textId="77777777" w:rsidR="00155FA2" w:rsidRPr="00F37B44" w:rsidRDefault="00155FA2" w:rsidP="00616ABE"/>
          <w:p w14:paraId="757DB56B" w14:textId="2328DE95" w:rsidR="00155FA2" w:rsidRPr="00F37B44" w:rsidRDefault="00155FA2" w:rsidP="00616ABE"/>
        </w:tc>
      </w:tr>
    </w:tbl>
    <w:p w14:paraId="2B39895C" w14:textId="3BD9E653" w:rsidR="003644D6" w:rsidRPr="00F37B44" w:rsidRDefault="00656082">
      <w:proofErr w:type="spellStart"/>
      <w:proofErr w:type="gramStart"/>
      <w:r w:rsidRPr="00F37B44">
        <w:t>csDMARD</w:t>
      </w:r>
      <w:proofErr w:type="spellEnd"/>
      <w:proofErr w:type="gramEnd"/>
      <w:r w:rsidRPr="00F37B44">
        <w:t xml:space="preserve">, </w:t>
      </w:r>
      <w:proofErr w:type="spellStart"/>
      <w:r w:rsidRPr="00F37B44">
        <w:t>conventional</w:t>
      </w:r>
      <w:proofErr w:type="spellEnd"/>
      <w:r w:rsidRPr="00F37B44">
        <w:t xml:space="preserve"> </w:t>
      </w:r>
      <w:proofErr w:type="spellStart"/>
      <w:r w:rsidRPr="00F37B44">
        <w:t>synthetic</w:t>
      </w:r>
      <w:proofErr w:type="spellEnd"/>
      <w:r w:rsidRPr="00F37B44">
        <w:t xml:space="preserve"> </w:t>
      </w:r>
      <w:proofErr w:type="spellStart"/>
      <w:r w:rsidRPr="00F37B44">
        <w:t>disease-modifying</w:t>
      </w:r>
      <w:proofErr w:type="spellEnd"/>
      <w:r w:rsidRPr="00F37B44">
        <w:t xml:space="preserve"> anti-</w:t>
      </w:r>
      <w:proofErr w:type="spellStart"/>
      <w:r w:rsidRPr="00F37B44">
        <w:t>rheumatic</w:t>
      </w:r>
      <w:proofErr w:type="spellEnd"/>
      <w:r w:rsidRPr="00F37B44">
        <w:t xml:space="preserve"> </w:t>
      </w:r>
      <w:proofErr w:type="spellStart"/>
      <w:r w:rsidRPr="00F37B44">
        <w:t>drug</w:t>
      </w:r>
      <w:proofErr w:type="spellEnd"/>
      <w:r w:rsidRPr="00F37B44">
        <w:t xml:space="preserve"> : traitement de fond conventionnel (</w:t>
      </w:r>
      <w:proofErr w:type="spellStart"/>
      <w:r w:rsidRPr="00F37B44">
        <w:t>methotrexate</w:t>
      </w:r>
      <w:proofErr w:type="spellEnd"/>
      <w:r w:rsidRPr="00F37B44">
        <w:t xml:space="preserve">, cyclosporine, etc.) – </w:t>
      </w:r>
      <w:proofErr w:type="spellStart"/>
      <w:r w:rsidRPr="00F37B44">
        <w:t>bDMARD</w:t>
      </w:r>
      <w:proofErr w:type="spellEnd"/>
      <w:r w:rsidRPr="00F37B44">
        <w:t xml:space="preserve">, </w:t>
      </w:r>
      <w:proofErr w:type="spellStart"/>
      <w:r w:rsidRPr="00F37B44">
        <w:t>biological</w:t>
      </w:r>
      <w:proofErr w:type="spellEnd"/>
      <w:r w:rsidRPr="00F37B44">
        <w:t xml:space="preserve"> DMARD: biothérapie</w:t>
      </w:r>
    </w:p>
    <w:p w14:paraId="6CC51F51" w14:textId="77777777" w:rsidR="00656082" w:rsidRPr="00F37B44" w:rsidRDefault="00656082"/>
    <w:p w14:paraId="3E6BBCDF" w14:textId="77777777" w:rsidR="00656082" w:rsidRPr="00F37B44" w:rsidRDefault="00656082"/>
    <w:p w14:paraId="032A4081" w14:textId="77777777" w:rsidR="00F62692" w:rsidRPr="00F37B44" w:rsidRDefault="00F62692">
      <w:pPr>
        <w:rPr>
          <w:strike/>
        </w:rPr>
      </w:pPr>
    </w:p>
    <w:p w14:paraId="04FFD2A6" w14:textId="77777777" w:rsidR="00DC09F1" w:rsidRPr="00F37B44" w:rsidRDefault="00DC09F1">
      <w:pPr>
        <w:rPr>
          <w:strike/>
        </w:rPr>
      </w:pPr>
    </w:p>
    <w:p w14:paraId="42F23EA3" w14:textId="77777777" w:rsidR="00155FA2" w:rsidRPr="00F37B44" w:rsidRDefault="00155FA2">
      <w:pPr>
        <w:rPr>
          <w:strike/>
        </w:rPr>
      </w:pPr>
    </w:p>
    <w:p w14:paraId="5957553A" w14:textId="77777777" w:rsidR="00FD42DC" w:rsidRPr="00F37B44" w:rsidRDefault="005278C7" w:rsidP="003E6905">
      <w:pPr>
        <w:pStyle w:val="Paragraphedeliste"/>
        <w:numPr>
          <w:ilvl w:val="0"/>
          <w:numId w:val="1"/>
        </w:numPr>
        <w:rPr>
          <w:b/>
          <w:sz w:val="28"/>
          <w:szCs w:val="28"/>
        </w:rPr>
      </w:pPr>
      <w:r w:rsidRPr="00F37B44">
        <w:rPr>
          <w:b/>
          <w:sz w:val="28"/>
          <w:szCs w:val="28"/>
        </w:rPr>
        <w:t xml:space="preserve">Annexes : </w:t>
      </w:r>
    </w:p>
    <w:p w14:paraId="066D84DD" w14:textId="77777777" w:rsidR="00F77B7B" w:rsidRPr="00F37B44" w:rsidRDefault="00F77B7B" w:rsidP="00F77B7B">
      <w:pPr>
        <w:keepNext/>
        <w:keepLines/>
        <w:spacing w:before="200" w:after="0"/>
        <w:ind w:left="708"/>
        <w:jc w:val="center"/>
        <w:outlineLvl w:val="2"/>
        <w:rPr>
          <w:rFonts w:ascii="Calibri" w:eastAsia="Times New Roman" w:hAnsi="Calibri" w:cs="Times New Roman"/>
          <w:b/>
          <w:bCs/>
          <w:sz w:val="24"/>
          <w:szCs w:val="24"/>
          <w:lang w:eastAsia="ja-JP"/>
        </w:rPr>
      </w:pPr>
      <w:r w:rsidRPr="00F37B44">
        <w:rPr>
          <w:rFonts w:ascii="Calibri" w:eastAsia="Times New Roman" w:hAnsi="Calibri" w:cs="Times New Roman"/>
          <w:b/>
          <w:bCs/>
          <w:sz w:val="24"/>
          <w:szCs w:val="24"/>
          <w:lang w:eastAsia="ja-JP"/>
        </w:rPr>
        <w:lastRenderedPageBreak/>
        <w:t xml:space="preserve">Critères de classification </w:t>
      </w:r>
      <w:r w:rsidR="00FD42DC" w:rsidRPr="00F37B44">
        <w:rPr>
          <w:rFonts w:ascii="Calibri" w:eastAsia="Times New Roman" w:hAnsi="Calibri" w:cs="Times New Roman"/>
          <w:b/>
          <w:bCs/>
          <w:sz w:val="24"/>
          <w:szCs w:val="24"/>
          <w:lang w:eastAsia="ja-JP"/>
        </w:rPr>
        <w:t xml:space="preserve">de maladie de </w:t>
      </w:r>
      <w:proofErr w:type="spellStart"/>
      <w:r w:rsidR="00FD42DC" w:rsidRPr="00F37B44">
        <w:rPr>
          <w:rFonts w:ascii="Calibri" w:eastAsia="Times New Roman" w:hAnsi="Calibri" w:cs="Times New Roman"/>
          <w:b/>
          <w:bCs/>
          <w:sz w:val="24"/>
          <w:szCs w:val="24"/>
          <w:lang w:eastAsia="ja-JP"/>
        </w:rPr>
        <w:t>Still</w:t>
      </w:r>
      <w:proofErr w:type="spellEnd"/>
      <w:r w:rsidR="00FD42DC" w:rsidRPr="00F37B44">
        <w:rPr>
          <w:rFonts w:ascii="Calibri" w:eastAsia="Times New Roman" w:hAnsi="Calibri" w:cs="Times New Roman"/>
          <w:b/>
          <w:bCs/>
          <w:sz w:val="24"/>
          <w:szCs w:val="24"/>
          <w:lang w:eastAsia="ja-JP"/>
        </w:rPr>
        <w:t xml:space="preserve"> de l’adulte</w:t>
      </w:r>
    </w:p>
    <w:p w14:paraId="328ED041" w14:textId="77777777" w:rsidR="00F77B7B" w:rsidRPr="00F37B44" w:rsidRDefault="00F77B7B" w:rsidP="00F77B7B">
      <w:pPr>
        <w:spacing w:after="0" w:line="240" w:lineRule="auto"/>
        <w:jc w:val="center"/>
        <w:rPr>
          <w:rFonts w:ascii="Calibri" w:eastAsia="Times New Roman" w:hAnsi="Calibri" w:cs="Times New Roman"/>
          <w:lang w:eastAsia="ja-JP"/>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058"/>
        <w:gridCol w:w="5331"/>
      </w:tblGrid>
      <w:tr w:rsidR="00F77B7B" w:rsidRPr="00F37B44" w14:paraId="4EEC4CCC" w14:textId="77777777" w:rsidTr="00FD42DC">
        <w:trPr>
          <w:jc w:val="center"/>
        </w:trPr>
        <w:tc>
          <w:tcPr>
            <w:tcW w:w="5058" w:type="dxa"/>
            <w:tcBorders>
              <w:top w:val="single" w:sz="4" w:space="0" w:color="auto"/>
              <w:left w:val="single" w:sz="4" w:space="0" w:color="auto"/>
              <w:bottom w:val="single" w:sz="4" w:space="0" w:color="auto"/>
              <w:right w:val="single" w:sz="4" w:space="0" w:color="auto"/>
            </w:tcBorders>
          </w:tcPr>
          <w:p w14:paraId="2BD80968" w14:textId="77777777" w:rsidR="00F77B7B" w:rsidRPr="00F37B44" w:rsidRDefault="00F77B7B" w:rsidP="00F77B7B">
            <w:pPr>
              <w:spacing w:after="0" w:line="240" w:lineRule="auto"/>
              <w:jc w:val="center"/>
              <w:rPr>
                <w:rFonts w:ascii="Calibri" w:eastAsia="Times New Roman" w:hAnsi="Calibri" w:cs="Times New Roman"/>
                <w:b/>
                <w:color w:val="000000"/>
                <w:lang w:eastAsia="ja-JP"/>
              </w:rPr>
            </w:pPr>
            <w:r w:rsidRPr="00F37B44">
              <w:rPr>
                <w:rFonts w:ascii="Calibri" w:eastAsia="Times New Roman" w:hAnsi="Calibri" w:cs="Times New Roman"/>
                <w:b/>
                <w:color w:val="000000"/>
                <w:lang w:eastAsia="ja-JP"/>
              </w:rPr>
              <w:t xml:space="preserve">Yamaguchi </w:t>
            </w:r>
            <w:r w:rsidRPr="00F37B44">
              <w:rPr>
                <w:rFonts w:ascii="Calibri" w:eastAsia="Times New Roman" w:hAnsi="Calibri" w:cs="Times New Roman"/>
                <w:color w:val="000000"/>
                <w:lang w:eastAsia="ja-JP"/>
              </w:rPr>
              <w:fldChar w:fldCharType="begin"/>
            </w:r>
            <w:r w:rsidRPr="00F37B44">
              <w:rPr>
                <w:rFonts w:ascii="Calibri" w:eastAsia="Times New Roman" w:hAnsi="Calibri" w:cs="Times New Roman"/>
                <w:color w:val="000000"/>
                <w:lang w:eastAsia="ja-JP"/>
              </w:rPr>
              <w:instrText xml:space="preserve"> ADDIN EN.CITE &lt;EndNote&gt;&lt;Cite&gt;&lt;Author&gt;Yamaguchi&lt;/Author&gt;&lt;Year&gt;1992&lt;/Year&gt;&lt;RecNum&gt;4&lt;/RecNum&gt;&lt;record&gt;&lt;rec-number&gt;4&lt;/rec-number&gt;&lt;foreign-keys&gt;&lt;key app="EN" db-id="a5wdfxwxj92sdqe5xsc5evzppx5axr5rrvfr"&gt;4&lt;/key&gt;&lt;/foreign-keys&gt;&lt;ref-type name="Journal Article"&gt;17&lt;/ref-type&gt;&lt;contributors&gt;&lt;authors&gt;&lt;author&gt;Yamaguchi, M.&lt;/author&gt;&lt;author&gt;Ohta, A.&lt;/author&gt;&lt;author&gt;Tsunematsu, T.&lt;/author&gt;&lt;author&gt;Kasukawa, R.&lt;/author&gt;&lt;author&gt;Mizushima, Y.&lt;/author&gt;&lt;author&gt;Kashiwagi, H.&lt;/author&gt;&lt;author&gt;Kashiwazaki, S.&lt;/author&gt;&lt;author&gt;Tanimoto, K.&lt;/author&gt;&lt;author&gt;Matsumoto, Y.&lt;/author&gt;&lt;author&gt;Ota, T.&lt;/author&gt;&lt;/authors&gt;&lt;/contributors&gt;&lt;titles&gt;&lt;title&gt;Preliminary criteria for classification of adult Still&amp;apos;s disease&lt;/title&gt;&lt;secondary-title&gt;J Rheumatol&lt;/secondary-title&gt;&lt;/titles&gt;&lt;periodical&gt;&lt;full-title&gt;J Rheumatol&lt;/full-title&gt;&lt;abbr-1&gt;The Journal of rheumatology&lt;/abbr-1&gt;&lt;/periodical&gt;&lt;pages&gt;424-30.&lt;/pages&gt;&lt;volume&gt;19&lt;/volume&gt;&lt;number&gt;3&lt;/number&gt;&lt;keywords&gt;&lt;keyword&gt;Adolescent&lt;/keyword&gt;&lt;keyword&gt;Adult&lt;/keyword&gt;&lt;keyword&gt;Female&lt;/keyword&gt;&lt;keyword&gt;Human&lt;/keyword&gt;&lt;keyword&gt;Male&lt;/keyword&gt;&lt;keyword&gt;Prevalence&lt;/keyword&gt;&lt;keyword&gt;Sensitivity and Specificity&lt;/keyword&gt;&lt;keyword&gt;Statistics&lt;/keyword&gt;&lt;keyword&gt;Still&amp;apos;s Disease, Adult-Onset/*classification/epidemiology/physiopathology&lt;/keyword&gt;&lt;keyword&gt;Support, Non-U.S. Gov&amp;apos;t&lt;/keyword&gt;&lt;/keywords&gt;&lt;dates&gt;&lt;year&gt;1992&lt;/year&gt;&lt;/dates&gt;&lt;urls&gt;&lt;/urls&gt;&lt;/record&gt;&lt;/Cite&gt;&lt;/EndNote&gt;</w:instrText>
            </w:r>
            <w:r w:rsidRPr="00F37B44">
              <w:rPr>
                <w:rFonts w:ascii="Calibri" w:eastAsia="Times New Roman" w:hAnsi="Calibri" w:cs="Times New Roman"/>
                <w:color w:val="000000"/>
                <w:lang w:eastAsia="ja-JP"/>
              </w:rPr>
              <w:fldChar w:fldCharType="end"/>
            </w:r>
          </w:p>
        </w:tc>
        <w:tc>
          <w:tcPr>
            <w:tcW w:w="5331" w:type="dxa"/>
            <w:tcBorders>
              <w:top w:val="single" w:sz="4" w:space="0" w:color="auto"/>
              <w:left w:val="single" w:sz="4" w:space="0" w:color="auto"/>
              <w:bottom w:val="single" w:sz="4" w:space="0" w:color="auto"/>
              <w:right w:val="single" w:sz="4" w:space="0" w:color="auto"/>
            </w:tcBorders>
          </w:tcPr>
          <w:p w14:paraId="19EDB2AD" w14:textId="77777777" w:rsidR="00F77B7B" w:rsidRPr="00F37B44" w:rsidRDefault="00F77B7B" w:rsidP="00F77B7B">
            <w:pPr>
              <w:spacing w:after="0" w:line="240" w:lineRule="auto"/>
              <w:jc w:val="center"/>
              <w:rPr>
                <w:rFonts w:ascii="Calibri" w:eastAsia="Times New Roman" w:hAnsi="Calibri" w:cs="Times New Roman"/>
                <w:color w:val="000000"/>
                <w:lang w:eastAsia="ja-JP"/>
              </w:rPr>
            </w:pPr>
            <w:r w:rsidRPr="00F37B44">
              <w:rPr>
                <w:rFonts w:ascii="Calibri" w:eastAsia="Times New Roman" w:hAnsi="Calibri" w:cs="Times New Roman"/>
                <w:b/>
                <w:color w:val="000000"/>
                <w:lang w:eastAsia="ja-JP"/>
              </w:rPr>
              <w:t>Fautrel</w:t>
            </w:r>
          </w:p>
        </w:tc>
      </w:tr>
      <w:tr w:rsidR="00F77B7B" w:rsidRPr="00F37B44" w14:paraId="0A3AD570" w14:textId="77777777" w:rsidTr="00FD42DC">
        <w:trPr>
          <w:jc w:val="center"/>
        </w:trPr>
        <w:tc>
          <w:tcPr>
            <w:tcW w:w="10389" w:type="dxa"/>
            <w:gridSpan w:val="2"/>
            <w:tcBorders>
              <w:top w:val="single" w:sz="4" w:space="0" w:color="auto"/>
              <w:left w:val="single" w:sz="4" w:space="0" w:color="auto"/>
              <w:bottom w:val="single" w:sz="4" w:space="0" w:color="auto"/>
              <w:right w:val="single" w:sz="4" w:space="0" w:color="auto"/>
            </w:tcBorders>
            <w:shd w:val="clear" w:color="auto" w:fill="D9D9D9"/>
          </w:tcPr>
          <w:p w14:paraId="5A4AFF8E" w14:textId="77777777" w:rsidR="00F77B7B" w:rsidRPr="00F37B44" w:rsidRDefault="00F77B7B" w:rsidP="00F77B7B">
            <w:pPr>
              <w:spacing w:after="0" w:line="240" w:lineRule="auto"/>
              <w:jc w:val="center"/>
              <w:rPr>
                <w:rFonts w:ascii="Calibri" w:eastAsia="Times New Roman" w:hAnsi="Calibri" w:cs="Times New Roman"/>
                <w:color w:val="000000"/>
                <w:lang w:eastAsia="ja-JP"/>
              </w:rPr>
            </w:pPr>
            <w:r w:rsidRPr="00F37B44">
              <w:rPr>
                <w:rFonts w:ascii="Calibri" w:eastAsia="Times New Roman" w:hAnsi="Calibri" w:cs="Times New Roman"/>
                <w:b/>
                <w:i/>
                <w:color w:val="000000"/>
                <w:lang w:eastAsia="ja-JP"/>
              </w:rPr>
              <w:t>Critères majeurs</w:t>
            </w:r>
          </w:p>
        </w:tc>
      </w:tr>
      <w:tr w:rsidR="00F77B7B" w:rsidRPr="00F37B44" w14:paraId="4CF45BC6" w14:textId="77777777" w:rsidTr="00FD42DC">
        <w:trPr>
          <w:jc w:val="center"/>
        </w:trPr>
        <w:tc>
          <w:tcPr>
            <w:tcW w:w="5058" w:type="dxa"/>
            <w:tcBorders>
              <w:top w:val="single" w:sz="4" w:space="0" w:color="auto"/>
              <w:left w:val="single" w:sz="4" w:space="0" w:color="auto"/>
              <w:bottom w:val="single" w:sz="4" w:space="0" w:color="auto"/>
              <w:right w:val="single" w:sz="4" w:space="0" w:color="auto"/>
            </w:tcBorders>
          </w:tcPr>
          <w:p w14:paraId="0E1ADDEA" w14:textId="77777777" w:rsidR="00F77B7B" w:rsidRPr="00F37B44" w:rsidRDefault="00F77B7B" w:rsidP="00F77B7B">
            <w:pPr>
              <w:numPr>
                <w:ilvl w:val="0"/>
                <w:numId w:val="2"/>
              </w:numPr>
              <w:spacing w:after="0" w:line="240" w:lineRule="auto"/>
              <w:ind w:left="426" w:hanging="313"/>
              <w:jc w:val="center"/>
              <w:rPr>
                <w:rFonts w:ascii="Calibri" w:eastAsia="Times New Roman" w:hAnsi="Calibri" w:cs="Times New Roman"/>
                <w:color w:val="000000"/>
                <w:lang w:eastAsia="ja-JP"/>
              </w:rPr>
            </w:pPr>
            <w:r w:rsidRPr="00F37B44">
              <w:rPr>
                <w:rFonts w:ascii="Calibri" w:eastAsia="Times New Roman" w:hAnsi="Calibri" w:cs="Times New Roman"/>
                <w:color w:val="000000"/>
                <w:lang w:eastAsia="ja-JP"/>
              </w:rPr>
              <w:t>Fièvre ≥39°C, depuis 1 semaine ou plus</w:t>
            </w:r>
          </w:p>
          <w:p w14:paraId="37C024A3" w14:textId="77777777" w:rsidR="00F77B7B" w:rsidRPr="00F37B44" w:rsidRDefault="00F77B7B" w:rsidP="00F77B7B">
            <w:pPr>
              <w:numPr>
                <w:ilvl w:val="0"/>
                <w:numId w:val="2"/>
              </w:numPr>
              <w:spacing w:after="0" w:line="240" w:lineRule="auto"/>
              <w:ind w:left="426" w:hanging="313"/>
              <w:jc w:val="center"/>
              <w:rPr>
                <w:rFonts w:ascii="Calibri" w:eastAsia="Times New Roman" w:hAnsi="Calibri" w:cs="Times New Roman"/>
                <w:color w:val="000000"/>
                <w:lang w:eastAsia="ja-JP"/>
              </w:rPr>
            </w:pPr>
            <w:r w:rsidRPr="00F37B44">
              <w:rPr>
                <w:rFonts w:ascii="Calibri" w:eastAsia="Times New Roman" w:hAnsi="Calibri" w:cs="Times New Roman"/>
                <w:color w:val="000000"/>
                <w:lang w:eastAsia="ja-JP"/>
              </w:rPr>
              <w:t>Arthralgies depuis 2 semaines ou plus</w:t>
            </w:r>
          </w:p>
          <w:p w14:paraId="614A57C1" w14:textId="77777777" w:rsidR="00F77B7B" w:rsidRPr="00F37B44" w:rsidRDefault="00F77B7B" w:rsidP="00F77B7B">
            <w:pPr>
              <w:numPr>
                <w:ilvl w:val="0"/>
                <w:numId w:val="2"/>
              </w:numPr>
              <w:spacing w:after="0" w:line="240" w:lineRule="auto"/>
              <w:ind w:left="426" w:hanging="313"/>
              <w:jc w:val="center"/>
              <w:rPr>
                <w:rFonts w:ascii="Calibri" w:eastAsia="Times New Roman" w:hAnsi="Calibri" w:cs="Times New Roman"/>
                <w:color w:val="000000"/>
                <w:lang w:eastAsia="ja-JP"/>
              </w:rPr>
            </w:pPr>
            <w:r w:rsidRPr="00F37B44">
              <w:rPr>
                <w:rFonts w:ascii="Calibri" w:eastAsia="Times New Roman" w:hAnsi="Calibri" w:cs="Times New Roman"/>
                <w:color w:val="000000"/>
                <w:lang w:eastAsia="ja-JP"/>
              </w:rPr>
              <w:t xml:space="preserve">Rash cutané typique : </w:t>
            </w:r>
            <w:proofErr w:type="spellStart"/>
            <w:r w:rsidRPr="00F37B44">
              <w:rPr>
                <w:rFonts w:ascii="Calibri" w:eastAsia="Times New Roman" w:hAnsi="Calibri" w:cs="Times New Roman"/>
                <w:color w:val="000000"/>
                <w:lang w:eastAsia="ja-JP"/>
              </w:rPr>
              <w:t>maculo</w:t>
            </w:r>
            <w:proofErr w:type="spellEnd"/>
            <w:r w:rsidRPr="00F37B44">
              <w:rPr>
                <w:rFonts w:ascii="Calibri" w:eastAsia="Times New Roman" w:hAnsi="Calibri" w:cs="Times New Roman"/>
                <w:color w:val="000000"/>
                <w:lang w:eastAsia="ja-JP"/>
              </w:rPr>
              <w:t>-papuleux, non prurigineux, rose saumon, concomitant des pics fébriles</w:t>
            </w:r>
          </w:p>
          <w:p w14:paraId="7C157F72" w14:textId="77777777" w:rsidR="00F77B7B" w:rsidRPr="00F37B44" w:rsidRDefault="00F77B7B" w:rsidP="00F77B7B">
            <w:pPr>
              <w:numPr>
                <w:ilvl w:val="0"/>
                <w:numId w:val="2"/>
              </w:numPr>
              <w:spacing w:after="0" w:line="240" w:lineRule="auto"/>
              <w:ind w:left="426" w:hanging="313"/>
              <w:jc w:val="center"/>
              <w:rPr>
                <w:rFonts w:ascii="Calibri" w:eastAsia="Times New Roman" w:hAnsi="Calibri" w:cs="Times New Roman"/>
                <w:color w:val="000000"/>
                <w:lang w:eastAsia="ja-JP"/>
              </w:rPr>
            </w:pPr>
            <w:r w:rsidRPr="00F37B44">
              <w:rPr>
                <w:rFonts w:ascii="Calibri" w:eastAsia="Times New Roman" w:hAnsi="Calibri" w:cs="Times New Roman"/>
                <w:color w:val="000000"/>
                <w:lang w:eastAsia="ja-JP"/>
              </w:rPr>
              <w:t>Hyperleucocytose ≥10 000/mm</w:t>
            </w:r>
            <w:r w:rsidRPr="00F37B44">
              <w:rPr>
                <w:rFonts w:ascii="Calibri" w:eastAsia="Times New Roman" w:hAnsi="Calibri" w:cs="Times New Roman"/>
                <w:color w:val="000000"/>
                <w:vertAlign w:val="superscript"/>
                <w:lang w:eastAsia="ja-JP"/>
              </w:rPr>
              <w:t>3</w:t>
            </w:r>
            <w:r w:rsidRPr="00F37B44">
              <w:rPr>
                <w:rFonts w:ascii="Calibri" w:eastAsia="Times New Roman" w:hAnsi="Calibri" w:cs="Times New Roman"/>
                <w:color w:val="000000"/>
                <w:lang w:eastAsia="ja-JP"/>
              </w:rPr>
              <w:t xml:space="preserve"> avec polynucléaires neutrophiles ≥80%</w:t>
            </w:r>
          </w:p>
        </w:tc>
        <w:tc>
          <w:tcPr>
            <w:tcW w:w="5331" w:type="dxa"/>
            <w:tcBorders>
              <w:top w:val="single" w:sz="4" w:space="0" w:color="auto"/>
              <w:left w:val="single" w:sz="4" w:space="0" w:color="auto"/>
              <w:bottom w:val="single" w:sz="4" w:space="0" w:color="auto"/>
              <w:right w:val="single" w:sz="4" w:space="0" w:color="auto"/>
            </w:tcBorders>
          </w:tcPr>
          <w:p w14:paraId="5FC72DAD" w14:textId="77777777" w:rsidR="00F77B7B" w:rsidRPr="00F37B44" w:rsidRDefault="00F77B7B" w:rsidP="00F77B7B">
            <w:pPr>
              <w:numPr>
                <w:ilvl w:val="0"/>
                <w:numId w:val="5"/>
              </w:numPr>
              <w:tabs>
                <w:tab w:val="left" w:pos="442"/>
              </w:tabs>
              <w:suppressAutoHyphens/>
              <w:spacing w:after="0" w:line="240" w:lineRule="auto"/>
              <w:ind w:left="516" w:hanging="357"/>
              <w:jc w:val="center"/>
              <w:rPr>
                <w:rFonts w:ascii="Calibri" w:eastAsia="Times New Roman" w:hAnsi="Calibri" w:cs="Times New Roman"/>
                <w:color w:val="000000"/>
                <w:lang w:eastAsia="fr-FR"/>
              </w:rPr>
            </w:pPr>
            <w:r w:rsidRPr="00F37B44">
              <w:rPr>
                <w:rFonts w:ascii="Calibri" w:eastAsia="Times New Roman" w:hAnsi="Calibri" w:cs="Times New Roman"/>
                <w:color w:val="000000"/>
                <w:lang w:eastAsia="fr-FR"/>
              </w:rPr>
              <w:t>Pics fébriles ≥39°C</w:t>
            </w:r>
          </w:p>
          <w:p w14:paraId="77302A06" w14:textId="77777777" w:rsidR="00F77B7B" w:rsidRPr="00F37B44" w:rsidRDefault="00F77B7B" w:rsidP="00F77B7B">
            <w:pPr>
              <w:numPr>
                <w:ilvl w:val="0"/>
                <w:numId w:val="5"/>
              </w:numPr>
              <w:tabs>
                <w:tab w:val="left" w:pos="442"/>
              </w:tabs>
              <w:suppressAutoHyphens/>
              <w:spacing w:after="0" w:line="240" w:lineRule="auto"/>
              <w:ind w:left="516" w:hanging="357"/>
              <w:jc w:val="center"/>
              <w:rPr>
                <w:rFonts w:ascii="Calibri" w:eastAsia="Times New Roman" w:hAnsi="Calibri" w:cs="Times New Roman"/>
                <w:color w:val="000000"/>
                <w:lang w:eastAsia="fr-FR"/>
              </w:rPr>
            </w:pPr>
            <w:r w:rsidRPr="00F37B44">
              <w:rPr>
                <w:rFonts w:ascii="Calibri" w:eastAsia="Times New Roman" w:hAnsi="Calibri" w:cs="Times New Roman"/>
                <w:color w:val="000000"/>
                <w:lang w:eastAsia="fr-FR"/>
              </w:rPr>
              <w:t>Arthralgies ou arthrites</w:t>
            </w:r>
          </w:p>
          <w:p w14:paraId="0DC922C4" w14:textId="77777777" w:rsidR="00F77B7B" w:rsidRPr="00F37B44" w:rsidRDefault="00F77B7B" w:rsidP="00F77B7B">
            <w:pPr>
              <w:numPr>
                <w:ilvl w:val="0"/>
                <w:numId w:val="5"/>
              </w:numPr>
              <w:tabs>
                <w:tab w:val="left" w:pos="442"/>
              </w:tabs>
              <w:suppressAutoHyphens/>
              <w:spacing w:after="0" w:line="240" w:lineRule="auto"/>
              <w:ind w:left="516" w:hanging="357"/>
              <w:jc w:val="center"/>
              <w:rPr>
                <w:rFonts w:ascii="Calibri" w:eastAsia="Times New Roman" w:hAnsi="Calibri" w:cs="Times New Roman"/>
                <w:color w:val="000000"/>
                <w:lang w:eastAsia="fr-FR"/>
              </w:rPr>
            </w:pPr>
            <w:r w:rsidRPr="00F37B44">
              <w:rPr>
                <w:rFonts w:ascii="Calibri" w:eastAsia="Times New Roman" w:hAnsi="Calibri" w:cs="Times New Roman"/>
                <w:color w:val="000000"/>
                <w:lang w:eastAsia="fr-FR"/>
              </w:rPr>
              <w:t>Erythème transitoire ou fugace</w:t>
            </w:r>
          </w:p>
          <w:p w14:paraId="784772F8" w14:textId="77777777" w:rsidR="00F77B7B" w:rsidRPr="00F37B44" w:rsidRDefault="00F77B7B" w:rsidP="00F77B7B">
            <w:pPr>
              <w:numPr>
                <w:ilvl w:val="0"/>
                <w:numId w:val="5"/>
              </w:numPr>
              <w:tabs>
                <w:tab w:val="left" w:pos="442"/>
              </w:tabs>
              <w:suppressAutoHyphens/>
              <w:spacing w:after="0" w:line="240" w:lineRule="auto"/>
              <w:ind w:left="516" w:hanging="357"/>
              <w:jc w:val="center"/>
              <w:rPr>
                <w:rFonts w:ascii="Calibri" w:eastAsia="Times New Roman" w:hAnsi="Calibri" w:cs="Times New Roman"/>
                <w:color w:val="000000"/>
                <w:lang w:eastAsia="fr-FR"/>
              </w:rPr>
            </w:pPr>
            <w:r w:rsidRPr="00F37B44">
              <w:rPr>
                <w:rFonts w:ascii="Calibri" w:eastAsia="Times New Roman" w:hAnsi="Calibri" w:cs="Times New Roman"/>
                <w:color w:val="000000"/>
                <w:lang w:eastAsia="fr-FR"/>
              </w:rPr>
              <w:t>Pharyngite</w:t>
            </w:r>
          </w:p>
          <w:p w14:paraId="68129604" w14:textId="77777777" w:rsidR="00F77B7B" w:rsidRPr="00F37B44" w:rsidRDefault="00F77B7B" w:rsidP="00F77B7B">
            <w:pPr>
              <w:numPr>
                <w:ilvl w:val="0"/>
                <w:numId w:val="5"/>
              </w:numPr>
              <w:tabs>
                <w:tab w:val="left" w:pos="442"/>
              </w:tabs>
              <w:suppressAutoHyphens/>
              <w:spacing w:after="0" w:line="240" w:lineRule="auto"/>
              <w:ind w:left="516" w:hanging="357"/>
              <w:jc w:val="center"/>
              <w:rPr>
                <w:rFonts w:ascii="Calibri" w:eastAsia="Times New Roman" w:hAnsi="Calibri" w:cs="Times New Roman"/>
                <w:color w:val="000000"/>
                <w:lang w:eastAsia="fr-FR"/>
              </w:rPr>
            </w:pPr>
            <w:r w:rsidRPr="00F37B44">
              <w:rPr>
                <w:rFonts w:ascii="Calibri" w:eastAsia="Times New Roman" w:hAnsi="Calibri" w:cs="Times New Roman"/>
                <w:color w:val="000000"/>
                <w:lang w:eastAsia="fr-FR"/>
              </w:rPr>
              <w:t>Polynucléaires neutrophiles ≥80%</w:t>
            </w:r>
          </w:p>
          <w:p w14:paraId="2C121675" w14:textId="77777777" w:rsidR="00F77B7B" w:rsidRPr="00F37B44" w:rsidRDefault="00F77B7B" w:rsidP="00F77B7B">
            <w:pPr>
              <w:numPr>
                <w:ilvl w:val="0"/>
                <w:numId w:val="5"/>
              </w:numPr>
              <w:tabs>
                <w:tab w:val="left" w:pos="442"/>
              </w:tabs>
              <w:suppressAutoHyphens/>
              <w:spacing w:after="0" w:line="240" w:lineRule="auto"/>
              <w:ind w:left="516" w:hanging="357"/>
              <w:jc w:val="center"/>
              <w:rPr>
                <w:rFonts w:ascii="Calibri" w:eastAsia="Times New Roman" w:hAnsi="Calibri" w:cs="Times New Roman"/>
                <w:color w:val="000000"/>
                <w:lang w:eastAsia="fr-FR"/>
              </w:rPr>
            </w:pPr>
            <w:r w:rsidRPr="00F37B44">
              <w:rPr>
                <w:rFonts w:ascii="Calibri" w:eastAsia="Times New Roman" w:hAnsi="Calibri" w:cs="Times New Roman"/>
                <w:color w:val="000000"/>
                <w:lang w:eastAsia="fr-FR"/>
              </w:rPr>
              <w:t>Fraction glycosylée de la ferritine sérique (ferritine glycosylée) ≤20%</w:t>
            </w:r>
          </w:p>
        </w:tc>
      </w:tr>
      <w:tr w:rsidR="00F77B7B" w:rsidRPr="00F37B44" w14:paraId="7FB5EEA2" w14:textId="77777777" w:rsidTr="00FD42DC">
        <w:trPr>
          <w:jc w:val="center"/>
        </w:trPr>
        <w:tc>
          <w:tcPr>
            <w:tcW w:w="10389" w:type="dxa"/>
            <w:gridSpan w:val="2"/>
            <w:tcBorders>
              <w:top w:val="single" w:sz="4" w:space="0" w:color="auto"/>
              <w:left w:val="single" w:sz="4" w:space="0" w:color="auto"/>
              <w:bottom w:val="single" w:sz="4" w:space="0" w:color="auto"/>
              <w:right w:val="single" w:sz="4" w:space="0" w:color="auto"/>
            </w:tcBorders>
            <w:shd w:val="clear" w:color="auto" w:fill="D9D9D9"/>
          </w:tcPr>
          <w:p w14:paraId="55718987" w14:textId="77777777" w:rsidR="00F77B7B" w:rsidRPr="00F37B44" w:rsidRDefault="00F77B7B" w:rsidP="00F77B7B">
            <w:pPr>
              <w:spacing w:after="0" w:line="240" w:lineRule="auto"/>
              <w:jc w:val="center"/>
              <w:rPr>
                <w:rFonts w:ascii="Calibri" w:eastAsia="Times New Roman" w:hAnsi="Calibri" w:cs="Times New Roman"/>
                <w:color w:val="000000"/>
                <w:lang w:eastAsia="ja-JP"/>
              </w:rPr>
            </w:pPr>
            <w:r w:rsidRPr="00F37B44">
              <w:rPr>
                <w:rFonts w:ascii="Calibri" w:eastAsia="Times New Roman" w:hAnsi="Calibri" w:cs="Times New Roman"/>
                <w:b/>
                <w:i/>
                <w:color w:val="000000"/>
                <w:lang w:eastAsia="ja-JP"/>
              </w:rPr>
              <w:t>Critères mineurs</w:t>
            </w:r>
          </w:p>
        </w:tc>
      </w:tr>
      <w:tr w:rsidR="00F77B7B" w:rsidRPr="00F37B44" w14:paraId="4FB640CA" w14:textId="77777777" w:rsidTr="00FD42DC">
        <w:trPr>
          <w:jc w:val="center"/>
        </w:trPr>
        <w:tc>
          <w:tcPr>
            <w:tcW w:w="5058" w:type="dxa"/>
            <w:tcBorders>
              <w:top w:val="single" w:sz="4" w:space="0" w:color="auto"/>
              <w:left w:val="single" w:sz="4" w:space="0" w:color="auto"/>
              <w:bottom w:val="single" w:sz="4" w:space="0" w:color="auto"/>
              <w:right w:val="single" w:sz="4" w:space="0" w:color="auto"/>
            </w:tcBorders>
          </w:tcPr>
          <w:p w14:paraId="0190C0F4" w14:textId="77777777" w:rsidR="00F77B7B" w:rsidRPr="00F37B44" w:rsidRDefault="00F77B7B" w:rsidP="00F77B7B">
            <w:pPr>
              <w:numPr>
                <w:ilvl w:val="0"/>
                <w:numId w:val="3"/>
              </w:numPr>
              <w:spacing w:after="0" w:line="240" w:lineRule="auto"/>
              <w:ind w:left="426" w:hanging="284"/>
              <w:jc w:val="center"/>
              <w:rPr>
                <w:rFonts w:ascii="Calibri" w:eastAsia="Times New Roman" w:hAnsi="Calibri" w:cs="Times New Roman"/>
                <w:color w:val="000000"/>
                <w:lang w:eastAsia="ja-JP"/>
              </w:rPr>
            </w:pPr>
            <w:r w:rsidRPr="00F37B44">
              <w:rPr>
                <w:rFonts w:ascii="Calibri" w:eastAsia="Times New Roman" w:hAnsi="Calibri" w:cs="Times New Roman"/>
                <w:color w:val="000000"/>
                <w:lang w:eastAsia="ja-JP"/>
              </w:rPr>
              <w:t>Pharyngite ou mal de gorge</w:t>
            </w:r>
          </w:p>
          <w:p w14:paraId="29470D1C" w14:textId="77777777" w:rsidR="00F77B7B" w:rsidRPr="00F37B44" w:rsidRDefault="00F77B7B" w:rsidP="00F77B7B">
            <w:pPr>
              <w:numPr>
                <w:ilvl w:val="0"/>
                <w:numId w:val="3"/>
              </w:numPr>
              <w:spacing w:after="0" w:line="240" w:lineRule="auto"/>
              <w:ind w:left="426" w:hanging="284"/>
              <w:jc w:val="center"/>
              <w:rPr>
                <w:rFonts w:ascii="Calibri" w:eastAsia="Times New Roman" w:hAnsi="Calibri" w:cs="Times New Roman"/>
                <w:color w:val="000000"/>
                <w:lang w:eastAsia="ja-JP"/>
              </w:rPr>
            </w:pPr>
            <w:proofErr w:type="spellStart"/>
            <w:r w:rsidRPr="00F37B44">
              <w:rPr>
                <w:rFonts w:ascii="Calibri" w:eastAsia="Times New Roman" w:hAnsi="Calibri" w:cs="Times New Roman"/>
                <w:color w:val="000000"/>
                <w:lang w:eastAsia="ja-JP"/>
              </w:rPr>
              <w:t>Lymphadénopathie</w:t>
            </w:r>
            <w:proofErr w:type="spellEnd"/>
            <w:r w:rsidRPr="00F37B44">
              <w:rPr>
                <w:rFonts w:ascii="Calibri" w:eastAsia="Times New Roman" w:hAnsi="Calibri" w:cs="Times New Roman"/>
                <w:color w:val="000000"/>
                <w:lang w:eastAsia="ja-JP"/>
              </w:rPr>
              <w:t xml:space="preserve"> ou splénomégalie</w:t>
            </w:r>
          </w:p>
          <w:p w14:paraId="25CEB50E" w14:textId="77777777" w:rsidR="00F77B7B" w:rsidRPr="00F37B44" w:rsidRDefault="00F77B7B" w:rsidP="00F77B7B">
            <w:pPr>
              <w:numPr>
                <w:ilvl w:val="0"/>
                <w:numId w:val="3"/>
              </w:numPr>
              <w:spacing w:after="0" w:line="240" w:lineRule="auto"/>
              <w:ind w:left="426" w:hanging="284"/>
              <w:jc w:val="center"/>
              <w:rPr>
                <w:rFonts w:ascii="Calibri" w:eastAsia="Times New Roman" w:hAnsi="Calibri" w:cs="Times New Roman"/>
                <w:color w:val="000000"/>
                <w:lang w:eastAsia="ja-JP"/>
              </w:rPr>
            </w:pPr>
            <w:r w:rsidRPr="00F37B44">
              <w:rPr>
                <w:rFonts w:ascii="Calibri" w:eastAsia="Times New Roman" w:hAnsi="Calibri" w:cs="Times New Roman"/>
                <w:color w:val="000000"/>
                <w:lang w:eastAsia="ja-JP"/>
              </w:rPr>
              <w:t>Perturbation du bilan hépatique (élévation des transaminases)</w:t>
            </w:r>
          </w:p>
          <w:p w14:paraId="06049CD0" w14:textId="77777777" w:rsidR="00F77B7B" w:rsidRPr="00F37B44" w:rsidRDefault="00F77B7B" w:rsidP="00F77B7B">
            <w:pPr>
              <w:numPr>
                <w:ilvl w:val="0"/>
                <w:numId w:val="3"/>
              </w:numPr>
              <w:spacing w:after="0" w:line="240" w:lineRule="auto"/>
              <w:ind w:left="426" w:hanging="284"/>
              <w:jc w:val="center"/>
              <w:rPr>
                <w:rFonts w:ascii="Calibri" w:eastAsia="Times New Roman" w:hAnsi="Calibri" w:cs="Times New Roman"/>
                <w:color w:val="000000"/>
                <w:lang w:eastAsia="ja-JP"/>
              </w:rPr>
            </w:pPr>
            <w:r w:rsidRPr="00F37B44">
              <w:rPr>
                <w:rFonts w:ascii="Calibri" w:eastAsia="Times New Roman" w:hAnsi="Calibri" w:cs="Times New Roman"/>
                <w:color w:val="000000"/>
                <w:lang w:eastAsia="ja-JP"/>
              </w:rPr>
              <w:t>Absence de facteur rhumatoïde ou d’anticorps antinucléaires</w:t>
            </w:r>
          </w:p>
        </w:tc>
        <w:tc>
          <w:tcPr>
            <w:tcW w:w="5331" w:type="dxa"/>
            <w:tcBorders>
              <w:top w:val="single" w:sz="4" w:space="0" w:color="auto"/>
              <w:left w:val="single" w:sz="4" w:space="0" w:color="auto"/>
              <w:bottom w:val="single" w:sz="4" w:space="0" w:color="auto"/>
              <w:right w:val="single" w:sz="4" w:space="0" w:color="auto"/>
            </w:tcBorders>
          </w:tcPr>
          <w:p w14:paraId="7A0094AA" w14:textId="77777777" w:rsidR="00F77B7B" w:rsidRPr="00F37B44" w:rsidRDefault="00F77B7B" w:rsidP="00F77B7B">
            <w:pPr>
              <w:numPr>
                <w:ilvl w:val="0"/>
                <w:numId w:val="6"/>
              </w:numPr>
              <w:tabs>
                <w:tab w:val="left" w:pos="442"/>
              </w:tabs>
              <w:suppressAutoHyphens/>
              <w:spacing w:after="0" w:line="240" w:lineRule="auto"/>
              <w:ind w:left="516" w:hanging="357"/>
              <w:jc w:val="center"/>
              <w:rPr>
                <w:rFonts w:ascii="Calibri" w:eastAsia="Times New Roman" w:hAnsi="Calibri" w:cs="Times New Roman"/>
                <w:color w:val="000000"/>
                <w:lang w:eastAsia="fr-FR"/>
              </w:rPr>
            </w:pPr>
            <w:r w:rsidRPr="00F37B44">
              <w:rPr>
                <w:rFonts w:ascii="Calibri" w:eastAsia="Times New Roman" w:hAnsi="Calibri" w:cs="Times New Roman"/>
                <w:color w:val="000000"/>
                <w:lang w:eastAsia="fr-FR"/>
              </w:rPr>
              <w:t>Rash typique</w:t>
            </w:r>
          </w:p>
          <w:p w14:paraId="03542FB1" w14:textId="77777777" w:rsidR="00F77B7B" w:rsidRPr="00F37B44" w:rsidRDefault="00F77B7B" w:rsidP="00F77B7B">
            <w:pPr>
              <w:numPr>
                <w:ilvl w:val="0"/>
                <w:numId w:val="6"/>
              </w:numPr>
              <w:tabs>
                <w:tab w:val="left" w:pos="442"/>
              </w:tabs>
              <w:suppressAutoHyphens/>
              <w:spacing w:after="0" w:line="240" w:lineRule="auto"/>
              <w:ind w:left="516" w:hanging="357"/>
              <w:jc w:val="center"/>
              <w:rPr>
                <w:rFonts w:ascii="Calibri" w:eastAsia="Times New Roman" w:hAnsi="Calibri" w:cs="Times New Roman"/>
                <w:color w:val="000000"/>
                <w:lang w:eastAsia="fr-FR"/>
              </w:rPr>
            </w:pPr>
            <w:r w:rsidRPr="00F37B44">
              <w:rPr>
                <w:rFonts w:ascii="Calibri" w:eastAsia="Times New Roman" w:hAnsi="Calibri" w:cs="Times New Roman"/>
                <w:color w:val="000000"/>
                <w:lang w:eastAsia="fr-FR"/>
              </w:rPr>
              <w:t>Hyperleucocytose ≥10 000/mm</w:t>
            </w:r>
            <w:r w:rsidRPr="00F37B44">
              <w:rPr>
                <w:rFonts w:ascii="Calibri" w:eastAsia="Times New Roman" w:hAnsi="Calibri" w:cs="Times New Roman"/>
                <w:color w:val="000000"/>
                <w:vertAlign w:val="superscript"/>
                <w:lang w:eastAsia="fr-FR"/>
              </w:rPr>
              <w:t>3</w:t>
            </w:r>
          </w:p>
        </w:tc>
      </w:tr>
      <w:tr w:rsidR="00F77B7B" w:rsidRPr="00F37B44" w14:paraId="421CA89E" w14:textId="77777777" w:rsidTr="00FD42DC">
        <w:trPr>
          <w:jc w:val="center"/>
        </w:trPr>
        <w:tc>
          <w:tcPr>
            <w:tcW w:w="10389" w:type="dxa"/>
            <w:gridSpan w:val="2"/>
            <w:tcBorders>
              <w:top w:val="single" w:sz="4" w:space="0" w:color="auto"/>
              <w:left w:val="single" w:sz="4" w:space="0" w:color="auto"/>
              <w:bottom w:val="single" w:sz="4" w:space="0" w:color="auto"/>
              <w:right w:val="single" w:sz="4" w:space="0" w:color="auto"/>
            </w:tcBorders>
            <w:shd w:val="clear" w:color="auto" w:fill="D9D9D9"/>
          </w:tcPr>
          <w:p w14:paraId="1DE054A9" w14:textId="77777777" w:rsidR="00F77B7B" w:rsidRPr="00F37B44" w:rsidRDefault="00F77B7B" w:rsidP="00F77B7B">
            <w:pPr>
              <w:spacing w:after="0" w:line="240" w:lineRule="auto"/>
              <w:jc w:val="center"/>
              <w:rPr>
                <w:rFonts w:ascii="Calibri" w:eastAsia="Times New Roman" w:hAnsi="Calibri" w:cs="Times New Roman"/>
                <w:color w:val="000000"/>
                <w:lang w:eastAsia="ja-JP"/>
              </w:rPr>
            </w:pPr>
            <w:r w:rsidRPr="00F37B44">
              <w:rPr>
                <w:rFonts w:ascii="Calibri" w:eastAsia="Times New Roman" w:hAnsi="Calibri" w:cs="Times New Roman"/>
                <w:b/>
                <w:i/>
                <w:color w:val="000000"/>
                <w:lang w:eastAsia="ja-JP"/>
              </w:rPr>
              <w:t>Critères d’exclusion</w:t>
            </w:r>
          </w:p>
        </w:tc>
      </w:tr>
      <w:tr w:rsidR="00F77B7B" w:rsidRPr="00F37B44" w14:paraId="50EC0B4F" w14:textId="77777777" w:rsidTr="00FD42DC">
        <w:trPr>
          <w:jc w:val="center"/>
        </w:trPr>
        <w:tc>
          <w:tcPr>
            <w:tcW w:w="5058" w:type="dxa"/>
            <w:tcBorders>
              <w:top w:val="single" w:sz="4" w:space="0" w:color="auto"/>
              <w:left w:val="single" w:sz="4" w:space="0" w:color="auto"/>
              <w:bottom w:val="single" w:sz="4" w:space="0" w:color="auto"/>
              <w:right w:val="single" w:sz="4" w:space="0" w:color="auto"/>
            </w:tcBorders>
          </w:tcPr>
          <w:p w14:paraId="607D8B57" w14:textId="77777777" w:rsidR="00F77B7B" w:rsidRPr="00F37B44" w:rsidRDefault="00F77B7B" w:rsidP="00F77B7B">
            <w:pPr>
              <w:numPr>
                <w:ilvl w:val="0"/>
                <w:numId w:val="4"/>
              </w:numPr>
              <w:spacing w:after="0" w:line="240" w:lineRule="auto"/>
              <w:ind w:left="426" w:hanging="284"/>
              <w:jc w:val="center"/>
              <w:rPr>
                <w:rFonts w:ascii="Calibri" w:eastAsia="Times New Roman" w:hAnsi="Calibri" w:cs="Times New Roman"/>
                <w:color w:val="000000"/>
                <w:lang w:eastAsia="fr-FR"/>
              </w:rPr>
            </w:pPr>
            <w:r w:rsidRPr="00F37B44">
              <w:rPr>
                <w:rFonts w:ascii="Calibri" w:eastAsia="Times New Roman" w:hAnsi="Calibri" w:cs="Times New Roman"/>
                <w:color w:val="000000"/>
                <w:lang w:eastAsia="fr-FR"/>
              </w:rPr>
              <w:t>Absence d’infection, notamment sepsis profond et infection liée à l’EBV</w:t>
            </w:r>
          </w:p>
          <w:p w14:paraId="4B576F8E" w14:textId="77777777" w:rsidR="00F77B7B" w:rsidRPr="00F37B44" w:rsidRDefault="00F77B7B" w:rsidP="00F77B7B">
            <w:pPr>
              <w:numPr>
                <w:ilvl w:val="0"/>
                <w:numId w:val="4"/>
              </w:numPr>
              <w:spacing w:after="0" w:line="240" w:lineRule="auto"/>
              <w:ind w:left="426" w:hanging="284"/>
              <w:jc w:val="center"/>
              <w:rPr>
                <w:rFonts w:ascii="Calibri" w:eastAsia="Times New Roman" w:hAnsi="Calibri" w:cs="Times New Roman"/>
                <w:color w:val="000000"/>
                <w:lang w:eastAsia="ja-JP"/>
              </w:rPr>
            </w:pPr>
            <w:r w:rsidRPr="00F37B44">
              <w:rPr>
                <w:rFonts w:ascii="Calibri" w:eastAsia="Times New Roman" w:hAnsi="Calibri" w:cs="Times New Roman"/>
                <w:color w:val="000000"/>
                <w:lang w:eastAsia="ja-JP"/>
              </w:rPr>
              <w:t>Absence de néoplasie, notamment de lymphome</w:t>
            </w:r>
          </w:p>
          <w:p w14:paraId="745F8A73" w14:textId="77777777" w:rsidR="00F77B7B" w:rsidRPr="00F37B44" w:rsidRDefault="00F77B7B" w:rsidP="00F77B7B">
            <w:pPr>
              <w:numPr>
                <w:ilvl w:val="0"/>
                <w:numId w:val="4"/>
              </w:numPr>
              <w:spacing w:after="0" w:line="240" w:lineRule="auto"/>
              <w:ind w:left="426" w:hanging="284"/>
              <w:jc w:val="center"/>
              <w:rPr>
                <w:rFonts w:ascii="Calibri" w:eastAsia="Times New Roman" w:hAnsi="Calibri" w:cs="Times New Roman"/>
                <w:color w:val="000000"/>
                <w:lang w:eastAsia="ja-JP"/>
              </w:rPr>
            </w:pPr>
            <w:r w:rsidRPr="00F37B44">
              <w:rPr>
                <w:rFonts w:ascii="Calibri" w:eastAsia="Times New Roman" w:hAnsi="Calibri" w:cs="Times New Roman"/>
                <w:color w:val="000000"/>
                <w:lang w:eastAsia="ja-JP"/>
              </w:rPr>
              <w:t>Absence de maladie inflammatoire, notamment de périartérite noueuse</w:t>
            </w:r>
          </w:p>
        </w:tc>
        <w:tc>
          <w:tcPr>
            <w:tcW w:w="5331" w:type="dxa"/>
            <w:tcBorders>
              <w:top w:val="single" w:sz="4" w:space="0" w:color="auto"/>
              <w:left w:val="single" w:sz="4" w:space="0" w:color="auto"/>
              <w:bottom w:val="single" w:sz="4" w:space="0" w:color="auto"/>
              <w:right w:val="single" w:sz="4" w:space="0" w:color="auto"/>
            </w:tcBorders>
          </w:tcPr>
          <w:p w14:paraId="104F6540" w14:textId="77777777" w:rsidR="00F77B7B" w:rsidRPr="00F37B44" w:rsidRDefault="00F77B7B" w:rsidP="00F77B7B">
            <w:pPr>
              <w:spacing w:after="0" w:line="240" w:lineRule="auto"/>
              <w:ind w:left="360"/>
              <w:jc w:val="center"/>
              <w:rPr>
                <w:rFonts w:ascii="Calibri" w:eastAsia="Times New Roman" w:hAnsi="Calibri" w:cs="Times New Roman"/>
                <w:color w:val="000000"/>
                <w:lang w:eastAsia="ja-JP"/>
              </w:rPr>
            </w:pPr>
            <w:r w:rsidRPr="00F37B44">
              <w:rPr>
                <w:rFonts w:ascii="Calibri" w:eastAsia="Times New Roman" w:hAnsi="Calibri" w:cs="Times New Roman"/>
                <w:color w:val="000000"/>
                <w:lang w:eastAsia="ja-JP"/>
              </w:rPr>
              <w:t>Aucun</w:t>
            </w:r>
          </w:p>
        </w:tc>
      </w:tr>
      <w:tr w:rsidR="00F77B7B" w:rsidRPr="00F77B7B" w14:paraId="27C1A069" w14:textId="77777777" w:rsidTr="00FD42DC">
        <w:trPr>
          <w:jc w:val="center"/>
        </w:trPr>
        <w:tc>
          <w:tcPr>
            <w:tcW w:w="5058" w:type="dxa"/>
            <w:tcBorders>
              <w:top w:val="single" w:sz="4" w:space="0" w:color="auto"/>
              <w:left w:val="single" w:sz="4" w:space="0" w:color="auto"/>
              <w:bottom w:val="single" w:sz="4" w:space="0" w:color="auto"/>
              <w:right w:val="single" w:sz="4" w:space="0" w:color="auto"/>
            </w:tcBorders>
            <w:shd w:val="clear" w:color="auto" w:fill="D9D9D9"/>
          </w:tcPr>
          <w:p w14:paraId="0A7AC559" w14:textId="77777777" w:rsidR="00F77B7B" w:rsidRPr="00F37B44" w:rsidRDefault="00F77B7B" w:rsidP="00F77B7B">
            <w:pPr>
              <w:spacing w:after="0" w:line="240" w:lineRule="auto"/>
              <w:jc w:val="center"/>
              <w:rPr>
                <w:rFonts w:ascii="Calibri" w:eastAsia="Times New Roman" w:hAnsi="Calibri" w:cs="Times New Roman"/>
                <w:b/>
                <w:color w:val="000000"/>
                <w:lang w:eastAsia="ja-JP"/>
              </w:rPr>
            </w:pPr>
            <w:r w:rsidRPr="00F37B44">
              <w:rPr>
                <w:rFonts w:ascii="Calibri" w:eastAsia="Times New Roman" w:hAnsi="Calibri" w:cs="Times New Roman"/>
                <w:b/>
                <w:color w:val="000000"/>
                <w:lang w:eastAsia="ja-JP"/>
              </w:rPr>
              <w:t>Au moins 5 critères dont 2 critères majeurs et pas de critère d’exclusion</w:t>
            </w:r>
          </w:p>
        </w:tc>
        <w:tc>
          <w:tcPr>
            <w:tcW w:w="5331" w:type="dxa"/>
            <w:tcBorders>
              <w:top w:val="single" w:sz="4" w:space="0" w:color="auto"/>
              <w:left w:val="single" w:sz="4" w:space="0" w:color="auto"/>
              <w:bottom w:val="single" w:sz="4" w:space="0" w:color="auto"/>
              <w:right w:val="single" w:sz="4" w:space="0" w:color="auto"/>
            </w:tcBorders>
            <w:shd w:val="clear" w:color="auto" w:fill="D9D9D9"/>
          </w:tcPr>
          <w:p w14:paraId="22F18D2C" w14:textId="77777777" w:rsidR="00F77B7B" w:rsidRPr="00F77B7B" w:rsidRDefault="00F77B7B" w:rsidP="00F77B7B">
            <w:pPr>
              <w:spacing w:after="0" w:line="240" w:lineRule="auto"/>
              <w:jc w:val="center"/>
              <w:rPr>
                <w:rFonts w:ascii="Calibri" w:eastAsia="Times New Roman" w:hAnsi="Calibri" w:cs="Times New Roman"/>
                <w:b/>
                <w:color w:val="000000"/>
                <w:lang w:eastAsia="ja-JP"/>
              </w:rPr>
            </w:pPr>
            <w:r w:rsidRPr="00F37B44">
              <w:rPr>
                <w:rFonts w:ascii="Calibri" w:eastAsia="Times New Roman" w:hAnsi="Calibri" w:cs="Times New Roman"/>
                <w:b/>
                <w:color w:val="000000"/>
                <w:lang w:eastAsia="ja-JP"/>
              </w:rPr>
              <w:t>4 critères majeurs ou 3 critères majeurs et 2 critères mineurs</w:t>
            </w:r>
          </w:p>
        </w:tc>
      </w:tr>
    </w:tbl>
    <w:p w14:paraId="60C8EE3D" w14:textId="77777777" w:rsidR="000C25ED" w:rsidRDefault="000C25ED" w:rsidP="000C25ED">
      <w:pPr>
        <w:rPr>
          <w:b/>
          <w:sz w:val="24"/>
          <w:szCs w:val="24"/>
        </w:rPr>
      </w:pPr>
    </w:p>
    <w:p w14:paraId="5C5FB412" w14:textId="7ECCBC33" w:rsidR="008C24C0" w:rsidRPr="00EB5DA1" w:rsidRDefault="008C24C0" w:rsidP="00EB5DA1">
      <w:pPr>
        <w:rPr>
          <w:b/>
        </w:rPr>
      </w:pPr>
    </w:p>
    <w:sectPr w:rsidR="008C24C0" w:rsidRPr="00EB5DA1" w:rsidSect="00D35C4C">
      <w:headerReference w:type="default" r:id="rId8"/>
      <w:footerReference w:type="default" r:id="rId9"/>
      <w:pgSz w:w="16838" w:h="11906" w:orient="landscape" w:code="9"/>
      <w:pgMar w:top="851" w:right="1418" w:bottom="567" w:left="1418" w:header="397" w:footer="284"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0E11AC" w14:textId="77777777" w:rsidR="00A82D00" w:rsidRDefault="00A82D00" w:rsidP="00F324A5">
      <w:pPr>
        <w:spacing w:after="0" w:line="240" w:lineRule="auto"/>
      </w:pPr>
      <w:r>
        <w:separator/>
      </w:r>
    </w:p>
  </w:endnote>
  <w:endnote w:type="continuationSeparator" w:id="0">
    <w:p w14:paraId="22F2A0E8" w14:textId="77777777" w:rsidR="00A82D00" w:rsidRDefault="00A82D00" w:rsidP="00F324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52497354"/>
      <w:docPartObj>
        <w:docPartGallery w:val="Page Numbers (Bottom of Page)"/>
        <w:docPartUnique/>
      </w:docPartObj>
    </w:sdtPr>
    <w:sdtContent>
      <w:p w14:paraId="32AFF4AB" w14:textId="4FDFED35" w:rsidR="00AE1943" w:rsidRDefault="00AE1943">
        <w:pPr>
          <w:pStyle w:val="Pieddepage"/>
          <w:jc w:val="center"/>
        </w:pPr>
        <w:r>
          <w:fldChar w:fldCharType="begin"/>
        </w:r>
        <w:r>
          <w:instrText>PAGE   \* MERGEFORMAT</w:instrText>
        </w:r>
        <w:r>
          <w:fldChar w:fldCharType="separate"/>
        </w:r>
        <w:r w:rsidR="00DC09F1">
          <w:rPr>
            <w:noProof/>
          </w:rPr>
          <w:t>1</w:t>
        </w:r>
        <w:r>
          <w:fldChar w:fldCharType="end"/>
        </w:r>
      </w:p>
    </w:sdtContent>
  </w:sdt>
  <w:p w14:paraId="234A0862" w14:textId="77777777" w:rsidR="00AE1943" w:rsidRDefault="00AE1943">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6FFF8C" w14:textId="77777777" w:rsidR="00A82D00" w:rsidRDefault="00A82D00" w:rsidP="00F324A5">
      <w:pPr>
        <w:spacing w:after="0" w:line="240" w:lineRule="auto"/>
      </w:pPr>
      <w:r>
        <w:separator/>
      </w:r>
    </w:p>
  </w:footnote>
  <w:footnote w:type="continuationSeparator" w:id="0">
    <w:p w14:paraId="3953824E" w14:textId="77777777" w:rsidR="00A82D00" w:rsidRDefault="00A82D00" w:rsidP="00F324A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eastAsiaTheme="majorEastAsia" w:cstheme="minorHAnsi"/>
        <w:color w:val="0F243E" w:themeColor="text2" w:themeShade="80"/>
        <w:sz w:val="40"/>
        <w:szCs w:val="32"/>
      </w:rPr>
      <w:alias w:val="Titre"/>
      <w:id w:val="77738743"/>
      <w:placeholder>
        <w:docPart w:val="8E1A513E1DB547CEA51D958C30B69390"/>
      </w:placeholder>
      <w:dataBinding w:prefixMappings="xmlns:ns0='http://schemas.openxmlformats.org/package/2006/metadata/core-properties' xmlns:ns1='http://purl.org/dc/elements/1.1/'" w:xpath="/ns0:coreProperties[1]/ns1:title[1]" w:storeItemID="{6C3C8BC8-F283-45AE-878A-BAB7291924A1}"/>
      <w:text/>
    </w:sdtPr>
    <w:sdtContent>
      <w:p w14:paraId="2CDE842D" w14:textId="417012ED" w:rsidR="00AE1943" w:rsidRPr="00C072EA" w:rsidRDefault="00AE1943" w:rsidP="00C072EA">
        <w:pPr>
          <w:pStyle w:val="En-tte"/>
          <w:jc w:val="center"/>
          <w:rPr>
            <w:rFonts w:eastAsiaTheme="majorEastAsia" w:cstheme="minorHAnsi"/>
            <w:color w:val="0F243E" w:themeColor="text2" w:themeShade="80"/>
            <w:sz w:val="32"/>
            <w:szCs w:val="32"/>
          </w:rPr>
        </w:pPr>
        <w:r>
          <w:rPr>
            <w:rFonts w:eastAsiaTheme="majorEastAsia" w:cstheme="minorHAnsi"/>
            <w:color w:val="0F243E" w:themeColor="text2" w:themeShade="80"/>
            <w:sz w:val="40"/>
            <w:szCs w:val="32"/>
          </w:rPr>
          <w:t>Etude CARDIOSTILL</w:t>
        </w:r>
      </w:p>
    </w:sdtContent>
  </w:sdt>
  <w:p w14:paraId="6F816D3D" w14:textId="77777777" w:rsidR="00AE1943" w:rsidRPr="00F324A5" w:rsidRDefault="00AE1943" w:rsidP="00C072EA">
    <w:pPr>
      <w:pStyle w:val="En-tte"/>
      <w:jc w:val="center"/>
      <w:rPr>
        <w:rFonts w:eastAsiaTheme="majorEastAsia" w:cstheme="minorHAnsi"/>
        <w:sz w:val="32"/>
        <w:szCs w:val="32"/>
      </w:rPr>
    </w:pPr>
    <w:r>
      <w:rPr>
        <w:noProof/>
        <w:lang w:eastAsia="fr-FR"/>
      </w:rPr>
      <w:drawing>
        <wp:anchor distT="0" distB="0" distL="114300" distR="114300" simplePos="0" relativeHeight="251659264" behindDoc="0" locked="0" layoutInCell="1" allowOverlap="1" wp14:anchorId="71EFC701" wp14:editId="16B27444">
          <wp:simplePos x="0" y="0"/>
          <wp:positionH relativeFrom="column">
            <wp:posOffset>7101205</wp:posOffset>
          </wp:positionH>
          <wp:positionV relativeFrom="paragraph">
            <wp:posOffset>-398780</wp:posOffset>
          </wp:positionV>
          <wp:extent cx="654685" cy="521970"/>
          <wp:effectExtent l="0" t="0" r="0" b="0"/>
          <wp:wrapNone/>
          <wp:docPr id="3" name="Image 3" descr="Résultat de recherche d'images pour &quot;FAI2R&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ésultat de recherche d'images pour &quot;FAI2R&quot;"/>
                  <pic:cNvPicPr>
                    <a:picLocks noChangeAspect="1" noChangeArrowheads="1"/>
                  </pic:cNvPicPr>
                </pic:nvPicPr>
                <pic:blipFill rotWithShape="1">
                  <a:blip r:embed="rId1" cstate="print">
                    <a:extLst>
                      <a:ext uri="{28A0092B-C50C-407E-A947-70E740481C1C}">
                        <a14:useLocalDpi xmlns:a14="http://schemas.microsoft.com/office/drawing/2010/main" val="0"/>
                      </a:ext>
                    </a:extLst>
                  </a:blip>
                  <a:srcRect l="50334" r="16155" b="37695"/>
                  <a:stretch/>
                </pic:blipFill>
                <pic:spPr bwMode="auto">
                  <a:xfrm>
                    <a:off x="0" y="0"/>
                    <a:ext cx="654685" cy="5219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C072EA">
      <w:rPr>
        <w:rFonts w:eastAsiaTheme="majorEastAsia" w:cstheme="minorHAnsi"/>
        <w:noProof/>
        <w:sz w:val="32"/>
        <w:szCs w:val="32"/>
        <w:lang w:eastAsia="fr-FR"/>
      </w:rPr>
      <w:drawing>
        <wp:anchor distT="0" distB="0" distL="114300" distR="114300" simplePos="0" relativeHeight="251654144" behindDoc="0" locked="0" layoutInCell="1" allowOverlap="1" wp14:anchorId="572314C4" wp14:editId="77E088A7">
          <wp:simplePos x="0" y="0"/>
          <wp:positionH relativeFrom="column">
            <wp:posOffset>7825105</wp:posOffset>
          </wp:positionH>
          <wp:positionV relativeFrom="paragraph">
            <wp:posOffset>-402590</wp:posOffset>
          </wp:positionV>
          <wp:extent cx="1109345" cy="529590"/>
          <wp:effectExtent l="0" t="0" r="0" b="3810"/>
          <wp:wrapNone/>
          <wp:docPr id="8201"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01" name="Image 12"/>
                  <pic:cNvPicPr>
                    <a:picLocks noChangeAspect="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109345" cy="5295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C072EA">
      <w:rPr>
        <w:rFonts w:eastAsiaTheme="majorEastAsia" w:cstheme="minorHAnsi"/>
        <w:noProof/>
        <w:sz w:val="32"/>
        <w:szCs w:val="32"/>
        <w:lang w:eastAsia="fr-FR"/>
      </w:rPr>
      <w:drawing>
        <wp:anchor distT="0" distB="0" distL="114300" distR="114300" simplePos="0" relativeHeight="251657216" behindDoc="0" locked="0" layoutInCell="1" allowOverlap="1" wp14:anchorId="7BE76C9E" wp14:editId="783EF6A3">
          <wp:simplePos x="0" y="0"/>
          <wp:positionH relativeFrom="column">
            <wp:posOffset>1033780</wp:posOffset>
          </wp:positionH>
          <wp:positionV relativeFrom="paragraph">
            <wp:posOffset>-377190</wp:posOffset>
          </wp:positionV>
          <wp:extent cx="1036320" cy="478790"/>
          <wp:effectExtent l="0" t="0" r="0" b="0"/>
          <wp:wrapNone/>
          <wp:docPr id="4" name="Image 3"/>
          <wp:cNvGraphicFramePr/>
          <a:graphic xmlns:a="http://schemas.openxmlformats.org/drawingml/2006/main">
            <a:graphicData uri="http://schemas.openxmlformats.org/drawingml/2006/picture">
              <pic:pic xmlns:pic="http://schemas.openxmlformats.org/drawingml/2006/picture">
                <pic:nvPicPr>
                  <pic:cNvPr id="4" name="Image 3"/>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036320" cy="4787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C072EA">
      <w:rPr>
        <w:rFonts w:eastAsiaTheme="majorEastAsia" w:cstheme="minorHAnsi"/>
        <w:noProof/>
        <w:sz w:val="32"/>
        <w:szCs w:val="32"/>
        <w:lang w:eastAsia="fr-FR"/>
      </w:rPr>
      <w:drawing>
        <wp:anchor distT="0" distB="0" distL="114300" distR="114300" simplePos="0" relativeHeight="251663360" behindDoc="0" locked="0" layoutInCell="1" allowOverlap="1" wp14:anchorId="2288B431" wp14:editId="717581B5">
          <wp:simplePos x="0" y="0"/>
          <wp:positionH relativeFrom="column">
            <wp:posOffset>-145415</wp:posOffset>
          </wp:positionH>
          <wp:positionV relativeFrom="paragraph">
            <wp:posOffset>-377190</wp:posOffset>
          </wp:positionV>
          <wp:extent cx="1249680" cy="479425"/>
          <wp:effectExtent l="0" t="0" r="7620" b="0"/>
          <wp:wrapNone/>
          <wp:docPr id="5"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4"/>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1249680" cy="4794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C072EA">
      <w:rPr>
        <w:rFonts w:eastAsiaTheme="majorEastAsia" w:cstheme="minorHAnsi"/>
        <w:sz w:val="32"/>
        <w:szCs w:val="32"/>
      </w:rPr>
      <w:t xml:space="preserve">   </w:t>
    </w:r>
  </w:p>
  <w:p w14:paraId="5348B485" w14:textId="77777777" w:rsidR="00AE1943" w:rsidRPr="00F324A5" w:rsidRDefault="00AE1943">
    <w:pPr>
      <w:pStyle w:val="En-tte"/>
      <w:rPr>
        <w:rFonts w:cstheme="minorHAnsi"/>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307AE4"/>
    <w:multiLevelType w:val="hybridMultilevel"/>
    <w:tmpl w:val="BC8E16FC"/>
    <w:lvl w:ilvl="0" w:tplc="C21E7964">
      <w:numFmt w:val="bullet"/>
      <w:lvlText w:val="-"/>
      <w:lvlJc w:val="left"/>
      <w:pPr>
        <w:ind w:left="720" w:hanging="360"/>
      </w:pPr>
      <w:rPr>
        <w:rFonts w:ascii="Calibri" w:eastAsiaTheme="minorHAnsi" w:hAnsi="Calibri"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0BAB45AF"/>
    <w:multiLevelType w:val="hybridMultilevel"/>
    <w:tmpl w:val="2310799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0E9B15D2"/>
    <w:multiLevelType w:val="multilevel"/>
    <w:tmpl w:val="9ECECCE0"/>
    <w:lvl w:ilvl="0">
      <w:start w:val="1"/>
      <w:numFmt w:val="decimal"/>
      <w:lvlText w:val="%1."/>
      <w:lvlJc w:val="left"/>
      <w:pPr>
        <w:tabs>
          <w:tab w:val="num" w:pos="720"/>
        </w:tabs>
        <w:ind w:left="720" w:hanging="360"/>
      </w:pPr>
      <w:rPr>
        <w:rFonts w:cs="Times New Roman"/>
      </w:rPr>
    </w:lvl>
    <w:lvl w:ilvl="1">
      <w:start w:val="3"/>
      <w:numFmt w:val="decimal"/>
      <w:isLgl/>
      <w:lvlText w:val="%1.%2."/>
      <w:lvlJc w:val="left"/>
      <w:pPr>
        <w:ind w:left="935" w:hanging="575"/>
      </w:pPr>
      <w:rPr>
        <w:rFonts w:hint="default"/>
      </w:rPr>
    </w:lvl>
    <w:lvl w:ilvl="2">
      <w:start w:val="5"/>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17A3A3A"/>
    <w:multiLevelType w:val="hybridMultilevel"/>
    <w:tmpl w:val="FECA4D9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13320CC2"/>
    <w:multiLevelType w:val="hybridMultilevel"/>
    <w:tmpl w:val="5F78EC26"/>
    <w:lvl w:ilvl="0" w:tplc="C21E7964">
      <w:numFmt w:val="bullet"/>
      <w:lvlText w:val="-"/>
      <w:lvlJc w:val="left"/>
      <w:pPr>
        <w:ind w:left="720" w:hanging="360"/>
      </w:pPr>
      <w:rPr>
        <w:rFonts w:ascii="Calibri" w:eastAsiaTheme="minorHAnsi" w:hAnsi="Calibri"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15E071BB"/>
    <w:multiLevelType w:val="hybridMultilevel"/>
    <w:tmpl w:val="5058B0C2"/>
    <w:lvl w:ilvl="0" w:tplc="C21E7964">
      <w:numFmt w:val="bullet"/>
      <w:lvlText w:val="-"/>
      <w:lvlJc w:val="left"/>
      <w:pPr>
        <w:ind w:left="720" w:hanging="360"/>
      </w:pPr>
      <w:rPr>
        <w:rFonts w:ascii="Calibri" w:eastAsiaTheme="minorHAnsi" w:hAnsi="Calibri"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16EC01C4"/>
    <w:multiLevelType w:val="hybridMultilevel"/>
    <w:tmpl w:val="362EFFF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1A2B245F"/>
    <w:multiLevelType w:val="singleLevel"/>
    <w:tmpl w:val="E7006C0A"/>
    <w:lvl w:ilvl="0">
      <w:start w:val="1"/>
      <w:numFmt w:val="decimal"/>
      <w:lvlText w:val="%1."/>
      <w:legacy w:legacy="1" w:legacySpace="0" w:legacyIndent="283"/>
      <w:lvlJc w:val="left"/>
      <w:pPr>
        <w:ind w:left="425" w:hanging="283"/>
      </w:pPr>
      <w:rPr>
        <w:rFonts w:cs="Times New Roman"/>
      </w:rPr>
    </w:lvl>
  </w:abstractNum>
  <w:abstractNum w:abstractNumId="8" w15:restartNumberingAfterBreak="0">
    <w:nsid w:val="1D25428F"/>
    <w:multiLevelType w:val="hybridMultilevel"/>
    <w:tmpl w:val="40427E10"/>
    <w:lvl w:ilvl="0" w:tplc="C21E7964">
      <w:numFmt w:val="bullet"/>
      <w:lvlText w:val="-"/>
      <w:lvlJc w:val="left"/>
      <w:pPr>
        <w:ind w:left="1068" w:hanging="360"/>
      </w:pPr>
      <w:rPr>
        <w:rFonts w:ascii="Calibri" w:eastAsiaTheme="minorHAnsi" w:hAnsi="Calibri" w:cstheme="minorBidi" w:hint="default"/>
      </w:rPr>
    </w:lvl>
    <w:lvl w:ilvl="1" w:tplc="040C0003" w:tentative="1">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9" w15:restartNumberingAfterBreak="0">
    <w:nsid w:val="1F1A5531"/>
    <w:multiLevelType w:val="hybridMultilevel"/>
    <w:tmpl w:val="8000EFF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15:restartNumberingAfterBreak="0">
    <w:nsid w:val="1FEB450D"/>
    <w:multiLevelType w:val="hybridMultilevel"/>
    <w:tmpl w:val="D67028D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222D4BE0"/>
    <w:multiLevelType w:val="hybridMultilevel"/>
    <w:tmpl w:val="3680503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23A77032"/>
    <w:multiLevelType w:val="hybridMultilevel"/>
    <w:tmpl w:val="F0E2C3B0"/>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24563615"/>
    <w:multiLevelType w:val="hybridMultilevel"/>
    <w:tmpl w:val="FC0E455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15:restartNumberingAfterBreak="0">
    <w:nsid w:val="2FFA455B"/>
    <w:multiLevelType w:val="hybridMultilevel"/>
    <w:tmpl w:val="8424CD8A"/>
    <w:lvl w:ilvl="0" w:tplc="3FA27E16">
      <w:start w:val="1"/>
      <w:numFmt w:val="lowerLetter"/>
      <w:lvlText w:val="%1."/>
      <w:lvlJc w:val="left"/>
      <w:pPr>
        <w:ind w:left="1080" w:hanging="360"/>
      </w:pPr>
      <w:rPr>
        <w:rFonts w:hint="default"/>
      </w:rPr>
    </w:lvl>
    <w:lvl w:ilvl="1" w:tplc="040C0019" w:tentative="1">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15" w15:restartNumberingAfterBreak="0">
    <w:nsid w:val="326C1930"/>
    <w:multiLevelType w:val="hybridMultilevel"/>
    <w:tmpl w:val="F6BC1E0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15:restartNumberingAfterBreak="0">
    <w:nsid w:val="37DB1461"/>
    <w:multiLevelType w:val="hybridMultilevel"/>
    <w:tmpl w:val="7382BB8E"/>
    <w:lvl w:ilvl="0" w:tplc="165E7D10">
      <w:start w:val="1"/>
      <w:numFmt w:val="decimal"/>
      <w:lvlText w:val="%1."/>
      <w:lvlJc w:val="left"/>
      <w:pPr>
        <w:ind w:left="519" w:hanging="360"/>
      </w:pPr>
      <w:rPr>
        <w:rFonts w:hint="default"/>
      </w:rPr>
    </w:lvl>
    <w:lvl w:ilvl="1" w:tplc="040C0019" w:tentative="1">
      <w:start w:val="1"/>
      <w:numFmt w:val="lowerLetter"/>
      <w:lvlText w:val="%2."/>
      <w:lvlJc w:val="left"/>
      <w:pPr>
        <w:ind w:left="1239" w:hanging="360"/>
      </w:pPr>
    </w:lvl>
    <w:lvl w:ilvl="2" w:tplc="040C001B" w:tentative="1">
      <w:start w:val="1"/>
      <w:numFmt w:val="lowerRoman"/>
      <w:lvlText w:val="%3."/>
      <w:lvlJc w:val="right"/>
      <w:pPr>
        <w:ind w:left="1959" w:hanging="180"/>
      </w:pPr>
    </w:lvl>
    <w:lvl w:ilvl="3" w:tplc="040C000F" w:tentative="1">
      <w:start w:val="1"/>
      <w:numFmt w:val="decimal"/>
      <w:lvlText w:val="%4."/>
      <w:lvlJc w:val="left"/>
      <w:pPr>
        <w:ind w:left="2679" w:hanging="360"/>
      </w:pPr>
    </w:lvl>
    <w:lvl w:ilvl="4" w:tplc="040C0019" w:tentative="1">
      <w:start w:val="1"/>
      <w:numFmt w:val="lowerLetter"/>
      <w:lvlText w:val="%5."/>
      <w:lvlJc w:val="left"/>
      <w:pPr>
        <w:ind w:left="3399" w:hanging="360"/>
      </w:pPr>
    </w:lvl>
    <w:lvl w:ilvl="5" w:tplc="040C001B" w:tentative="1">
      <w:start w:val="1"/>
      <w:numFmt w:val="lowerRoman"/>
      <w:lvlText w:val="%6."/>
      <w:lvlJc w:val="right"/>
      <w:pPr>
        <w:ind w:left="4119" w:hanging="180"/>
      </w:pPr>
    </w:lvl>
    <w:lvl w:ilvl="6" w:tplc="040C000F" w:tentative="1">
      <w:start w:val="1"/>
      <w:numFmt w:val="decimal"/>
      <w:lvlText w:val="%7."/>
      <w:lvlJc w:val="left"/>
      <w:pPr>
        <w:ind w:left="4839" w:hanging="360"/>
      </w:pPr>
    </w:lvl>
    <w:lvl w:ilvl="7" w:tplc="040C0019" w:tentative="1">
      <w:start w:val="1"/>
      <w:numFmt w:val="lowerLetter"/>
      <w:lvlText w:val="%8."/>
      <w:lvlJc w:val="left"/>
      <w:pPr>
        <w:ind w:left="5559" w:hanging="360"/>
      </w:pPr>
    </w:lvl>
    <w:lvl w:ilvl="8" w:tplc="040C001B" w:tentative="1">
      <w:start w:val="1"/>
      <w:numFmt w:val="lowerRoman"/>
      <w:lvlText w:val="%9."/>
      <w:lvlJc w:val="right"/>
      <w:pPr>
        <w:ind w:left="6279" w:hanging="180"/>
      </w:pPr>
    </w:lvl>
  </w:abstractNum>
  <w:abstractNum w:abstractNumId="17" w15:restartNumberingAfterBreak="0">
    <w:nsid w:val="392E6028"/>
    <w:multiLevelType w:val="hybridMultilevel"/>
    <w:tmpl w:val="BFF6BED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15:restartNumberingAfterBreak="0">
    <w:nsid w:val="39B52491"/>
    <w:multiLevelType w:val="hybridMultilevel"/>
    <w:tmpl w:val="8DEE741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15:restartNumberingAfterBreak="0">
    <w:nsid w:val="42E207B0"/>
    <w:multiLevelType w:val="hybridMultilevel"/>
    <w:tmpl w:val="601A561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15:restartNumberingAfterBreak="0">
    <w:nsid w:val="43E444F6"/>
    <w:multiLevelType w:val="hybridMultilevel"/>
    <w:tmpl w:val="6B8C738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15:restartNumberingAfterBreak="0">
    <w:nsid w:val="458824C8"/>
    <w:multiLevelType w:val="hybridMultilevel"/>
    <w:tmpl w:val="98929F9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15:restartNumberingAfterBreak="0">
    <w:nsid w:val="46D92401"/>
    <w:multiLevelType w:val="hybridMultilevel"/>
    <w:tmpl w:val="165662C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3" w15:restartNumberingAfterBreak="0">
    <w:nsid w:val="4F4E16AA"/>
    <w:multiLevelType w:val="hybridMultilevel"/>
    <w:tmpl w:val="6798976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4" w15:restartNumberingAfterBreak="0">
    <w:nsid w:val="565A01D4"/>
    <w:multiLevelType w:val="hybridMultilevel"/>
    <w:tmpl w:val="AFD056F6"/>
    <w:lvl w:ilvl="0" w:tplc="040C000F">
      <w:start w:val="1"/>
      <w:numFmt w:val="decimal"/>
      <w:lvlText w:val="%1."/>
      <w:lvlJc w:val="left"/>
      <w:pPr>
        <w:ind w:left="360" w:hanging="360"/>
      </w:pPr>
      <w:rPr>
        <w:rFonts w:hint="default"/>
      </w:r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25" w15:restartNumberingAfterBreak="0">
    <w:nsid w:val="58F877B1"/>
    <w:multiLevelType w:val="hybridMultilevel"/>
    <w:tmpl w:val="0B401942"/>
    <w:lvl w:ilvl="0" w:tplc="040C0011">
      <w:start w:val="1"/>
      <w:numFmt w:val="decimal"/>
      <w:lvlText w:val="%1)"/>
      <w:lvlJc w:val="left"/>
      <w:pPr>
        <w:ind w:left="720" w:hanging="360"/>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6" w15:restartNumberingAfterBreak="0">
    <w:nsid w:val="5C7A0DB3"/>
    <w:multiLevelType w:val="multilevel"/>
    <w:tmpl w:val="A9CC65A2"/>
    <w:lvl w:ilvl="0">
      <w:start w:val="1"/>
      <w:numFmt w:val="decimal"/>
      <w:lvlText w:val="%1."/>
      <w:lvlJc w:val="left"/>
      <w:pPr>
        <w:ind w:left="720" w:hanging="360"/>
      </w:pPr>
      <w:rPr>
        <w:rFonts w:hint="default"/>
      </w:rPr>
    </w:lvl>
    <w:lvl w:ilvl="1">
      <w:start w:val="1"/>
      <w:numFmt w:val="decimal"/>
      <w:isLgl/>
      <w:lvlText w:val="%1.%2."/>
      <w:lvlJc w:val="left"/>
      <w:pPr>
        <w:ind w:left="1854"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27" w15:restartNumberingAfterBreak="0">
    <w:nsid w:val="5D375F49"/>
    <w:multiLevelType w:val="hybridMultilevel"/>
    <w:tmpl w:val="8F46F06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15:restartNumberingAfterBreak="0">
    <w:nsid w:val="5E633B86"/>
    <w:multiLevelType w:val="hybridMultilevel"/>
    <w:tmpl w:val="E03639B4"/>
    <w:lvl w:ilvl="0" w:tplc="040C000F">
      <w:start w:val="3"/>
      <w:numFmt w:val="decimal"/>
      <w:lvlText w:val="%1."/>
      <w:lvlJc w:val="left"/>
      <w:pPr>
        <w:ind w:left="360" w:hanging="360"/>
      </w:pPr>
      <w:rPr>
        <w:rFonts w:hint="default"/>
      </w:r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29" w15:restartNumberingAfterBreak="0">
    <w:nsid w:val="65CE4B68"/>
    <w:multiLevelType w:val="hybridMultilevel"/>
    <w:tmpl w:val="083C50F8"/>
    <w:lvl w:ilvl="0" w:tplc="040C000F">
      <w:start w:val="3"/>
      <w:numFmt w:val="decimal"/>
      <w:lvlText w:val="%1."/>
      <w:lvlJc w:val="left"/>
      <w:pPr>
        <w:ind w:left="360" w:hanging="360"/>
      </w:pPr>
      <w:rPr>
        <w:rFonts w:hint="default"/>
      </w:r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30" w15:restartNumberingAfterBreak="0">
    <w:nsid w:val="67160F1E"/>
    <w:multiLevelType w:val="hybridMultilevel"/>
    <w:tmpl w:val="11B0DC86"/>
    <w:lvl w:ilvl="0" w:tplc="066E004E">
      <w:start w:val="1"/>
      <w:numFmt w:val="decimal"/>
      <w:lvlText w:val="%1."/>
      <w:lvlJc w:val="left"/>
      <w:pPr>
        <w:ind w:left="518" w:hanging="360"/>
      </w:pPr>
      <w:rPr>
        <w:rFonts w:hint="default"/>
      </w:rPr>
    </w:lvl>
    <w:lvl w:ilvl="1" w:tplc="040C0019" w:tentative="1">
      <w:start w:val="1"/>
      <w:numFmt w:val="lowerLetter"/>
      <w:lvlText w:val="%2."/>
      <w:lvlJc w:val="left"/>
      <w:pPr>
        <w:ind w:left="1238" w:hanging="360"/>
      </w:pPr>
    </w:lvl>
    <w:lvl w:ilvl="2" w:tplc="040C001B" w:tentative="1">
      <w:start w:val="1"/>
      <w:numFmt w:val="lowerRoman"/>
      <w:lvlText w:val="%3."/>
      <w:lvlJc w:val="right"/>
      <w:pPr>
        <w:ind w:left="1958" w:hanging="180"/>
      </w:pPr>
    </w:lvl>
    <w:lvl w:ilvl="3" w:tplc="040C000F" w:tentative="1">
      <w:start w:val="1"/>
      <w:numFmt w:val="decimal"/>
      <w:lvlText w:val="%4."/>
      <w:lvlJc w:val="left"/>
      <w:pPr>
        <w:ind w:left="2678" w:hanging="360"/>
      </w:pPr>
    </w:lvl>
    <w:lvl w:ilvl="4" w:tplc="040C0019" w:tentative="1">
      <w:start w:val="1"/>
      <w:numFmt w:val="lowerLetter"/>
      <w:lvlText w:val="%5."/>
      <w:lvlJc w:val="left"/>
      <w:pPr>
        <w:ind w:left="3398" w:hanging="360"/>
      </w:pPr>
    </w:lvl>
    <w:lvl w:ilvl="5" w:tplc="040C001B" w:tentative="1">
      <w:start w:val="1"/>
      <w:numFmt w:val="lowerRoman"/>
      <w:lvlText w:val="%6."/>
      <w:lvlJc w:val="right"/>
      <w:pPr>
        <w:ind w:left="4118" w:hanging="180"/>
      </w:pPr>
    </w:lvl>
    <w:lvl w:ilvl="6" w:tplc="040C000F" w:tentative="1">
      <w:start w:val="1"/>
      <w:numFmt w:val="decimal"/>
      <w:lvlText w:val="%7."/>
      <w:lvlJc w:val="left"/>
      <w:pPr>
        <w:ind w:left="4838" w:hanging="360"/>
      </w:pPr>
    </w:lvl>
    <w:lvl w:ilvl="7" w:tplc="040C0019" w:tentative="1">
      <w:start w:val="1"/>
      <w:numFmt w:val="lowerLetter"/>
      <w:lvlText w:val="%8."/>
      <w:lvlJc w:val="left"/>
      <w:pPr>
        <w:ind w:left="5558" w:hanging="360"/>
      </w:pPr>
    </w:lvl>
    <w:lvl w:ilvl="8" w:tplc="040C001B" w:tentative="1">
      <w:start w:val="1"/>
      <w:numFmt w:val="lowerRoman"/>
      <w:lvlText w:val="%9."/>
      <w:lvlJc w:val="right"/>
      <w:pPr>
        <w:ind w:left="6278" w:hanging="180"/>
      </w:pPr>
    </w:lvl>
  </w:abstractNum>
  <w:abstractNum w:abstractNumId="31" w15:restartNumberingAfterBreak="0">
    <w:nsid w:val="700252FC"/>
    <w:multiLevelType w:val="hybridMultilevel"/>
    <w:tmpl w:val="2C62F306"/>
    <w:lvl w:ilvl="0" w:tplc="040C000F">
      <w:start w:val="3"/>
      <w:numFmt w:val="decimal"/>
      <w:lvlText w:val="%1."/>
      <w:lvlJc w:val="left"/>
      <w:pPr>
        <w:ind w:left="720" w:hanging="360"/>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2" w15:restartNumberingAfterBreak="0">
    <w:nsid w:val="719B2393"/>
    <w:multiLevelType w:val="hybridMultilevel"/>
    <w:tmpl w:val="66CE854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3" w15:restartNumberingAfterBreak="0">
    <w:nsid w:val="720A34FA"/>
    <w:multiLevelType w:val="hybridMultilevel"/>
    <w:tmpl w:val="368A9AC8"/>
    <w:lvl w:ilvl="0" w:tplc="040C000F">
      <w:start w:val="3"/>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4" w15:restartNumberingAfterBreak="0">
    <w:nsid w:val="750E64CA"/>
    <w:multiLevelType w:val="hybridMultilevel"/>
    <w:tmpl w:val="ECD07892"/>
    <w:lvl w:ilvl="0" w:tplc="040C000F">
      <w:start w:val="5"/>
      <w:numFmt w:val="decimal"/>
      <w:lvlText w:val="%1."/>
      <w:lvlJc w:val="left"/>
      <w:pPr>
        <w:ind w:left="360" w:hanging="360"/>
      </w:pPr>
      <w:rPr>
        <w:rFonts w:hint="default"/>
      </w:r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35" w15:restartNumberingAfterBreak="0">
    <w:nsid w:val="7A1A064D"/>
    <w:multiLevelType w:val="hybridMultilevel"/>
    <w:tmpl w:val="B8E6DEFA"/>
    <w:lvl w:ilvl="0" w:tplc="040C0001">
      <w:start w:val="1"/>
      <w:numFmt w:val="bullet"/>
      <w:lvlText w:val=""/>
      <w:lvlJc w:val="left"/>
      <w:pPr>
        <w:ind w:left="1068" w:hanging="360"/>
      </w:pPr>
      <w:rPr>
        <w:rFonts w:ascii="Symbol" w:hAnsi="Symbol" w:hint="default"/>
      </w:rPr>
    </w:lvl>
    <w:lvl w:ilvl="1" w:tplc="040C0003" w:tentative="1">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36" w15:restartNumberingAfterBreak="0">
    <w:nsid w:val="7BDD16DF"/>
    <w:multiLevelType w:val="singleLevel"/>
    <w:tmpl w:val="C83E90EC"/>
    <w:lvl w:ilvl="0">
      <w:start w:val="1"/>
      <w:numFmt w:val="decimal"/>
      <w:lvlText w:val="%1."/>
      <w:lvlJc w:val="left"/>
      <w:pPr>
        <w:ind w:left="0" w:firstLine="0"/>
      </w:pPr>
      <w:rPr>
        <w:rFonts w:cs="Times New Roman" w:hint="default"/>
      </w:rPr>
    </w:lvl>
  </w:abstractNum>
  <w:abstractNum w:abstractNumId="37" w15:restartNumberingAfterBreak="0">
    <w:nsid w:val="7C8C6BA5"/>
    <w:multiLevelType w:val="hybridMultilevel"/>
    <w:tmpl w:val="17768A82"/>
    <w:lvl w:ilvl="0" w:tplc="3A3C987C">
      <w:start w:val="1"/>
      <w:numFmt w:val="decimal"/>
      <w:lvlText w:val="%1."/>
      <w:lvlJc w:val="left"/>
      <w:pPr>
        <w:ind w:left="0" w:firstLine="0"/>
      </w:pPr>
      <w:rPr>
        <w:rFonts w:cs="Times New Roman" w:hint="default"/>
        <w:b w:val="0"/>
        <w:bCs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8" w15:restartNumberingAfterBreak="0">
    <w:nsid w:val="7C9360DB"/>
    <w:multiLevelType w:val="hybridMultilevel"/>
    <w:tmpl w:val="1B00435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9" w15:restartNumberingAfterBreak="0">
    <w:nsid w:val="7E1A0D58"/>
    <w:multiLevelType w:val="hybridMultilevel"/>
    <w:tmpl w:val="18247978"/>
    <w:lvl w:ilvl="0" w:tplc="C83E90EC">
      <w:start w:val="1"/>
      <w:numFmt w:val="decimal"/>
      <w:lvlText w:val="%1."/>
      <w:lvlJc w:val="left"/>
      <w:pPr>
        <w:ind w:left="360" w:hanging="360"/>
      </w:pPr>
      <w:rPr>
        <w:rFonts w:cs="Times New Roman" w:hint="default"/>
      </w:r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40" w15:restartNumberingAfterBreak="0">
    <w:nsid w:val="7EC80CCB"/>
    <w:multiLevelType w:val="hybridMultilevel"/>
    <w:tmpl w:val="E8B28EE6"/>
    <w:lvl w:ilvl="0" w:tplc="040C000F">
      <w:start w:val="3"/>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1" w15:restartNumberingAfterBreak="0">
    <w:nsid w:val="7EDA4F54"/>
    <w:multiLevelType w:val="hybridMultilevel"/>
    <w:tmpl w:val="0F082A8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16cid:durableId="2063484899">
    <w:abstractNumId w:val="26"/>
  </w:num>
  <w:num w:numId="2" w16cid:durableId="1247114655">
    <w:abstractNumId w:val="36"/>
  </w:num>
  <w:num w:numId="3" w16cid:durableId="477919717">
    <w:abstractNumId w:val="7"/>
  </w:num>
  <w:num w:numId="4" w16cid:durableId="1677534921">
    <w:abstractNumId w:val="2"/>
  </w:num>
  <w:num w:numId="5" w16cid:durableId="539558580">
    <w:abstractNumId w:val="30"/>
  </w:num>
  <w:num w:numId="6" w16cid:durableId="2069263764">
    <w:abstractNumId w:val="16"/>
  </w:num>
  <w:num w:numId="7" w16cid:durableId="466362104">
    <w:abstractNumId w:val="25"/>
  </w:num>
  <w:num w:numId="8" w16cid:durableId="1729105654">
    <w:abstractNumId w:val="14"/>
  </w:num>
  <w:num w:numId="9" w16cid:durableId="1404528003">
    <w:abstractNumId w:val="38"/>
  </w:num>
  <w:num w:numId="10" w16cid:durableId="571737834">
    <w:abstractNumId w:val="12"/>
  </w:num>
  <w:num w:numId="11" w16cid:durableId="1606615661">
    <w:abstractNumId w:val="22"/>
  </w:num>
  <w:num w:numId="12" w16cid:durableId="1251693311">
    <w:abstractNumId w:val="32"/>
  </w:num>
  <w:num w:numId="13" w16cid:durableId="2021472423">
    <w:abstractNumId w:val="35"/>
  </w:num>
  <w:num w:numId="14" w16cid:durableId="237402950">
    <w:abstractNumId w:val="18"/>
  </w:num>
  <w:num w:numId="15" w16cid:durableId="2066640545">
    <w:abstractNumId w:val="6"/>
  </w:num>
  <w:num w:numId="16" w16cid:durableId="935864090">
    <w:abstractNumId w:val="15"/>
  </w:num>
  <w:num w:numId="17" w16cid:durableId="1507666383">
    <w:abstractNumId w:val="11"/>
  </w:num>
  <w:num w:numId="18" w16cid:durableId="1016035967">
    <w:abstractNumId w:val="13"/>
  </w:num>
  <w:num w:numId="19" w16cid:durableId="2133556021">
    <w:abstractNumId w:val="1"/>
  </w:num>
  <w:num w:numId="20" w16cid:durableId="652025048">
    <w:abstractNumId w:val="41"/>
  </w:num>
  <w:num w:numId="21" w16cid:durableId="1990085572">
    <w:abstractNumId w:val="27"/>
  </w:num>
  <w:num w:numId="22" w16cid:durableId="1438021367">
    <w:abstractNumId w:val="5"/>
  </w:num>
  <w:num w:numId="23" w16cid:durableId="1632249171">
    <w:abstractNumId w:val="0"/>
  </w:num>
  <w:num w:numId="24" w16cid:durableId="822818085">
    <w:abstractNumId w:val="4"/>
  </w:num>
  <w:num w:numId="25" w16cid:durableId="959146275">
    <w:abstractNumId w:val="8"/>
  </w:num>
  <w:num w:numId="26" w16cid:durableId="1463693784">
    <w:abstractNumId w:val="17"/>
  </w:num>
  <w:num w:numId="27" w16cid:durableId="2005625453">
    <w:abstractNumId w:val="21"/>
  </w:num>
  <w:num w:numId="28" w16cid:durableId="1174028781">
    <w:abstractNumId w:val="3"/>
  </w:num>
  <w:num w:numId="29" w16cid:durableId="874462988">
    <w:abstractNumId w:val="39"/>
  </w:num>
  <w:num w:numId="30" w16cid:durableId="1549687854">
    <w:abstractNumId w:val="37"/>
  </w:num>
  <w:num w:numId="31" w16cid:durableId="1847404687">
    <w:abstractNumId w:val="24"/>
  </w:num>
  <w:num w:numId="32" w16cid:durableId="1530752107">
    <w:abstractNumId w:val="33"/>
  </w:num>
  <w:num w:numId="33" w16cid:durableId="260530338">
    <w:abstractNumId w:val="31"/>
  </w:num>
  <w:num w:numId="34" w16cid:durableId="1947808954">
    <w:abstractNumId w:val="34"/>
  </w:num>
  <w:num w:numId="35" w16cid:durableId="363217827">
    <w:abstractNumId w:val="28"/>
  </w:num>
  <w:num w:numId="36" w16cid:durableId="838428028">
    <w:abstractNumId w:val="29"/>
  </w:num>
  <w:num w:numId="37" w16cid:durableId="70350653">
    <w:abstractNumId w:val="40"/>
  </w:num>
  <w:num w:numId="38" w16cid:durableId="1426682000">
    <w:abstractNumId w:val="19"/>
  </w:num>
  <w:num w:numId="39" w16cid:durableId="837698043">
    <w:abstractNumId w:val="10"/>
  </w:num>
  <w:num w:numId="40" w16cid:durableId="1924217105">
    <w:abstractNumId w:val="23"/>
  </w:num>
  <w:num w:numId="41" w16cid:durableId="1270433686">
    <w:abstractNumId w:val="20"/>
  </w:num>
  <w:num w:numId="42" w16cid:durableId="1225607416">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924AA"/>
    <w:rsid w:val="0002075B"/>
    <w:rsid w:val="00042A98"/>
    <w:rsid w:val="00042C01"/>
    <w:rsid w:val="0008587B"/>
    <w:rsid w:val="00090491"/>
    <w:rsid w:val="000A6605"/>
    <w:rsid w:val="000B30A9"/>
    <w:rsid w:val="000B509D"/>
    <w:rsid w:val="000C25ED"/>
    <w:rsid w:val="000C5991"/>
    <w:rsid w:val="000E3E9B"/>
    <w:rsid w:val="000E5A8B"/>
    <w:rsid w:val="000E694E"/>
    <w:rsid w:val="000F31A8"/>
    <w:rsid w:val="000F4DA7"/>
    <w:rsid w:val="001044AE"/>
    <w:rsid w:val="00110D31"/>
    <w:rsid w:val="00141085"/>
    <w:rsid w:val="00141AD3"/>
    <w:rsid w:val="00146703"/>
    <w:rsid w:val="00154924"/>
    <w:rsid w:val="00155FA2"/>
    <w:rsid w:val="00161666"/>
    <w:rsid w:val="00167F5D"/>
    <w:rsid w:val="00182154"/>
    <w:rsid w:val="001B0FA4"/>
    <w:rsid w:val="001C52F6"/>
    <w:rsid w:val="001F0DE4"/>
    <w:rsid w:val="00222AC9"/>
    <w:rsid w:val="002329F2"/>
    <w:rsid w:val="002379A1"/>
    <w:rsid w:val="00243DA7"/>
    <w:rsid w:val="0025602F"/>
    <w:rsid w:val="00267CE9"/>
    <w:rsid w:val="00270023"/>
    <w:rsid w:val="00274AA3"/>
    <w:rsid w:val="00281E44"/>
    <w:rsid w:val="00283F09"/>
    <w:rsid w:val="002B6E09"/>
    <w:rsid w:val="002C7708"/>
    <w:rsid w:val="002C7A20"/>
    <w:rsid w:val="002D2D55"/>
    <w:rsid w:val="002D43D8"/>
    <w:rsid w:val="002D6D1B"/>
    <w:rsid w:val="002E4E40"/>
    <w:rsid w:val="00311224"/>
    <w:rsid w:val="00316942"/>
    <w:rsid w:val="00325D09"/>
    <w:rsid w:val="00326352"/>
    <w:rsid w:val="003400C7"/>
    <w:rsid w:val="003527EE"/>
    <w:rsid w:val="003644D6"/>
    <w:rsid w:val="00383587"/>
    <w:rsid w:val="003A13E5"/>
    <w:rsid w:val="003A30F3"/>
    <w:rsid w:val="003B78F2"/>
    <w:rsid w:val="003C1CBE"/>
    <w:rsid w:val="003E07AC"/>
    <w:rsid w:val="003E6905"/>
    <w:rsid w:val="003F736C"/>
    <w:rsid w:val="00414765"/>
    <w:rsid w:val="004210DD"/>
    <w:rsid w:val="004214BF"/>
    <w:rsid w:val="00436BFD"/>
    <w:rsid w:val="004613FD"/>
    <w:rsid w:val="00467B8D"/>
    <w:rsid w:val="00467BD7"/>
    <w:rsid w:val="00470D58"/>
    <w:rsid w:val="00473BF7"/>
    <w:rsid w:val="00484BEC"/>
    <w:rsid w:val="00487EE0"/>
    <w:rsid w:val="004933C1"/>
    <w:rsid w:val="004A3C75"/>
    <w:rsid w:val="004A56E0"/>
    <w:rsid w:val="004C0180"/>
    <w:rsid w:val="004D268D"/>
    <w:rsid w:val="004D3E76"/>
    <w:rsid w:val="004E1C3F"/>
    <w:rsid w:val="005038EC"/>
    <w:rsid w:val="00504E12"/>
    <w:rsid w:val="00506965"/>
    <w:rsid w:val="00527299"/>
    <w:rsid w:val="005278C7"/>
    <w:rsid w:val="00535C0C"/>
    <w:rsid w:val="00556EA8"/>
    <w:rsid w:val="0057202C"/>
    <w:rsid w:val="00594806"/>
    <w:rsid w:val="005976F7"/>
    <w:rsid w:val="005B6BA4"/>
    <w:rsid w:val="005C206B"/>
    <w:rsid w:val="005E35A9"/>
    <w:rsid w:val="00601A4D"/>
    <w:rsid w:val="0061173A"/>
    <w:rsid w:val="00613DD3"/>
    <w:rsid w:val="00616ABE"/>
    <w:rsid w:val="006435DA"/>
    <w:rsid w:val="00656082"/>
    <w:rsid w:val="006640B9"/>
    <w:rsid w:val="006711FD"/>
    <w:rsid w:val="006716C6"/>
    <w:rsid w:val="00671F95"/>
    <w:rsid w:val="00674D10"/>
    <w:rsid w:val="0068581A"/>
    <w:rsid w:val="006860EA"/>
    <w:rsid w:val="006861B8"/>
    <w:rsid w:val="006924AA"/>
    <w:rsid w:val="00692F15"/>
    <w:rsid w:val="00694FB4"/>
    <w:rsid w:val="006B0458"/>
    <w:rsid w:val="006B110D"/>
    <w:rsid w:val="006C32AB"/>
    <w:rsid w:val="006D0C8D"/>
    <w:rsid w:val="006D25D9"/>
    <w:rsid w:val="006E0040"/>
    <w:rsid w:val="006E41AC"/>
    <w:rsid w:val="006F2E60"/>
    <w:rsid w:val="006F470C"/>
    <w:rsid w:val="00712E16"/>
    <w:rsid w:val="00720F92"/>
    <w:rsid w:val="00732D6D"/>
    <w:rsid w:val="00742E53"/>
    <w:rsid w:val="00763A4D"/>
    <w:rsid w:val="00765C5F"/>
    <w:rsid w:val="00774A28"/>
    <w:rsid w:val="00777548"/>
    <w:rsid w:val="007E1B69"/>
    <w:rsid w:val="008002CE"/>
    <w:rsid w:val="008050C1"/>
    <w:rsid w:val="00805DDD"/>
    <w:rsid w:val="00811538"/>
    <w:rsid w:val="00817D69"/>
    <w:rsid w:val="008328B2"/>
    <w:rsid w:val="00834765"/>
    <w:rsid w:val="00842AA6"/>
    <w:rsid w:val="00876C1B"/>
    <w:rsid w:val="008834B9"/>
    <w:rsid w:val="008A1172"/>
    <w:rsid w:val="008A3DC5"/>
    <w:rsid w:val="008C11A3"/>
    <w:rsid w:val="008C24C0"/>
    <w:rsid w:val="008D5579"/>
    <w:rsid w:val="008E3505"/>
    <w:rsid w:val="008E4247"/>
    <w:rsid w:val="008F74E9"/>
    <w:rsid w:val="0090309B"/>
    <w:rsid w:val="00944BD6"/>
    <w:rsid w:val="00945FB2"/>
    <w:rsid w:val="00953E5D"/>
    <w:rsid w:val="009B06D2"/>
    <w:rsid w:val="009B11CE"/>
    <w:rsid w:val="009B11F9"/>
    <w:rsid w:val="009D2010"/>
    <w:rsid w:val="00A07A92"/>
    <w:rsid w:val="00A31911"/>
    <w:rsid w:val="00A43108"/>
    <w:rsid w:val="00A46EF6"/>
    <w:rsid w:val="00A70460"/>
    <w:rsid w:val="00A82D00"/>
    <w:rsid w:val="00A879AB"/>
    <w:rsid w:val="00A93BE4"/>
    <w:rsid w:val="00A9702E"/>
    <w:rsid w:val="00AB036B"/>
    <w:rsid w:val="00AB4376"/>
    <w:rsid w:val="00AC7998"/>
    <w:rsid w:val="00AD3EE5"/>
    <w:rsid w:val="00AE1943"/>
    <w:rsid w:val="00AE51D7"/>
    <w:rsid w:val="00AF181F"/>
    <w:rsid w:val="00B0649F"/>
    <w:rsid w:val="00B06D89"/>
    <w:rsid w:val="00B07BEC"/>
    <w:rsid w:val="00B12281"/>
    <w:rsid w:val="00B25FF3"/>
    <w:rsid w:val="00B273BB"/>
    <w:rsid w:val="00B5026C"/>
    <w:rsid w:val="00B92EB1"/>
    <w:rsid w:val="00BB7B2A"/>
    <w:rsid w:val="00BD4D24"/>
    <w:rsid w:val="00BD5C8F"/>
    <w:rsid w:val="00BE0988"/>
    <w:rsid w:val="00BE16EC"/>
    <w:rsid w:val="00BE16F9"/>
    <w:rsid w:val="00BE202C"/>
    <w:rsid w:val="00BF06DC"/>
    <w:rsid w:val="00C072EA"/>
    <w:rsid w:val="00C251F7"/>
    <w:rsid w:val="00C25FBB"/>
    <w:rsid w:val="00C50ACD"/>
    <w:rsid w:val="00C71A55"/>
    <w:rsid w:val="00C74112"/>
    <w:rsid w:val="00C7700C"/>
    <w:rsid w:val="00C944B4"/>
    <w:rsid w:val="00CA0256"/>
    <w:rsid w:val="00CE61AE"/>
    <w:rsid w:val="00CF6A6C"/>
    <w:rsid w:val="00D14019"/>
    <w:rsid w:val="00D35C4C"/>
    <w:rsid w:val="00D404FB"/>
    <w:rsid w:val="00D41319"/>
    <w:rsid w:val="00DA4E35"/>
    <w:rsid w:val="00DC09F1"/>
    <w:rsid w:val="00DC6B72"/>
    <w:rsid w:val="00DD64A1"/>
    <w:rsid w:val="00DF2049"/>
    <w:rsid w:val="00DF231E"/>
    <w:rsid w:val="00E00A57"/>
    <w:rsid w:val="00E1529B"/>
    <w:rsid w:val="00E22FED"/>
    <w:rsid w:val="00E366AA"/>
    <w:rsid w:val="00E3683D"/>
    <w:rsid w:val="00E460B1"/>
    <w:rsid w:val="00E61855"/>
    <w:rsid w:val="00E95B48"/>
    <w:rsid w:val="00EA5D1F"/>
    <w:rsid w:val="00EA75B5"/>
    <w:rsid w:val="00EB5DA1"/>
    <w:rsid w:val="00EE2F87"/>
    <w:rsid w:val="00EF03F8"/>
    <w:rsid w:val="00F117D5"/>
    <w:rsid w:val="00F26966"/>
    <w:rsid w:val="00F314EB"/>
    <w:rsid w:val="00F324A5"/>
    <w:rsid w:val="00F37B44"/>
    <w:rsid w:val="00F41348"/>
    <w:rsid w:val="00F466FE"/>
    <w:rsid w:val="00F62692"/>
    <w:rsid w:val="00F77B7B"/>
    <w:rsid w:val="00F928D2"/>
    <w:rsid w:val="00FA52CC"/>
    <w:rsid w:val="00FA7525"/>
    <w:rsid w:val="00FC50EE"/>
    <w:rsid w:val="00FD42DC"/>
    <w:rsid w:val="00FE16F2"/>
    <w:rsid w:val="00FE1F31"/>
    <w:rsid w:val="00FF0024"/>
    <w:rsid w:val="00FF58AC"/>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ED317B8"/>
  <w15:docId w15:val="{07EBBAD1-5FAD-4D65-ABB5-7278250CB1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4765"/>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styleId="Grilledutableau">
    <w:name w:val="Table Grid"/>
    <w:basedOn w:val="TableauNormal"/>
    <w:uiPriority w:val="59"/>
    <w:rsid w:val="006924A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tte">
    <w:name w:val="header"/>
    <w:basedOn w:val="Normal"/>
    <w:link w:val="En-tteCar"/>
    <w:uiPriority w:val="99"/>
    <w:unhideWhenUsed/>
    <w:rsid w:val="00F324A5"/>
    <w:pPr>
      <w:tabs>
        <w:tab w:val="center" w:pos="4536"/>
        <w:tab w:val="right" w:pos="9072"/>
      </w:tabs>
      <w:spacing w:after="0" w:line="240" w:lineRule="auto"/>
    </w:pPr>
  </w:style>
  <w:style w:type="character" w:customStyle="1" w:styleId="En-tteCar">
    <w:name w:val="En-tête Car"/>
    <w:basedOn w:val="Policepardfaut"/>
    <w:link w:val="En-tte"/>
    <w:uiPriority w:val="99"/>
    <w:rsid w:val="00F324A5"/>
  </w:style>
  <w:style w:type="paragraph" w:styleId="Pieddepage">
    <w:name w:val="footer"/>
    <w:basedOn w:val="Normal"/>
    <w:link w:val="PieddepageCar"/>
    <w:uiPriority w:val="99"/>
    <w:unhideWhenUsed/>
    <w:rsid w:val="00F324A5"/>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F324A5"/>
  </w:style>
  <w:style w:type="paragraph" w:styleId="Textedebulles">
    <w:name w:val="Balloon Text"/>
    <w:basedOn w:val="Normal"/>
    <w:link w:val="TextedebullesCar"/>
    <w:uiPriority w:val="99"/>
    <w:semiHidden/>
    <w:unhideWhenUsed/>
    <w:rsid w:val="00F324A5"/>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F324A5"/>
    <w:rPr>
      <w:rFonts w:ascii="Tahoma" w:hAnsi="Tahoma" w:cs="Tahoma"/>
      <w:sz w:val="16"/>
      <w:szCs w:val="16"/>
    </w:rPr>
  </w:style>
  <w:style w:type="paragraph" w:styleId="Paragraphedeliste">
    <w:name w:val="List Paragraph"/>
    <w:basedOn w:val="Normal"/>
    <w:uiPriority w:val="34"/>
    <w:qFormat/>
    <w:rsid w:val="005278C7"/>
    <w:pPr>
      <w:ind w:left="720"/>
      <w:contextualSpacing/>
    </w:pPr>
  </w:style>
  <w:style w:type="character" w:styleId="Marquedecommentaire">
    <w:name w:val="annotation reference"/>
    <w:basedOn w:val="Policepardfaut"/>
    <w:uiPriority w:val="99"/>
    <w:semiHidden/>
    <w:unhideWhenUsed/>
    <w:rsid w:val="00506965"/>
    <w:rPr>
      <w:sz w:val="16"/>
      <w:szCs w:val="16"/>
    </w:rPr>
  </w:style>
  <w:style w:type="paragraph" w:styleId="Commentaire">
    <w:name w:val="annotation text"/>
    <w:basedOn w:val="Normal"/>
    <w:link w:val="CommentaireCar"/>
    <w:uiPriority w:val="99"/>
    <w:semiHidden/>
    <w:unhideWhenUsed/>
    <w:rsid w:val="00506965"/>
    <w:pPr>
      <w:spacing w:line="240" w:lineRule="auto"/>
    </w:pPr>
    <w:rPr>
      <w:sz w:val="20"/>
      <w:szCs w:val="20"/>
    </w:rPr>
  </w:style>
  <w:style w:type="character" w:customStyle="1" w:styleId="CommentaireCar">
    <w:name w:val="Commentaire Car"/>
    <w:basedOn w:val="Policepardfaut"/>
    <w:link w:val="Commentaire"/>
    <w:uiPriority w:val="99"/>
    <w:semiHidden/>
    <w:rsid w:val="00506965"/>
    <w:rPr>
      <w:sz w:val="20"/>
      <w:szCs w:val="20"/>
    </w:rPr>
  </w:style>
  <w:style w:type="paragraph" w:styleId="Objetducommentaire">
    <w:name w:val="annotation subject"/>
    <w:basedOn w:val="Commentaire"/>
    <w:next w:val="Commentaire"/>
    <w:link w:val="ObjetducommentaireCar"/>
    <w:uiPriority w:val="99"/>
    <w:semiHidden/>
    <w:unhideWhenUsed/>
    <w:rsid w:val="00506965"/>
    <w:rPr>
      <w:b/>
      <w:bCs/>
    </w:rPr>
  </w:style>
  <w:style w:type="character" w:customStyle="1" w:styleId="ObjetducommentaireCar">
    <w:name w:val="Objet du commentaire Car"/>
    <w:basedOn w:val="CommentaireCar"/>
    <w:link w:val="Objetducommentaire"/>
    <w:uiPriority w:val="99"/>
    <w:semiHidden/>
    <w:rsid w:val="0050696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3394269">
      <w:bodyDiv w:val="1"/>
      <w:marLeft w:val="0"/>
      <w:marRight w:val="0"/>
      <w:marTop w:val="0"/>
      <w:marBottom w:val="0"/>
      <w:divBdr>
        <w:top w:val="none" w:sz="0" w:space="0" w:color="auto"/>
        <w:left w:val="none" w:sz="0" w:space="0" w:color="auto"/>
        <w:bottom w:val="none" w:sz="0" w:space="0" w:color="auto"/>
        <w:right w:val="none" w:sz="0" w:space="0" w:color="auto"/>
      </w:divBdr>
    </w:div>
    <w:div w:id="4815029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jpeg"/><Relationship Id="rId1" Type="http://schemas.openxmlformats.org/officeDocument/2006/relationships/image" Target="media/image1.png"/><Relationship Id="rId4" Type="http://schemas.openxmlformats.org/officeDocument/2006/relationships/image" Target="media/image4.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8E1A513E1DB547CEA51D958C30B69390"/>
        <w:category>
          <w:name w:val="Général"/>
          <w:gallery w:val="placeholder"/>
        </w:category>
        <w:types>
          <w:type w:val="bbPlcHdr"/>
        </w:types>
        <w:behaviors>
          <w:behavior w:val="content"/>
        </w:behaviors>
        <w:guid w:val="{E16CC9FA-DBED-4DC5-A7A0-9F695D83B50D}"/>
      </w:docPartPr>
      <w:docPartBody>
        <w:p w:rsidR="00A069E8" w:rsidRDefault="00754328" w:rsidP="00754328">
          <w:pPr>
            <w:pStyle w:val="8E1A513E1DB547CEA51D958C30B69390"/>
          </w:pPr>
          <w:r>
            <w:rPr>
              <w:rFonts w:asciiTheme="majorHAnsi" w:eastAsiaTheme="majorEastAsia" w:hAnsiTheme="majorHAnsi" w:cstheme="majorBidi"/>
              <w:sz w:val="32"/>
              <w:szCs w:val="32"/>
            </w:rPr>
            <w:t>[Titre du docume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Yu Mincho">
    <w:altName w:val="游明朝"/>
    <w:panose1 w:val="00000000000000000000"/>
    <w:charset w:val="80"/>
    <w:family w:val="roman"/>
    <w:notTrueType/>
    <w:pitch w:val="default"/>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markup="0" w:comments="0" w:insDel="0" w:formatting="0"/>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54328"/>
    <w:rsid w:val="001277E7"/>
    <w:rsid w:val="001D073E"/>
    <w:rsid w:val="00384B34"/>
    <w:rsid w:val="003B5CFB"/>
    <w:rsid w:val="004B6E89"/>
    <w:rsid w:val="004F3DA0"/>
    <w:rsid w:val="00537BF2"/>
    <w:rsid w:val="00622EDE"/>
    <w:rsid w:val="00631DF2"/>
    <w:rsid w:val="00641214"/>
    <w:rsid w:val="00652223"/>
    <w:rsid w:val="00700D99"/>
    <w:rsid w:val="00754328"/>
    <w:rsid w:val="007A5897"/>
    <w:rsid w:val="007D246E"/>
    <w:rsid w:val="00826C8F"/>
    <w:rsid w:val="0085240E"/>
    <w:rsid w:val="00860124"/>
    <w:rsid w:val="008E6747"/>
    <w:rsid w:val="00A069E8"/>
    <w:rsid w:val="00BE3334"/>
    <w:rsid w:val="00C66B05"/>
    <w:rsid w:val="00D23509"/>
    <w:rsid w:val="00DD0C7E"/>
    <w:rsid w:val="00E77F00"/>
    <w:rsid w:val="00EC6583"/>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fr-FR" w:eastAsia="fr-FR"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8E1A513E1DB547CEA51D958C30B69390">
    <w:name w:val="8E1A513E1DB547CEA51D958C30B69390"/>
    <w:rsid w:val="0075432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A4600DC-3B8E-40A4-BE94-3D5177B1EA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7</Pages>
  <Words>3056</Words>
  <Characters>16811</Characters>
  <Application>Microsoft Office Word</Application>
  <DocSecurity>0</DocSecurity>
  <Lines>140</Lines>
  <Paragraphs>39</Paragraphs>
  <ScaleCrop>false</ScaleCrop>
  <HeadingPairs>
    <vt:vector size="2" baseType="variant">
      <vt:variant>
        <vt:lpstr>Titre</vt:lpstr>
      </vt:variant>
      <vt:variant>
        <vt:i4>1</vt:i4>
      </vt:variant>
    </vt:vector>
  </HeadingPairs>
  <TitlesOfParts>
    <vt:vector size="1" baseType="lpstr">
      <vt:lpstr>Etude CARDIOSTILL</vt:lpstr>
    </vt:vector>
  </TitlesOfParts>
  <Company>APHP</Company>
  <LinksUpToDate>false</LinksUpToDate>
  <CharactersWithSpaces>198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tude CARDIOSTILL</dc:title>
  <dc:creator>MITROVIC Stephane</dc:creator>
  <cp:lastModifiedBy>cloe comarmond</cp:lastModifiedBy>
  <cp:revision>4</cp:revision>
  <cp:lastPrinted>2022-01-11T08:50:00Z</cp:lastPrinted>
  <dcterms:created xsi:type="dcterms:W3CDTF">2022-07-12T14:54:00Z</dcterms:created>
  <dcterms:modified xsi:type="dcterms:W3CDTF">2022-07-12T14:57:00Z</dcterms:modified>
</cp:coreProperties>
</file>